
<file path=[Content_Types].xml><?xml version="1.0" encoding="utf-8"?>
<Types xmlns="http://schemas.openxmlformats.org/package/2006/content-types">
  <Default Extension="emf" ContentType="image/x-emf"/>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diagrams/data6.xml" ContentType="application/vnd.openxmlformats-officedocument.drawingml.diagramData+xml"/>
  <Override PartName="/word/diagrams/layout6.xml" ContentType="application/vnd.openxmlformats-officedocument.drawingml.diagramLayout+xml"/>
  <Override PartName="/word/diagrams/quickStyle6.xml" ContentType="application/vnd.openxmlformats-officedocument.drawingml.diagramStyle+xml"/>
  <Override PartName="/word/diagrams/colors6.xml" ContentType="application/vnd.openxmlformats-officedocument.drawingml.diagramColors+xml"/>
  <Override PartName="/word/diagrams/drawing6.xml" ContentType="application/vnd.ms-office.drawingml.diagramDrawing+xml"/>
  <Override PartName="/word/diagrams/data7.xml" ContentType="application/vnd.openxmlformats-officedocument.drawingml.diagramData+xml"/>
  <Override PartName="/word/diagrams/layout7.xml" ContentType="application/vnd.openxmlformats-officedocument.drawingml.diagramLayout+xml"/>
  <Override PartName="/word/diagrams/quickStyle7.xml" ContentType="application/vnd.openxmlformats-officedocument.drawingml.diagramStyle+xml"/>
  <Override PartName="/word/diagrams/colors7.xml" ContentType="application/vnd.openxmlformats-officedocument.drawingml.diagramColors+xml"/>
  <Override PartName="/word/diagrams/drawing7.xml" ContentType="application/vnd.ms-office.drawingml.diagramDrawing+xml"/>
  <Override PartName="/word/diagrams/data8.xml" ContentType="application/vnd.openxmlformats-officedocument.drawingml.diagramData+xml"/>
  <Override PartName="/word/diagrams/layout8.xml" ContentType="application/vnd.openxmlformats-officedocument.drawingml.diagramLayout+xml"/>
  <Override PartName="/word/diagrams/quickStyle8.xml" ContentType="application/vnd.openxmlformats-officedocument.drawingml.diagramStyle+xml"/>
  <Override PartName="/word/diagrams/colors8.xml" ContentType="application/vnd.openxmlformats-officedocument.drawingml.diagramColors+xml"/>
  <Override PartName="/word/diagrams/drawing8.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C3CF72" w14:textId="77777777" w:rsidR="00656277" w:rsidRDefault="00656277">
      <w:pPr>
        <w:pBdr>
          <w:top w:val="nil"/>
          <w:left w:val="nil"/>
          <w:bottom w:val="nil"/>
          <w:right w:val="nil"/>
          <w:between w:val="nil"/>
        </w:pBdr>
        <w:spacing w:before="0" w:line="240" w:lineRule="auto"/>
        <w:rPr>
          <w:b/>
          <w:color w:val="3C78D8"/>
          <w:sz w:val="28"/>
          <w:szCs w:val="28"/>
        </w:rPr>
      </w:pPr>
    </w:p>
    <w:p w14:paraId="5AFA0E3F" w14:textId="77777777" w:rsidR="00656277" w:rsidRDefault="00656277">
      <w:pPr>
        <w:pBdr>
          <w:top w:val="nil"/>
          <w:left w:val="nil"/>
          <w:bottom w:val="nil"/>
          <w:right w:val="nil"/>
          <w:between w:val="nil"/>
        </w:pBdr>
        <w:spacing w:before="0" w:line="240" w:lineRule="auto"/>
        <w:rPr>
          <w:b/>
          <w:color w:val="3C78D8"/>
          <w:sz w:val="28"/>
          <w:szCs w:val="28"/>
        </w:rPr>
      </w:pPr>
    </w:p>
    <w:p w14:paraId="46016BD1" w14:textId="77777777" w:rsidR="00656277" w:rsidRDefault="00656277">
      <w:pPr>
        <w:pBdr>
          <w:top w:val="nil"/>
          <w:left w:val="nil"/>
          <w:bottom w:val="nil"/>
          <w:right w:val="nil"/>
          <w:between w:val="nil"/>
        </w:pBdr>
        <w:spacing w:before="0" w:line="240" w:lineRule="auto"/>
        <w:rPr>
          <w:b/>
          <w:color w:val="3C78D8"/>
          <w:sz w:val="28"/>
          <w:szCs w:val="28"/>
        </w:rPr>
      </w:pPr>
    </w:p>
    <w:p w14:paraId="3F91FE1A" w14:textId="25F98E93" w:rsidR="00656277" w:rsidRPr="003B5C25" w:rsidRDefault="003B5C25">
      <w:pPr>
        <w:pBdr>
          <w:top w:val="nil"/>
          <w:left w:val="nil"/>
          <w:bottom w:val="nil"/>
          <w:right w:val="nil"/>
          <w:between w:val="nil"/>
        </w:pBdr>
        <w:spacing w:before="0" w:line="240" w:lineRule="auto"/>
        <w:rPr>
          <w:b/>
          <w:color w:val="3C78D8"/>
          <w:sz w:val="28"/>
          <w:szCs w:val="28"/>
          <w:lang w:val="fr-CH"/>
        </w:rPr>
      </w:pPr>
      <w:r w:rsidRPr="003B5C25">
        <w:rPr>
          <w:b/>
          <w:color w:val="3C78D8"/>
          <w:sz w:val="28"/>
          <w:szCs w:val="28"/>
          <w:lang w:val="fr-CH"/>
        </w:rPr>
        <w:t>Nicolas Vuille-dit-Bille</w:t>
      </w:r>
    </w:p>
    <w:p w14:paraId="5ECE08BB" w14:textId="77ABDE39" w:rsidR="00656277" w:rsidRDefault="003B5C25">
      <w:pPr>
        <w:pBdr>
          <w:top w:val="nil"/>
          <w:left w:val="nil"/>
          <w:bottom w:val="nil"/>
          <w:right w:val="nil"/>
          <w:between w:val="nil"/>
        </w:pBdr>
        <w:spacing w:before="0" w:line="240" w:lineRule="auto"/>
        <w:rPr>
          <w:color w:val="666666"/>
          <w:sz w:val="20"/>
          <w:szCs w:val="20"/>
          <w:lang w:val="fr-CH"/>
        </w:rPr>
      </w:pPr>
      <w:r>
        <w:rPr>
          <w:color w:val="666666"/>
          <w:sz w:val="20"/>
          <w:szCs w:val="20"/>
          <w:lang w:val="fr-CH"/>
        </w:rPr>
        <w:t>Avenue de Morges 20</w:t>
      </w:r>
    </w:p>
    <w:p w14:paraId="177916D6" w14:textId="3694EBBA" w:rsidR="003B5C25" w:rsidRPr="003B5C25" w:rsidRDefault="003B5C25">
      <w:pPr>
        <w:pBdr>
          <w:top w:val="nil"/>
          <w:left w:val="nil"/>
          <w:bottom w:val="nil"/>
          <w:right w:val="nil"/>
          <w:between w:val="nil"/>
        </w:pBdr>
        <w:spacing w:before="0" w:line="240" w:lineRule="auto"/>
        <w:rPr>
          <w:color w:val="666666"/>
          <w:sz w:val="20"/>
          <w:szCs w:val="20"/>
          <w:lang w:val="fr-CH"/>
        </w:rPr>
      </w:pPr>
      <w:r>
        <w:rPr>
          <w:color w:val="666666"/>
          <w:sz w:val="20"/>
          <w:szCs w:val="20"/>
          <w:lang w:val="fr-CH"/>
        </w:rPr>
        <w:t>1004 Lausanne</w:t>
      </w:r>
    </w:p>
    <w:p w14:paraId="30A570B0" w14:textId="2C338A50" w:rsidR="003B5C25" w:rsidRDefault="00332AF7">
      <w:pPr>
        <w:pBdr>
          <w:top w:val="nil"/>
          <w:left w:val="nil"/>
          <w:bottom w:val="nil"/>
          <w:right w:val="nil"/>
          <w:between w:val="nil"/>
        </w:pBdr>
        <w:spacing w:before="0" w:line="240" w:lineRule="auto"/>
        <w:rPr>
          <w:color w:val="666666"/>
          <w:sz w:val="20"/>
          <w:szCs w:val="20"/>
          <w:lang w:val="fr-CH"/>
        </w:rPr>
      </w:pPr>
      <w:hyperlink r:id="rId8" w:history="1">
        <w:r w:rsidR="003B5C25" w:rsidRPr="00C212EF">
          <w:rPr>
            <w:rStyle w:val="Lienhypertexte"/>
            <w:sz w:val="20"/>
            <w:szCs w:val="20"/>
            <w:lang w:val="fr-CH"/>
          </w:rPr>
          <w:t>nicolas.vuille-dit-bille@agroscope.admin.ch</w:t>
        </w:r>
      </w:hyperlink>
      <w:r w:rsidR="003B5C25" w:rsidRPr="003B5C25">
        <w:rPr>
          <w:color w:val="666666"/>
          <w:sz w:val="20"/>
          <w:szCs w:val="20"/>
          <w:lang w:val="fr-CH"/>
        </w:rPr>
        <w:t xml:space="preserve">; </w:t>
      </w:r>
      <w:hyperlink r:id="rId9" w:history="1">
        <w:r w:rsidR="003B5C25" w:rsidRPr="00C212EF">
          <w:rPr>
            <w:rStyle w:val="Lienhypertexte"/>
            <w:sz w:val="20"/>
            <w:szCs w:val="20"/>
            <w:lang w:val="fr-CH"/>
          </w:rPr>
          <w:t>vuillenicolas@gmail.com</w:t>
        </w:r>
      </w:hyperlink>
    </w:p>
    <w:p w14:paraId="487EA947" w14:textId="77777777" w:rsidR="003B5C25" w:rsidRPr="003B5C25" w:rsidRDefault="003B5C25">
      <w:pPr>
        <w:pBdr>
          <w:top w:val="nil"/>
          <w:left w:val="nil"/>
          <w:bottom w:val="nil"/>
          <w:right w:val="nil"/>
          <w:between w:val="nil"/>
        </w:pBdr>
        <w:spacing w:before="0" w:line="240" w:lineRule="auto"/>
        <w:rPr>
          <w:color w:val="666666"/>
          <w:sz w:val="20"/>
          <w:szCs w:val="20"/>
          <w:lang w:val="fr-CH"/>
        </w:rPr>
      </w:pPr>
    </w:p>
    <w:p w14:paraId="0E9B9F2A" w14:textId="77777777" w:rsidR="00656277" w:rsidRPr="003B5C25" w:rsidRDefault="00656277">
      <w:pPr>
        <w:pBdr>
          <w:top w:val="nil"/>
          <w:left w:val="nil"/>
          <w:bottom w:val="nil"/>
          <w:right w:val="nil"/>
          <w:between w:val="nil"/>
        </w:pBdr>
        <w:spacing w:before="0" w:line="240" w:lineRule="auto"/>
        <w:rPr>
          <w:color w:val="666666"/>
          <w:sz w:val="20"/>
          <w:szCs w:val="20"/>
          <w:lang w:val="fr-CH"/>
        </w:rPr>
      </w:pPr>
    </w:p>
    <w:p w14:paraId="0335C75B" w14:textId="77777777" w:rsidR="00656277" w:rsidRPr="003B5C25" w:rsidRDefault="00656277">
      <w:pPr>
        <w:pBdr>
          <w:top w:val="nil"/>
          <w:left w:val="nil"/>
          <w:bottom w:val="nil"/>
          <w:right w:val="nil"/>
          <w:between w:val="nil"/>
        </w:pBdr>
        <w:spacing w:before="0" w:line="240" w:lineRule="auto"/>
        <w:rPr>
          <w:color w:val="666666"/>
          <w:sz w:val="20"/>
          <w:szCs w:val="20"/>
          <w:lang w:val="fr-CH"/>
        </w:rPr>
      </w:pPr>
    </w:p>
    <w:p w14:paraId="412DB145" w14:textId="77777777" w:rsidR="00656277" w:rsidRPr="003B5C25" w:rsidRDefault="00656277">
      <w:pPr>
        <w:pBdr>
          <w:top w:val="nil"/>
          <w:left w:val="nil"/>
          <w:bottom w:val="nil"/>
          <w:right w:val="nil"/>
          <w:between w:val="nil"/>
        </w:pBdr>
        <w:spacing w:before="0" w:line="240" w:lineRule="auto"/>
        <w:rPr>
          <w:color w:val="666666"/>
          <w:sz w:val="20"/>
          <w:szCs w:val="20"/>
          <w:lang w:val="fr-CH"/>
        </w:rPr>
      </w:pPr>
    </w:p>
    <w:p w14:paraId="10F67B4A" w14:textId="77777777" w:rsidR="00656277" w:rsidRPr="003B5C25" w:rsidRDefault="00656277">
      <w:pPr>
        <w:pBdr>
          <w:top w:val="nil"/>
          <w:left w:val="nil"/>
          <w:bottom w:val="nil"/>
          <w:right w:val="nil"/>
          <w:between w:val="nil"/>
        </w:pBdr>
        <w:spacing w:before="0" w:line="240" w:lineRule="auto"/>
        <w:rPr>
          <w:color w:val="666666"/>
          <w:sz w:val="20"/>
          <w:szCs w:val="20"/>
          <w:lang w:val="fr-CH"/>
        </w:rPr>
      </w:pPr>
    </w:p>
    <w:p w14:paraId="0A3BAE28" w14:textId="77777777" w:rsidR="00656277" w:rsidRPr="003B5C25" w:rsidRDefault="00656277">
      <w:pPr>
        <w:pBdr>
          <w:top w:val="nil"/>
          <w:left w:val="nil"/>
          <w:bottom w:val="nil"/>
          <w:right w:val="nil"/>
          <w:between w:val="nil"/>
        </w:pBdr>
        <w:spacing w:before="0" w:line="240" w:lineRule="auto"/>
        <w:rPr>
          <w:color w:val="666666"/>
          <w:sz w:val="20"/>
          <w:szCs w:val="20"/>
          <w:lang w:val="fr-CH"/>
        </w:rPr>
      </w:pPr>
    </w:p>
    <w:p w14:paraId="2E94F678" w14:textId="14253E10" w:rsidR="00656277" w:rsidRPr="003B5C25" w:rsidRDefault="003B5C25" w:rsidP="002F3116">
      <w:pPr>
        <w:pStyle w:val="Titre"/>
        <w:pBdr>
          <w:top w:val="nil"/>
          <w:left w:val="nil"/>
          <w:bottom w:val="nil"/>
          <w:right w:val="nil"/>
          <w:between w:val="nil"/>
        </w:pBdr>
        <w:jc w:val="both"/>
        <w:rPr>
          <w:b/>
          <w:sz w:val="36"/>
          <w:szCs w:val="36"/>
          <w:lang w:val="en-US"/>
        </w:rPr>
      </w:pPr>
      <w:bookmarkStart w:id="0" w:name="_5x0d5h95i329" w:colFirst="0" w:colLast="0"/>
      <w:bookmarkEnd w:id="0"/>
      <w:r w:rsidRPr="003B5C25">
        <w:rPr>
          <w:b/>
          <w:sz w:val="36"/>
          <w:szCs w:val="36"/>
          <w:lang w:val="en-US"/>
        </w:rPr>
        <w:t>Hyperspectral data to</w:t>
      </w:r>
      <w:r>
        <w:rPr>
          <w:b/>
          <w:sz w:val="36"/>
          <w:szCs w:val="36"/>
          <w:lang w:val="en-US"/>
        </w:rPr>
        <w:t xml:space="preserve"> </w:t>
      </w:r>
      <w:r w:rsidR="002F3116">
        <w:rPr>
          <w:b/>
          <w:sz w:val="36"/>
          <w:szCs w:val="36"/>
          <w:lang w:val="en-US"/>
        </w:rPr>
        <w:t>characterize</w:t>
      </w:r>
      <w:r>
        <w:rPr>
          <w:b/>
          <w:sz w:val="36"/>
          <w:szCs w:val="36"/>
          <w:lang w:val="en-US"/>
        </w:rPr>
        <w:t xml:space="preserve"> </w:t>
      </w:r>
      <w:r w:rsidR="002F3116">
        <w:rPr>
          <w:b/>
          <w:sz w:val="36"/>
          <w:szCs w:val="36"/>
          <w:lang w:val="en-US"/>
        </w:rPr>
        <w:t xml:space="preserve">multi-environment response of </w:t>
      </w:r>
      <w:r>
        <w:rPr>
          <w:b/>
          <w:sz w:val="36"/>
          <w:szCs w:val="36"/>
          <w:lang w:val="en-US"/>
        </w:rPr>
        <w:t xml:space="preserve">winter wheat varieties </w:t>
      </w:r>
      <w:r w:rsidR="002F3116">
        <w:rPr>
          <w:b/>
          <w:sz w:val="36"/>
          <w:szCs w:val="36"/>
          <w:lang w:val="en-US"/>
        </w:rPr>
        <w:t>in nitrogen management context</w:t>
      </w:r>
    </w:p>
    <w:p w14:paraId="1E9C0558" w14:textId="77777777" w:rsidR="00656277" w:rsidRPr="003B5C25" w:rsidRDefault="00B502D9">
      <w:pPr>
        <w:pStyle w:val="Titre"/>
        <w:pBdr>
          <w:top w:val="nil"/>
          <w:left w:val="nil"/>
          <w:bottom w:val="nil"/>
          <w:right w:val="nil"/>
          <w:between w:val="nil"/>
        </w:pBdr>
        <w:rPr>
          <w:lang w:val="en-US"/>
        </w:rPr>
      </w:pPr>
      <w:bookmarkStart w:id="1" w:name="_2e7mh2avao1v" w:colFirst="0" w:colLast="0"/>
      <w:bookmarkStart w:id="2" w:name="_6qss5n5reaqg" w:colFirst="0" w:colLast="0"/>
      <w:bookmarkEnd w:id="1"/>
      <w:bookmarkEnd w:id="2"/>
      <w:r w:rsidRPr="003B5C25">
        <w:rPr>
          <w:b/>
          <w:lang w:val="en-US"/>
        </w:rPr>
        <w:t xml:space="preserve">Conceptual Design Report </w:t>
      </w:r>
    </w:p>
    <w:p w14:paraId="6285CAC5" w14:textId="77777777" w:rsidR="00656277" w:rsidRPr="003B5C25" w:rsidRDefault="00656277">
      <w:pPr>
        <w:pStyle w:val="Sous-titre"/>
        <w:pBdr>
          <w:top w:val="nil"/>
          <w:left w:val="nil"/>
          <w:bottom w:val="nil"/>
          <w:right w:val="nil"/>
          <w:between w:val="nil"/>
        </w:pBdr>
        <w:rPr>
          <w:b/>
          <w:sz w:val="28"/>
          <w:szCs w:val="28"/>
          <w:lang w:val="en-US"/>
        </w:rPr>
      </w:pPr>
      <w:bookmarkStart w:id="3" w:name="_af80tl7prv5v" w:colFirst="0" w:colLast="0"/>
      <w:bookmarkEnd w:id="3"/>
    </w:p>
    <w:p w14:paraId="41C0E48C" w14:textId="739FD4AD" w:rsidR="00656277" w:rsidRDefault="002F3116">
      <w:pPr>
        <w:pStyle w:val="Sous-titre"/>
        <w:pBdr>
          <w:top w:val="nil"/>
          <w:left w:val="nil"/>
          <w:bottom w:val="nil"/>
          <w:right w:val="nil"/>
          <w:between w:val="nil"/>
        </w:pBdr>
        <w:rPr>
          <w:b/>
          <w:sz w:val="28"/>
          <w:szCs w:val="28"/>
        </w:rPr>
      </w:pPr>
      <w:bookmarkStart w:id="4" w:name="_h99oect7exy" w:colFirst="0" w:colLast="0"/>
      <w:bookmarkEnd w:id="4"/>
      <w:r>
        <w:rPr>
          <w:b/>
          <w:sz w:val="28"/>
          <w:szCs w:val="28"/>
        </w:rPr>
        <w:t>10</w:t>
      </w:r>
      <w:r w:rsidR="00B502D9">
        <w:rPr>
          <w:b/>
          <w:sz w:val="28"/>
          <w:szCs w:val="28"/>
        </w:rPr>
        <w:t xml:space="preserve"> October 202</w:t>
      </w:r>
      <w:r>
        <w:rPr>
          <w:b/>
          <w:sz w:val="28"/>
          <w:szCs w:val="28"/>
        </w:rPr>
        <w:t>4</w:t>
      </w:r>
    </w:p>
    <w:p w14:paraId="1664E2CB" w14:textId="77777777" w:rsidR="007D5FAB" w:rsidRDefault="007D5FAB" w:rsidP="002F3116">
      <w:pPr>
        <w:pStyle w:val="Titre1"/>
        <w:pBdr>
          <w:top w:val="nil"/>
          <w:left w:val="nil"/>
          <w:bottom w:val="nil"/>
          <w:right w:val="nil"/>
          <w:between w:val="nil"/>
        </w:pBdr>
      </w:pPr>
      <w:bookmarkStart w:id="5" w:name="_buc6q0k08dmn" w:colFirst="0" w:colLast="0"/>
      <w:bookmarkEnd w:id="5"/>
    </w:p>
    <w:p w14:paraId="128801EB" w14:textId="77777777" w:rsidR="007D5FAB" w:rsidRDefault="007D5FAB" w:rsidP="002F3116">
      <w:pPr>
        <w:pStyle w:val="Titre1"/>
        <w:pBdr>
          <w:top w:val="nil"/>
          <w:left w:val="nil"/>
          <w:bottom w:val="nil"/>
          <w:right w:val="nil"/>
          <w:between w:val="nil"/>
        </w:pBdr>
      </w:pPr>
    </w:p>
    <w:p w14:paraId="5015DC21" w14:textId="77777777" w:rsidR="007D5FAB" w:rsidRDefault="007D5FAB" w:rsidP="002F3116">
      <w:pPr>
        <w:pStyle w:val="Titre1"/>
        <w:pBdr>
          <w:top w:val="nil"/>
          <w:left w:val="nil"/>
          <w:bottom w:val="nil"/>
          <w:right w:val="nil"/>
          <w:between w:val="nil"/>
        </w:pBdr>
      </w:pPr>
    </w:p>
    <w:p w14:paraId="3D07B570" w14:textId="77777777" w:rsidR="007D5FAB" w:rsidRDefault="007D5FAB" w:rsidP="002F3116">
      <w:pPr>
        <w:pStyle w:val="Titre1"/>
        <w:pBdr>
          <w:top w:val="nil"/>
          <w:left w:val="nil"/>
          <w:bottom w:val="nil"/>
          <w:right w:val="nil"/>
          <w:between w:val="nil"/>
        </w:pBdr>
      </w:pPr>
    </w:p>
    <w:p w14:paraId="023A3CBC" w14:textId="77777777" w:rsidR="007D5FAB" w:rsidRDefault="007D5FAB" w:rsidP="002F3116">
      <w:pPr>
        <w:pStyle w:val="Titre1"/>
        <w:pBdr>
          <w:top w:val="nil"/>
          <w:left w:val="nil"/>
          <w:bottom w:val="nil"/>
          <w:right w:val="nil"/>
          <w:between w:val="nil"/>
        </w:pBdr>
      </w:pPr>
    </w:p>
    <w:p w14:paraId="0D369031" w14:textId="77777777" w:rsidR="007D5FAB" w:rsidRDefault="007D5FAB" w:rsidP="002F3116">
      <w:pPr>
        <w:pStyle w:val="Titre1"/>
        <w:pBdr>
          <w:top w:val="nil"/>
          <w:left w:val="nil"/>
          <w:bottom w:val="nil"/>
          <w:right w:val="nil"/>
          <w:between w:val="nil"/>
        </w:pBdr>
      </w:pPr>
    </w:p>
    <w:p w14:paraId="04BDD23C" w14:textId="77777777" w:rsidR="007D5FAB" w:rsidRDefault="007D5FAB" w:rsidP="002F3116">
      <w:pPr>
        <w:pStyle w:val="Titre1"/>
        <w:pBdr>
          <w:top w:val="nil"/>
          <w:left w:val="nil"/>
          <w:bottom w:val="nil"/>
          <w:right w:val="nil"/>
          <w:between w:val="nil"/>
        </w:pBdr>
      </w:pPr>
    </w:p>
    <w:p w14:paraId="208E2E41" w14:textId="014665D8" w:rsidR="00656277" w:rsidRDefault="00B502D9" w:rsidP="002F3116">
      <w:pPr>
        <w:pStyle w:val="Titre1"/>
        <w:pBdr>
          <w:top w:val="nil"/>
          <w:left w:val="nil"/>
          <w:bottom w:val="nil"/>
          <w:right w:val="nil"/>
          <w:between w:val="nil"/>
        </w:pBdr>
      </w:pPr>
      <w:r>
        <w:lastRenderedPageBreak/>
        <w:t>Abstract</w:t>
      </w:r>
    </w:p>
    <w:p w14:paraId="222D9CAA" w14:textId="316E17A9" w:rsidR="00656277" w:rsidRDefault="00B60187" w:rsidP="007D5FAB">
      <w:pPr>
        <w:jc w:val="both"/>
        <w:rPr>
          <w:rFonts w:cstheme="minorHAnsi"/>
          <w:lang w:val="en-GB"/>
        </w:rPr>
      </w:pPr>
      <w:r>
        <w:t xml:space="preserve">Hyperspectral instruments can give insights concerning </w:t>
      </w:r>
      <w:proofErr w:type="spellStart"/>
      <w:r>
        <w:t>ecophysiological</w:t>
      </w:r>
      <w:proofErr w:type="spellEnd"/>
      <w:r>
        <w:t xml:space="preserve"> plant parameters by using reflectance spectroscopy. This technology can be difficult to handle to extract meaningful information </w:t>
      </w:r>
      <w:r w:rsidR="003F2EAF">
        <w:t xml:space="preserve">because it measures one reflectance value linked to one specific wavelength in a range for example of 350 to 2500 nm. These reflectance values can also be highly inter-correlated considering narrow wavelength range. </w:t>
      </w:r>
      <w:r w:rsidR="009C7F51">
        <w:t>However,</w:t>
      </w:r>
      <w:r w:rsidR="003F2EAF">
        <w:t xml:space="preserve"> some parts of the spectrum </w:t>
      </w:r>
      <w:r w:rsidR="009C7F51">
        <w:t xml:space="preserve">are linked to specific </w:t>
      </w:r>
      <w:r w:rsidR="002907E8">
        <w:t>plant parameter and can be interesting to investigate in order to evaluate for example crops needs (nutrient or water deficit) and other biotic stresses like disease or insect damage. In this study, three field trials across Switzerland (</w:t>
      </w:r>
      <w:proofErr w:type="spellStart"/>
      <w:r w:rsidR="002907E8">
        <w:t>Changins</w:t>
      </w:r>
      <w:proofErr w:type="spellEnd"/>
      <w:r w:rsidR="002907E8">
        <w:t xml:space="preserve">, </w:t>
      </w:r>
      <w:proofErr w:type="spellStart"/>
      <w:r w:rsidR="002907E8">
        <w:t>Goumoens</w:t>
      </w:r>
      <w:proofErr w:type="spellEnd"/>
      <w:r w:rsidR="002907E8">
        <w:t xml:space="preserve"> and </w:t>
      </w:r>
      <w:proofErr w:type="spellStart"/>
      <w:r w:rsidR="002907E8">
        <w:t>Reckenholz</w:t>
      </w:r>
      <w:proofErr w:type="spellEnd"/>
      <w:r w:rsidR="002907E8">
        <w:t xml:space="preserve">) have been conducted over two years </w:t>
      </w:r>
      <w:r w:rsidR="008F34EE">
        <w:t xml:space="preserve">testing five </w:t>
      </w:r>
      <w:r w:rsidR="00447F42" w:rsidRPr="00523A21">
        <w:rPr>
          <w:rFonts w:cstheme="minorHAnsi"/>
          <w:lang w:val="en-GB"/>
        </w:rPr>
        <w:t>top Swiss varieties of winter wheat</w:t>
      </w:r>
      <w:r w:rsidR="00447F42">
        <w:rPr>
          <w:rFonts w:cstheme="minorHAnsi"/>
          <w:lang w:val="en-GB"/>
        </w:rPr>
        <w:t xml:space="preserve"> (</w:t>
      </w:r>
      <w:r w:rsidR="00447F42" w:rsidRPr="00523A21">
        <w:rPr>
          <w:rFonts w:cstheme="minorHAnsi"/>
          <w:lang w:val="en-GB"/>
        </w:rPr>
        <w:t xml:space="preserve">CH </w:t>
      </w:r>
      <w:proofErr w:type="spellStart"/>
      <w:r w:rsidR="00447F42" w:rsidRPr="00523A21">
        <w:rPr>
          <w:rFonts w:cstheme="minorHAnsi"/>
          <w:lang w:val="en-GB"/>
        </w:rPr>
        <w:t>Camedo</w:t>
      </w:r>
      <w:proofErr w:type="spellEnd"/>
      <w:r w:rsidR="00447F42">
        <w:rPr>
          <w:rFonts w:cstheme="minorHAnsi"/>
          <w:lang w:val="en-GB"/>
        </w:rPr>
        <w:t xml:space="preserve">, </w:t>
      </w:r>
      <w:r w:rsidR="00447F42" w:rsidRPr="00523A21">
        <w:rPr>
          <w:rFonts w:cstheme="minorHAnsi"/>
          <w:lang w:val="en-GB"/>
        </w:rPr>
        <w:t>CH Claro</w:t>
      </w:r>
      <w:r w:rsidR="00447F42">
        <w:rPr>
          <w:rFonts w:cstheme="minorHAnsi"/>
          <w:lang w:val="en-GB"/>
        </w:rPr>
        <w:t xml:space="preserve">, </w:t>
      </w:r>
      <w:r w:rsidR="00447F42" w:rsidRPr="00523A21">
        <w:rPr>
          <w:rFonts w:cstheme="minorHAnsi"/>
          <w:lang w:val="en-GB"/>
        </w:rPr>
        <w:t>Montalbano, CH Nara</w:t>
      </w:r>
      <w:r w:rsidR="00447F42">
        <w:rPr>
          <w:rFonts w:cstheme="minorHAnsi"/>
          <w:lang w:val="en-GB"/>
        </w:rPr>
        <w:t xml:space="preserve"> </w:t>
      </w:r>
      <w:r w:rsidR="00447F42" w:rsidRPr="00523A21">
        <w:rPr>
          <w:rFonts w:cstheme="minorHAnsi"/>
          <w:lang w:val="en-GB"/>
        </w:rPr>
        <w:t xml:space="preserve">and </w:t>
      </w:r>
      <w:proofErr w:type="spellStart"/>
      <w:r w:rsidR="00447F42" w:rsidRPr="00523A21">
        <w:rPr>
          <w:rFonts w:cstheme="minorHAnsi"/>
          <w:lang w:val="en-GB"/>
        </w:rPr>
        <w:t>Runal</w:t>
      </w:r>
      <w:proofErr w:type="spellEnd"/>
      <w:r w:rsidR="00447F42">
        <w:rPr>
          <w:rFonts w:cstheme="minorHAnsi"/>
          <w:lang w:val="en-GB"/>
        </w:rPr>
        <w:t>) with three main nitrogen treatments (none, reduced amount and conventional amount). In a context of intrants reduction in agriculture to protect the environment and reduce cost, it is important to characterize varieties and their performance under reduced amount of nitrogen in interaction with their environment</w:t>
      </w:r>
      <w:r w:rsidR="00837E54">
        <w:rPr>
          <w:rFonts w:cstheme="minorHAnsi"/>
          <w:lang w:val="en-GB"/>
        </w:rPr>
        <w:t xml:space="preserve"> while optimizing grain yield and quality</w:t>
      </w:r>
      <w:r w:rsidR="00447F42">
        <w:rPr>
          <w:rFonts w:cstheme="minorHAnsi"/>
          <w:lang w:val="en-GB"/>
        </w:rPr>
        <w:t>.</w:t>
      </w:r>
      <w:r w:rsidR="007D5FAB">
        <w:rPr>
          <w:rFonts w:cstheme="minorHAnsi"/>
          <w:lang w:val="en-GB"/>
        </w:rPr>
        <w:t xml:space="preserve"> To reach this goal</w:t>
      </w:r>
      <w:r w:rsidR="00447F42">
        <w:rPr>
          <w:rFonts w:cstheme="minorHAnsi"/>
          <w:lang w:val="en-GB"/>
        </w:rPr>
        <w:t xml:space="preserve">, agronomic </w:t>
      </w:r>
      <w:r w:rsidR="007D5FAB">
        <w:rPr>
          <w:rFonts w:cstheme="minorHAnsi"/>
          <w:lang w:val="en-GB"/>
        </w:rPr>
        <w:t xml:space="preserve">and hyperspectral </w:t>
      </w:r>
      <w:r w:rsidR="00447F42">
        <w:rPr>
          <w:rFonts w:cstheme="minorHAnsi"/>
          <w:lang w:val="en-GB"/>
        </w:rPr>
        <w:t xml:space="preserve">measurements have been </w:t>
      </w:r>
      <w:r w:rsidR="007D5FAB">
        <w:rPr>
          <w:rFonts w:cstheme="minorHAnsi"/>
          <w:lang w:val="en-GB"/>
        </w:rPr>
        <w:t>collected</w:t>
      </w:r>
      <w:r w:rsidR="00447F42">
        <w:rPr>
          <w:rFonts w:cstheme="minorHAnsi"/>
          <w:lang w:val="en-GB"/>
        </w:rPr>
        <w:t xml:space="preserve"> over</w:t>
      </w:r>
      <w:r w:rsidR="00837E54">
        <w:rPr>
          <w:rFonts w:cstheme="minorHAnsi"/>
          <w:lang w:val="en-GB"/>
        </w:rPr>
        <w:t xml:space="preserve"> two</w:t>
      </w:r>
      <w:r w:rsidR="00447F42">
        <w:rPr>
          <w:rFonts w:cstheme="minorHAnsi"/>
          <w:lang w:val="en-GB"/>
        </w:rPr>
        <w:t xml:space="preserve"> winter wheat growth</w:t>
      </w:r>
      <w:r w:rsidR="00837E54">
        <w:rPr>
          <w:rFonts w:cstheme="minorHAnsi"/>
          <w:lang w:val="en-GB"/>
        </w:rPr>
        <w:t xml:space="preserve"> seasons</w:t>
      </w:r>
      <w:r w:rsidR="00447F42">
        <w:rPr>
          <w:rFonts w:cstheme="minorHAnsi"/>
          <w:lang w:val="en-GB"/>
        </w:rPr>
        <w:t xml:space="preserve"> </w:t>
      </w:r>
      <w:r w:rsidR="007D5FAB">
        <w:rPr>
          <w:rFonts w:cstheme="minorHAnsi"/>
          <w:lang w:val="en-GB"/>
        </w:rPr>
        <w:t>in order to estimate the variety performance in interaction with nitrogen amount, experimental site and year.</w:t>
      </w:r>
    </w:p>
    <w:p w14:paraId="6E2EC6B1" w14:textId="117CA194" w:rsidR="007D5FAB" w:rsidRDefault="007D5FAB">
      <w:pPr>
        <w:rPr>
          <w:lang w:val="en-US"/>
        </w:rPr>
      </w:pPr>
    </w:p>
    <w:p w14:paraId="754F7158" w14:textId="03BC4139" w:rsidR="007D5FAB" w:rsidRDefault="007D5FAB">
      <w:pPr>
        <w:rPr>
          <w:lang w:val="en-US"/>
        </w:rPr>
      </w:pPr>
    </w:p>
    <w:p w14:paraId="681ECBBF" w14:textId="007B4664" w:rsidR="007D5FAB" w:rsidRDefault="007D5FAB">
      <w:pPr>
        <w:rPr>
          <w:lang w:val="en-US"/>
        </w:rPr>
      </w:pPr>
    </w:p>
    <w:p w14:paraId="1448224D" w14:textId="2E58B1C0" w:rsidR="007D5FAB" w:rsidRDefault="007D5FAB">
      <w:pPr>
        <w:rPr>
          <w:lang w:val="en-US"/>
        </w:rPr>
      </w:pPr>
    </w:p>
    <w:p w14:paraId="1BA7E68F" w14:textId="1344C8F1" w:rsidR="007D5FAB" w:rsidRDefault="007D5FAB">
      <w:pPr>
        <w:rPr>
          <w:lang w:val="en-US"/>
        </w:rPr>
      </w:pPr>
    </w:p>
    <w:p w14:paraId="50DD7E3C" w14:textId="77777777" w:rsidR="007D5FAB" w:rsidRPr="002F3116" w:rsidRDefault="007D5FAB">
      <w:pPr>
        <w:rPr>
          <w:lang w:val="en-US"/>
        </w:rPr>
      </w:pPr>
    </w:p>
    <w:p w14:paraId="4ADFF568" w14:textId="77777777" w:rsidR="00656277" w:rsidRPr="002F3116" w:rsidRDefault="00656277">
      <w:pPr>
        <w:pStyle w:val="Titre1"/>
        <w:pBdr>
          <w:top w:val="nil"/>
          <w:left w:val="nil"/>
          <w:bottom w:val="nil"/>
          <w:right w:val="nil"/>
          <w:between w:val="nil"/>
        </w:pBdr>
        <w:rPr>
          <w:lang w:val="en-US"/>
        </w:rPr>
      </w:pPr>
      <w:bookmarkStart w:id="6" w:name="_ut1lf6l8icd3" w:colFirst="0" w:colLast="0"/>
      <w:bookmarkEnd w:id="6"/>
    </w:p>
    <w:p w14:paraId="0CD673D8" w14:textId="77777777" w:rsidR="00656277" w:rsidRPr="002F3116" w:rsidRDefault="00656277">
      <w:pPr>
        <w:pStyle w:val="Titre1"/>
        <w:pBdr>
          <w:top w:val="nil"/>
          <w:left w:val="nil"/>
          <w:bottom w:val="nil"/>
          <w:right w:val="nil"/>
          <w:between w:val="nil"/>
        </w:pBdr>
        <w:rPr>
          <w:lang w:val="en-US"/>
        </w:rPr>
      </w:pPr>
      <w:bookmarkStart w:id="7" w:name="_qd77nd3yr961" w:colFirst="0" w:colLast="0"/>
      <w:bookmarkEnd w:id="7"/>
    </w:p>
    <w:p w14:paraId="1A26EFE0" w14:textId="77777777" w:rsidR="00656277" w:rsidRPr="002F3116" w:rsidRDefault="00656277">
      <w:pPr>
        <w:rPr>
          <w:lang w:val="en-US"/>
        </w:rPr>
      </w:pPr>
    </w:p>
    <w:p w14:paraId="62CD2603" w14:textId="77777777" w:rsidR="00656277" w:rsidRPr="002F3116" w:rsidRDefault="00656277">
      <w:pPr>
        <w:rPr>
          <w:lang w:val="en-US"/>
        </w:rPr>
      </w:pPr>
    </w:p>
    <w:p w14:paraId="73381F6C" w14:textId="77777777" w:rsidR="00656277" w:rsidRPr="002F3116" w:rsidRDefault="00656277">
      <w:pPr>
        <w:rPr>
          <w:lang w:val="en-US"/>
        </w:rPr>
      </w:pPr>
    </w:p>
    <w:p w14:paraId="4B1A665F" w14:textId="77777777" w:rsidR="00656277" w:rsidRPr="002F3116" w:rsidRDefault="00656277">
      <w:pPr>
        <w:rPr>
          <w:lang w:val="en-US"/>
        </w:rPr>
      </w:pPr>
    </w:p>
    <w:p w14:paraId="4ED63955" w14:textId="77777777" w:rsidR="00656277" w:rsidRDefault="00B502D9">
      <w:pPr>
        <w:pStyle w:val="Titre1"/>
        <w:pBdr>
          <w:top w:val="nil"/>
          <w:left w:val="nil"/>
          <w:bottom w:val="nil"/>
          <w:right w:val="nil"/>
          <w:between w:val="nil"/>
        </w:pBdr>
      </w:pPr>
      <w:bookmarkStart w:id="8" w:name="_z0ssh6k3nrnr" w:colFirst="0" w:colLast="0"/>
      <w:bookmarkEnd w:id="8"/>
      <w:r>
        <w:lastRenderedPageBreak/>
        <w:t>Table of Contents</w:t>
      </w:r>
    </w:p>
    <w:p w14:paraId="0B623E29" w14:textId="77777777" w:rsidR="00656277" w:rsidRDefault="00656277"/>
    <w:p w14:paraId="52F75AEC" w14:textId="77777777" w:rsidR="00656277" w:rsidRDefault="00656277"/>
    <w:sdt>
      <w:sdtPr>
        <w:id w:val="1772197340"/>
        <w:docPartObj>
          <w:docPartGallery w:val="Table of Contents"/>
          <w:docPartUnique/>
        </w:docPartObj>
      </w:sdtPr>
      <w:sdtEndPr/>
      <w:sdtContent>
        <w:p w14:paraId="7667FA21" w14:textId="77777777" w:rsidR="00656277" w:rsidRDefault="00B502D9">
          <w:pPr>
            <w:widowControl w:val="0"/>
            <w:tabs>
              <w:tab w:val="right" w:pos="12000"/>
            </w:tabs>
            <w:spacing w:before="60" w:line="240" w:lineRule="auto"/>
            <w:rPr>
              <w:b/>
              <w:color w:val="000000"/>
            </w:rPr>
          </w:pPr>
          <w:r>
            <w:fldChar w:fldCharType="begin"/>
          </w:r>
          <w:r>
            <w:instrText xml:space="preserve"> TOC \h \u \z \t "Heading 1,1,Heading 2,2,Heading 3,3,Heading 4,4,Heading 5,5,Heading 6,6,"</w:instrText>
          </w:r>
          <w:r>
            <w:fldChar w:fldCharType="separate"/>
          </w:r>
          <w:hyperlink w:anchor="_buc6q0k08dmn">
            <w:r>
              <w:rPr>
                <w:b/>
              </w:rPr>
              <w:t>Abstract</w:t>
            </w:r>
            <w:r>
              <w:rPr>
                <w:b/>
              </w:rPr>
              <w:tab/>
              <w:t>1</w:t>
            </w:r>
          </w:hyperlink>
        </w:p>
        <w:p w14:paraId="0DF3C17F" w14:textId="77777777" w:rsidR="00656277" w:rsidRDefault="00332AF7">
          <w:pPr>
            <w:widowControl w:val="0"/>
            <w:tabs>
              <w:tab w:val="right" w:pos="12000"/>
            </w:tabs>
            <w:spacing w:before="60" w:line="240" w:lineRule="auto"/>
            <w:rPr>
              <w:b/>
              <w:color w:val="000000"/>
            </w:rPr>
          </w:pPr>
          <w:hyperlink w:anchor="_z0ssh6k3nrnr">
            <w:r w:rsidR="00B502D9">
              <w:rPr>
                <w:b/>
              </w:rPr>
              <w:t>Table of Contents</w:t>
            </w:r>
            <w:r w:rsidR="00B502D9">
              <w:rPr>
                <w:b/>
              </w:rPr>
              <w:tab/>
              <w:t>2</w:t>
            </w:r>
          </w:hyperlink>
        </w:p>
        <w:p w14:paraId="5B52E234" w14:textId="77777777" w:rsidR="00656277" w:rsidRDefault="00332AF7">
          <w:pPr>
            <w:widowControl w:val="0"/>
            <w:tabs>
              <w:tab w:val="right" w:pos="12000"/>
            </w:tabs>
            <w:spacing w:before="60" w:line="240" w:lineRule="auto"/>
            <w:rPr>
              <w:b/>
              <w:color w:val="000000"/>
            </w:rPr>
          </w:pPr>
          <w:hyperlink w:anchor="_5bx4zkckkkd">
            <w:r w:rsidR="00B502D9">
              <w:rPr>
                <w:b/>
              </w:rPr>
              <w:t>1 Project Objectives</w:t>
            </w:r>
            <w:r w:rsidR="00B502D9">
              <w:rPr>
                <w:b/>
              </w:rPr>
              <w:tab/>
              <w:t>2</w:t>
            </w:r>
          </w:hyperlink>
        </w:p>
        <w:p w14:paraId="15BCC028" w14:textId="77777777" w:rsidR="00656277" w:rsidRDefault="00332AF7">
          <w:pPr>
            <w:widowControl w:val="0"/>
            <w:tabs>
              <w:tab w:val="right" w:pos="12000"/>
            </w:tabs>
            <w:spacing w:before="60" w:line="240" w:lineRule="auto"/>
            <w:rPr>
              <w:b/>
              <w:color w:val="000000"/>
            </w:rPr>
          </w:pPr>
          <w:hyperlink w:anchor="_q672ig652t9r">
            <w:r w:rsidR="00B502D9">
              <w:rPr>
                <w:b/>
              </w:rPr>
              <w:t>2 Methods</w:t>
            </w:r>
            <w:r w:rsidR="00B502D9">
              <w:rPr>
                <w:b/>
              </w:rPr>
              <w:tab/>
              <w:t>2</w:t>
            </w:r>
          </w:hyperlink>
        </w:p>
        <w:p w14:paraId="05247B27" w14:textId="77777777" w:rsidR="00656277" w:rsidRDefault="00332AF7">
          <w:pPr>
            <w:widowControl w:val="0"/>
            <w:tabs>
              <w:tab w:val="right" w:pos="12000"/>
            </w:tabs>
            <w:spacing w:before="60" w:line="240" w:lineRule="auto"/>
            <w:rPr>
              <w:b/>
              <w:color w:val="000000"/>
            </w:rPr>
          </w:pPr>
          <w:hyperlink w:anchor="_wauol8kayjkz">
            <w:r w:rsidR="00B502D9">
              <w:rPr>
                <w:b/>
              </w:rPr>
              <w:t>3 Data</w:t>
            </w:r>
            <w:r w:rsidR="00B502D9">
              <w:rPr>
                <w:b/>
              </w:rPr>
              <w:tab/>
              <w:t>3</w:t>
            </w:r>
          </w:hyperlink>
        </w:p>
        <w:p w14:paraId="6395389E" w14:textId="77777777" w:rsidR="00656277" w:rsidRDefault="00332AF7">
          <w:pPr>
            <w:widowControl w:val="0"/>
            <w:tabs>
              <w:tab w:val="right" w:pos="12000"/>
            </w:tabs>
            <w:spacing w:before="60" w:line="240" w:lineRule="auto"/>
            <w:rPr>
              <w:b/>
              <w:color w:val="000000"/>
            </w:rPr>
          </w:pPr>
          <w:hyperlink w:anchor="_h4s0m7kg1q1p">
            <w:r w:rsidR="00B502D9">
              <w:rPr>
                <w:b/>
              </w:rPr>
              <w:t>4 Metadata</w:t>
            </w:r>
            <w:r w:rsidR="00B502D9">
              <w:rPr>
                <w:b/>
              </w:rPr>
              <w:tab/>
              <w:t>3</w:t>
            </w:r>
          </w:hyperlink>
        </w:p>
        <w:p w14:paraId="6EAA011A" w14:textId="77777777" w:rsidR="00656277" w:rsidRDefault="00332AF7">
          <w:pPr>
            <w:widowControl w:val="0"/>
            <w:tabs>
              <w:tab w:val="right" w:pos="12000"/>
            </w:tabs>
            <w:spacing w:before="60" w:line="240" w:lineRule="auto"/>
            <w:rPr>
              <w:b/>
              <w:color w:val="000000"/>
            </w:rPr>
          </w:pPr>
          <w:hyperlink w:anchor="_vsvk692tupyf">
            <w:r w:rsidR="00B502D9">
              <w:rPr>
                <w:b/>
              </w:rPr>
              <w:t>5 Data Quality</w:t>
            </w:r>
            <w:r w:rsidR="00B502D9">
              <w:rPr>
                <w:b/>
              </w:rPr>
              <w:tab/>
              <w:t>3</w:t>
            </w:r>
          </w:hyperlink>
        </w:p>
        <w:p w14:paraId="0AF93E61" w14:textId="77777777" w:rsidR="00656277" w:rsidRDefault="00332AF7">
          <w:pPr>
            <w:widowControl w:val="0"/>
            <w:tabs>
              <w:tab w:val="right" w:pos="12000"/>
            </w:tabs>
            <w:spacing w:before="60" w:line="240" w:lineRule="auto"/>
            <w:rPr>
              <w:b/>
              <w:color w:val="000000"/>
            </w:rPr>
          </w:pPr>
          <w:hyperlink w:anchor="_x5u0l8hx0kbh">
            <w:r w:rsidR="00B502D9">
              <w:rPr>
                <w:b/>
              </w:rPr>
              <w:t>6 Data Flow</w:t>
            </w:r>
            <w:r w:rsidR="00B502D9">
              <w:rPr>
                <w:b/>
              </w:rPr>
              <w:tab/>
              <w:t>3</w:t>
            </w:r>
          </w:hyperlink>
        </w:p>
        <w:p w14:paraId="16DAD380" w14:textId="77777777" w:rsidR="00656277" w:rsidRDefault="00332AF7">
          <w:pPr>
            <w:widowControl w:val="0"/>
            <w:tabs>
              <w:tab w:val="right" w:pos="12000"/>
            </w:tabs>
            <w:spacing w:before="60" w:line="240" w:lineRule="auto"/>
            <w:rPr>
              <w:b/>
              <w:color w:val="000000"/>
            </w:rPr>
          </w:pPr>
          <w:hyperlink w:anchor="_mtk27zhjxb66">
            <w:r w:rsidR="00B502D9">
              <w:rPr>
                <w:b/>
              </w:rPr>
              <w:t>7 Data Model</w:t>
            </w:r>
            <w:r w:rsidR="00B502D9">
              <w:rPr>
                <w:b/>
              </w:rPr>
              <w:tab/>
              <w:t>3</w:t>
            </w:r>
          </w:hyperlink>
        </w:p>
        <w:p w14:paraId="63F09B2E" w14:textId="77777777" w:rsidR="00656277" w:rsidRDefault="00332AF7">
          <w:pPr>
            <w:widowControl w:val="0"/>
            <w:tabs>
              <w:tab w:val="right" w:pos="12000"/>
            </w:tabs>
            <w:spacing w:before="60" w:line="240" w:lineRule="auto"/>
            <w:rPr>
              <w:b/>
              <w:color w:val="000000"/>
            </w:rPr>
          </w:pPr>
          <w:hyperlink w:anchor="_xyovz8obzdnp">
            <w:r w:rsidR="00B502D9">
              <w:rPr>
                <w:b/>
              </w:rPr>
              <w:t>8 Documentation</w:t>
            </w:r>
            <w:r w:rsidR="00B502D9">
              <w:rPr>
                <w:b/>
              </w:rPr>
              <w:tab/>
              <w:t>4</w:t>
            </w:r>
          </w:hyperlink>
        </w:p>
        <w:p w14:paraId="207E3111" w14:textId="77777777" w:rsidR="00656277" w:rsidRDefault="00332AF7">
          <w:pPr>
            <w:widowControl w:val="0"/>
            <w:tabs>
              <w:tab w:val="right" w:pos="12000"/>
            </w:tabs>
            <w:spacing w:before="60" w:line="240" w:lineRule="auto"/>
            <w:rPr>
              <w:b/>
              <w:color w:val="000000"/>
            </w:rPr>
          </w:pPr>
          <w:hyperlink w:anchor="_akvz1edyy9sm">
            <w:r w:rsidR="00B502D9">
              <w:rPr>
                <w:b/>
              </w:rPr>
              <w:t>9 Risks</w:t>
            </w:r>
            <w:r w:rsidR="00B502D9">
              <w:rPr>
                <w:b/>
              </w:rPr>
              <w:tab/>
              <w:t>4</w:t>
            </w:r>
          </w:hyperlink>
        </w:p>
        <w:p w14:paraId="242D2E99" w14:textId="77777777" w:rsidR="00656277" w:rsidRDefault="00332AF7">
          <w:pPr>
            <w:widowControl w:val="0"/>
            <w:tabs>
              <w:tab w:val="right" w:pos="12000"/>
            </w:tabs>
            <w:spacing w:before="60" w:line="240" w:lineRule="auto"/>
            <w:rPr>
              <w:b/>
              <w:color w:val="000000"/>
            </w:rPr>
          </w:pPr>
          <w:hyperlink w:anchor="_r9xh3qn8v2wb">
            <w:r w:rsidR="00B502D9">
              <w:rPr>
                <w:b/>
              </w:rPr>
              <w:t>10 Preliminary Studies</w:t>
            </w:r>
            <w:r w:rsidR="00B502D9">
              <w:rPr>
                <w:b/>
              </w:rPr>
              <w:tab/>
              <w:t>4</w:t>
            </w:r>
          </w:hyperlink>
        </w:p>
        <w:p w14:paraId="746159C1" w14:textId="77777777" w:rsidR="00656277" w:rsidRDefault="00332AF7">
          <w:pPr>
            <w:widowControl w:val="0"/>
            <w:tabs>
              <w:tab w:val="right" w:pos="12000"/>
            </w:tabs>
            <w:spacing w:before="60" w:line="240" w:lineRule="auto"/>
            <w:rPr>
              <w:b/>
              <w:color w:val="000000"/>
            </w:rPr>
          </w:pPr>
          <w:hyperlink w:anchor="_4hg0yma181gd">
            <w:r w:rsidR="00B502D9">
              <w:rPr>
                <w:b/>
              </w:rPr>
              <w:t>11 Conclusions</w:t>
            </w:r>
            <w:r w:rsidR="00B502D9">
              <w:rPr>
                <w:b/>
              </w:rPr>
              <w:tab/>
              <w:t>4</w:t>
            </w:r>
          </w:hyperlink>
        </w:p>
        <w:p w14:paraId="55BD2777" w14:textId="77777777" w:rsidR="00656277" w:rsidRDefault="00332AF7">
          <w:pPr>
            <w:widowControl w:val="0"/>
            <w:tabs>
              <w:tab w:val="right" w:pos="12000"/>
            </w:tabs>
            <w:spacing w:before="60" w:line="240" w:lineRule="auto"/>
            <w:rPr>
              <w:b/>
              <w:color w:val="000000"/>
            </w:rPr>
          </w:pPr>
          <w:hyperlink w:anchor="_7gj90am4irap">
            <w:r w:rsidR="00B502D9">
              <w:rPr>
                <w:b/>
              </w:rPr>
              <w:t>Acknowledgements</w:t>
            </w:r>
            <w:r w:rsidR="00B502D9">
              <w:rPr>
                <w:b/>
              </w:rPr>
              <w:tab/>
              <w:t>4</w:t>
            </w:r>
          </w:hyperlink>
        </w:p>
        <w:p w14:paraId="549FDEDD" w14:textId="77777777" w:rsidR="00656277" w:rsidRDefault="00332AF7">
          <w:pPr>
            <w:widowControl w:val="0"/>
            <w:tabs>
              <w:tab w:val="right" w:pos="12000"/>
            </w:tabs>
            <w:spacing w:before="60" w:line="240" w:lineRule="auto"/>
            <w:rPr>
              <w:b/>
              <w:color w:val="000000"/>
            </w:rPr>
          </w:pPr>
          <w:hyperlink w:anchor="_rw3i0hxq4dsj">
            <w:r w:rsidR="00B502D9">
              <w:rPr>
                <w:b/>
                <w:color w:val="000000"/>
              </w:rPr>
              <w:t>Statement</w:t>
            </w:r>
            <w:r w:rsidR="00B502D9">
              <w:rPr>
                <w:b/>
                <w:color w:val="000000"/>
              </w:rPr>
              <w:tab/>
              <w:t>4</w:t>
            </w:r>
          </w:hyperlink>
        </w:p>
        <w:p w14:paraId="6A5E8802" w14:textId="77777777" w:rsidR="00656277" w:rsidRDefault="00332AF7">
          <w:pPr>
            <w:widowControl w:val="0"/>
            <w:tabs>
              <w:tab w:val="right" w:pos="12000"/>
            </w:tabs>
            <w:spacing w:before="60" w:line="240" w:lineRule="auto"/>
            <w:rPr>
              <w:b/>
              <w:color w:val="000000"/>
            </w:rPr>
          </w:pPr>
          <w:hyperlink w:anchor="_g859w1rzj1iv">
            <w:r w:rsidR="00B502D9">
              <w:rPr>
                <w:b/>
              </w:rPr>
              <w:t>References and Bibliography</w:t>
            </w:r>
            <w:r w:rsidR="00B502D9">
              <w:rPr>
                <w:b/>
              </w:rPr>
              <w:tab/>
              <w:t>5</w:t>
            </w:r>
          </w:hyperlink>
          <w:r w:rsidR="00B502D9">
            <w:fldChar w:fldCharType="end"/>
          </w:r>
        </w:p>
      </w:sdtContent>
    </w:sdt>
    <w:p w14:paraId="47949AEE" w14:textId="77777777" w:rsidR="00656277" w:rsidRDefault="00656277"/>
    <w:p w14:paraId="2B086D03" w14:textId="77777777" w:rsidR="00656277" w:rsidRDefault="00656277">
      <w:pPr>
        <w:pStyle w:val="Titre1"/>
        <w:pBdr>
          <w:top w:val="nil"/>
          <w:left w:val="nil"/>
          <w:bottom w:val="nil"/>
          <w:right w:val="nil"/>
          <w:between w:val="nil"/>
        </w:pBdr>
      </w:pPr>
      <w:bookmarkStart w:id="9" w:name="_1zl49ftw9777" w:colFirst="0" w:colLast="0"/>
      <w:bookmarkEnd w:id="9"/>
    </w:p>
    <w:p w14:paraId="7D4AC9AD" w14:textId="77777777" w:rsidR="00656277" w:rsidRDefault="00656277"/>
    <w:p w14:paraId="3927FDE4" w14:textId="77777777" w:rsidR="00656277" w:rsidRDefault="00656277"/>
    <w:p w14:paraId="4E43DA09" w14:textId="77777777" w:rsidR="00656277" w:rsidRDefault="00656277"/>
    <w:p w14:paraId="1C106CAE" w14:textId="77777777" w:rsidR="00656277" w:rsidRDefault="00656277"/>
    <w:p w14:paraId="3D2607C8" w14:textId="5C409A3A" w:rsidR="00656277" w:rsidRDefault="00656277"/>
    <w:p w14:paraId="35697DBC" w14:textId="2B0966E5" w:rsidR="007D5FAB" w:rsidRDefault="007D5FAB"/>
    <w:p w14:paraId="22BD319D" w14:textId="4F252661" w:rsidR="007D5FAB" w:rsidRDefault="007D5FAB"/>
    <w:p w14:paraId="738ECCB2" w14:textId="77777777" w:rsidR="007D5FAB" w:rsidRDefault="007D5FAB"/>
    <w:p w14:paraId="770562D0" w14:textId="484FC1AC" w:rsidR="00656277" w:rsidRDefault="00B502D9">
      <w:pPr>
        <w:pStyle w:val="Titre1"/>
        <w:pBdr>
          <w:top w:val="nil"/>
          <w:left w:val="nil"/>
          <w:bottom w:val="nil"/>
          <w:right w:val="nil"/>
          <w:between w:val="nil"/>
        </w:pBdr>
      </w:pPr>
      <w:bookmarkStart w:id="10" w:name="_5bx4zkckkkd" w:colFirst="0" w:colLast="0"/>
      <w:bookmarkEnd w:id="10"/>
      <w:r>
        <w:lastRenderedPageBreak/>
        <w:t xml:space="preserve">1 Project Objectives </w:t>
      </w:r>
    </w:p>
    <w:p w14:paraId="78AD32E1" w14:textId="696D1354" w:rsidR="007D5FAB" w:rsidRDefault="007D5FAB" w:rsidP="00F8644E">
      <w:pPr>
        <w:jc w:val="both"/>
      </w:pPr>
      <w:r>
        <w:t xml:space="preserve">The first objective of this study is to be able to extract relevant information from the hyperspectral data which should </w:t>
      </w:r>
      <w:r w:rsidR="0082294F">
        <w:t xml:space="preserve">be correlated to conventional agronomic measurements like for example, </w:t>
      </w:r>
      <w:r w:rsidR="00D644D4">
        <w:t xml:space="preserve">leaf </w:t>
      </w:r>
      <w:r w:rsidR="0082294F">
        <w:t>chlorophyll content</w:t>
      </w:r>
      <w:r w:rsidR="00D644D4">
        <w:t xml:space="preserve"> (LCC)</w:t>
      </w:r>
      <w:r w:rsidR="0082294F">
        <w:t>, leaf area index</w:t>
      </w:r>
      <w:r w:rsidR="00D644D4">
        <w:t xml:space="preserve"> (LAI)</w:t>
      </w:r>
      <w:r w:rsidR="0082294F">
        <w:t xml:space="preserve">, grain and straw yield. </w:t>
      </w:r>
      <w:r w:rsidR="00D644D4">
        <w:t xml:space="preserve">In the literature, there </w:t>
      </w:r>
      <w:r w:rsidR="00CB3509">
        <w:t>are</w:t>
      </w:r>
      <w:r w:rsidR="00D644D4">
        <w:t xml:space="preserve"> already some insights about which part of the spectrum can be related to which</w:t>
      </w:r>
      <w:r w:rsidR="00837E54">
        <w:t xml:space="preserve"> </w:t>
      </w:r>
      <w:proofErr w:type="spellStart"/>
      <w:r w:rsidR="00837E54">
        <w:t>ecophysiological</w:t>
      </w:r>
      <w:proofErr w:type="spellEnd"/>
      <w:r w:rsidR="00D644D4">
        <w:t xml:space="preserve"> components depending on crop species (Figure 1).</w:t>
      </w:r>
    </w:p>
    <w:p w14:paraId="03D8292A" w14:textId="77777777" w:rsidR="000A38AC" w:rsidRDefault="00D644D4" w:rsidP="007D5FAB">
      <w:r>
        <w:rPr>
          <w:noProof/>
          <w:lang w:val="fr-CH"/>
        </w:rPr>
        <w:drawing>
          <wp:inline distT="0" distB="0" distL="0" distR="0" wp14:anchorId="172D0242" wp14:editId="0414BAC5">
            <wp:extent cx="5438720" cy="4295775"/>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55532" cy="4309054"/>
                    </a:xfrm>
                    <a:prstGeom prst="rect">
                      <a:avLst/>
                    </a:prstGeom>
                  </pic:spPr>
                </pic:pic>
              </a:graphicData>
            </a:graphic>
          </wp:inline>
        </w:drawing>
      </w:r>
    </w:p>
    <w:p w14:paraId="24B88C89" w14:textId="5CB3D86F" w:rsidR="00D644D4" w:rsidRDefault="00D644D4" w:rsidP="007D5FAB">
      <w:r>
        <w:t>Figure 1. Reflectance spectr</w:t>
      </w:r>
      <w:r w:rsidR="00837E54">
        <w:t>um</w:t>
      </w:r>
      <w:r>
        <w:t xml:space="preserve"> according</w:t>
      </w:r>
      <w:r w:rsidR="00837E54">
        <w:t xml:space="preserve"> to</w:t>
      </w:r>
      <w:r>
        <w:t xml:space="preserve"> crop species and their link to </w:t>
      </w:r>
      <w:proofErr w:type="spellStart"/>
      <w:r>
        <w:t>ecophysiological</w:t>
      </w:r>
      <w:proofErr w:type="spellEnd"/>
      <w:r>
        <w:t xml:space="preserve"> parameters </w:t>
      </w:r>
      <w:r w:rsidR="000A38AC">
        <w:t>[1].</w:t>
      </w:r>
    </w:p>
    <w:p w14:paraId="7D411263" w14:textId="7C3D9B4A" w:rsidR="009D4B33" w:rsidRDefault="00DF5810" w:rsidP="00156400">
      <w:pPr>
        <w:jc w:val="both"/>
        <w:rPr>
          <w:lang w:val="en-US"/>
        </w:rPr>
      </w:pPr>
      <w:r>
        <w:rPr>
          <w:lang w:val="en-US"/>
        </w:rPr>
        <w:t xml:space="preserve">Similar studies have already been performed using multispectral sensors mounted on unmanned aerial vehicle (UAV) in a nitrogen management context </w:t>
      </w:r>
      <w:r>
        <w:t xml:space="preserve">[2] </w:t>
      </w:r>
      <w:r>
        <w:rPr>
          <w:lang w:val="en-US"/>
        </w:rPr>
        <w:t xml:space="preserve">and can be compared to the results of this study. However, before starting to </w:t>
      </w:r>
      <w:r w:rsidR="002350B7">
        <w:rPr>
          <w:lang w:val="en-US"/>
        </w:rPr>
        <w:t>interpret this data, it would be needed to find the best way to clean the data in order that misleading information is excluded from the analysis. Indeed, data acquisition on the field with a spectroradiometer instrument can be difficult and is re</w:t>
      </w:r>
      <w:r w:rsidR="0036672C">
        <w:rPr>
          <w:lang w:val="en-US"/>
        </w:rPr>
        <w:t xml:space="preserve">ally sensitive to climatic conditions and the measurement time. Reference measurements with white calibrated panel are performed at specific time interval to improve the comparison between measurements </w:t>
      </w:r>
      <w:r w:rsidR="0036672C">
        <w:rPr>
          <w:lang w:val="en-US"/>
        </w:rPr>
        <w:lastRenderedPageBreak/>
        <w:t xml:space="preserve">but it is not </w:t>
      </w:r>
      <w:r w:rsidR="000B180E">
        <w:rPr>
          <w:lang w:val="en-US"/>
        </w:rPr>
        <w:t xml:space="preserve">the </w:t>
      </w:r>
      <w:r w:rsidR="0036672C">
        <w:rPr>
          <w:lang w:val="en-US"/>
        </w:rPr>
        <w:t xml:space="preserve">perfect solution and sometimes for some reasons a lot of noise is captured when measuring crop </w:t>
      </w:r>
      <w:r w:rsidR="00837E54">
        <w:rPr>
          <w:lang w:val="en-US"/>
        </w:rPr>
        <w:t xml:space="preserve">canopy </w:t>
      </w:r>
      <w:r w:rsidR="0036672C">
        <w:rPr>
          <w:lang w:val="en-US"/>
        </w:rPr>
        <w:t xml:space="preserve">reflectance. </w:t>
      </w:r>
    </w:p>
    <w:p w14:paraId="1A4148EF" w14:textId="7D3C5445" w:rsidR="0036672C" w:rsidRDefault="0036672C" w:rsidP="00156400">
      <w:pPr>
        <w:jc w:val="both"/>
        <w:rPr>
          <w:lang w:val="en-US"/>
        </w:rPr>
      </w:pPr>
      <w:r>
        <w:rPr>
          <w:lang w:val="en-US"/>
        </w:rPr>
        <w:t xml:space="preserve">After </w:t>
      </w:r>
      <w:r w:rsidR="000B180E">
        <w:rPr>
          <w:lang w:val="en-US"/>
        </w:rPr>
        <w:t xml:space="preserve">ensuring that the data quality is sufficient to be considered in the analysis, the second objective will be to find pattern of specific wavelength range linked to agronomic data and </w:t>
      </w:r>
      <w:r w:rsidR="00367E20">
        <w:rPr>
          <w:lang w:val="en-US"/>
        </w:rPr>
        <w:t xml:space="preserve">compare the results with the literature. </w:t>
      </w:r>
    </w:p>
    <w:p w14:paraId="0E79CB63" w14:textId="6A82C28F" w:rsidR="00367E20" w:rsidRDefault="00367E20" w:rsidP="00156400">
      <w:pPr>
        <w:jc w:val="both"/>
      </w:pPr>
      <w:r>
        <w:rPr>
          <w:lang w:val="en-US"/>
        </w:rPr>
        <w:t>Then, another approach will be tested with the computation of vegetations indices (VI) by combining specific wavelengths. There are a lot of literatures using these VIs to estimate crop parameters but they are not always performing</w:t>
      </w:r>
      <w:r w:rsidR="000A5C95">
        <w:rPr>
          <w:lang w:val="en-US"/>
        </w:rPr>
        <w:t xml:space="preserve"> the same</w:t>
      </w:r>
      <w:r>
        <w:rPr>
          <w:lang w:val="en-US"/>
        </w:rPr>
        <w:t xml:space="preserve"> depending on specific environment. For example, it has been found that the </w:t>
      </w:r>
      <w:r w:rsidRPr="00367E20">
        <w:rPr>
          <w:lang w:val="en-US"/>
        </w:rPr>
        <w:t>Near-Infrared Red</w:t>
      </w:r>
      <w:r>
        <w:rPr>
          <w:lang w:val="en-US"/>
        </w:rPr>
        <w:t xml:space="preserve"> (NIR)</w:t>
      </w:r>
      <w:r w:rsidRPr="00367E20">
        <w:rPr>
          <w:lang w:val="en-US"/>
        </w:rPr>
        <w:t xml:space="preserve"> region</w:t>
      </w:r>
      <w:r w:rsidR="000A5C95">
        <w:rPr>
          <w:lang w:val="en-US"/>
        </w:rPr>
        <w:t xml:space="preserve"> is</w:t>
      </w:r>
      <w:r w:rsidRPr="00367E20">
        <w:rPr>
          <w:lang w:val="en-US"/>
        </w:rPr>
        <w:t xml:space="preserve"> sensitive to water content in plant tissues </w:t>
      </w:r>
      <w:r w:rsidR="000A5C95">
        <w:rPr>
          <w:lang w:val="en-US"/>
        </w:rPr>
        <w:t xml:space="preserve">and this will therefore have an effect </w:t>
      </w:r>
      <w:r w:rsidRPr="00367E20">
        <w:rPr>
          <w:lang w:val="en-US"/>
        </w:rPr>
        <w:t xml:space="preserve">on plant N content estimation </w:t>
      </w:r>
      <w:r w:rsidR="00156400">
        <w:t>[3]. An investigation should also be performed to evaluate the robustness of these spectral indicators through a diversity of climatic conditions depending on sites and years.</w:t>
      </w:r>
    </w:p>
    <w:p w14:paraId="592B8DB3" w14:textId="44F4F328" w:rsidR="00156400" w:rsidRDefault="00156400" w:rsidP="00156400">
      <w:pPr>
        <w:jc w:val="both"/>
      </w:pPr>
      <w:r>
        <w:t>Finally, once correlation between wavelengths or VIs and agronomic parameters are found, heritability on these indicators can be assessed taking into account spatial variability on the field. This will allow to know if spectral information is a good tool to characterize winter wheat varieties interacting with their environment compared to conventional agronomic measurements.</w:t>
      </w:r>
    </w:p>
    <w:p w14:paraId="0421139C" w14:textId="03FA057E" w:rsidR="00F8644E" w:rsidRDefault="00F8644E" w:rsidP="00156400">
      <w:pPr>
        <w:jc w:val="both"/>
      </w:pPr>
    </w:p>
    <w:p w14:paraId="29B160A2" w14:textId="14D4E0A0" w:rsidR="00F8644E" w:rsidRDefault="00F8644E" w:rsidP="00156400">
      <w:pPr>
        <w:jc w:val="both"/>
      </w:pPr>
    </w:p>
    <w:p w14:paraId="45BA0F53" w14:textId="0DEABBA5" w:rsidR="00F8644E" w:rsidRDefault="00F8644E" w:rsidP="00156400">
      <w:pPr>
        <w:jc w:val="both"/>
      </w:pPr>
    </w:p>
    <w:p w14:paraId="012D7047" w14:textId="47390445" w:rsidR="00F8644E" w:rsidRDefault="00F8644E" w:rsidP="00156400">
      <w:pPr>
        <w:jc w:val="both"/>
      </w:pPr>
    </w:p>
    <w:p w14:paraId="7165B8E9" w14:textId="6673B2E3" w:rsidR="00F8644E" w:rsidRDefault="00F8644E" w:rsidP="00156400">
      <w:pPr>
        <w:jc w:val="both"/>
      </w:pPr>
    </w:p>
    <w:p w14:paraId="7FA28C32" w14:textId="19E96349" w:rsidR="00F8644E" w:rsidRDefault="00F8644E" w:rsidP="00156400">
      <w:pPr>
        <w:jc w:val="both"/>
      </w:pPr>
    </w:p>
    <w:p w14:paraId="2992AA95" w14:textId="7AA6DF68" w:rsidR="00F8644E" w:rsidRDefault="00F8644E" w:rsidP="00156400">
      <w:pPr>
        <w:jc w:val="both"/>
      </w:pPr>
    </w:p>
    <w:p w14:paraId="6ED58B58" w14:textId="114FA4D6" w:rsidR="00F8644E" w:rsidRDefault="00F8644E" w:rsidP="00156400">
      <w:pPr>
        <w:jc w:val="both"/>
      </w:pPr>
    </w:p>
    <w:p w14:paraId="37734E94" w14:textId="5D9A5D61" w:rsidR="00F8644E" w:rsidRDefault="00F8644E" w:rsidP="00156400">
      <w:pPr>
        <w:jc w:val="both"/>
      </w:pPr>
    </w:p>
    <w:p w14:paraId="05FD355F" w14:textId="5DF53CE6" w:rsidR="00F8644E" w:rsidRDefault="00F8644E" w:rsidP="00156400">
      <w:pPr>
        <w:jc w:val="both"/>
      </w:pPr>
    </w:p>
    <w:p w14:paraId="242E3705" w14:textId="1C019123" w:rsidR="00F8644E" w:rsidRDefault="00F8644E" w:rsidP="00156400">
      <w:pPr>
        <w:jc w:val="both"/>
      </w:pPr>
    </w:p>
    <w:p w14:paraId="0329A8C9" w14:textId="77777777" w:rsidR="00F8644E" w:rsidRPr="009D4B33" w:rsidRDefault="00F8644E" w:rsidP="00156400">
      <w:pPr>
        <w:jc w:val="both"/>
        <w:rPr>
          <w:lang w:val="en-US"/>
        </w:rPr>
      </w:pPr>
    </w:p>
    <w:p w14:paraId="482D6559" w14:textId="06C70402" w:rsidR="00656277" w:rsidRDefault="00B502D9">
      <w:pPr>
        <w:pStyle w:val="Titre1"/>
        <w:rPr>
          <w:lang w:val="en-US"/>
        </w:rPr>
      </w:pPr>
      <w:bookmarkStart w:id="11" w:name="_q672ig652t9r" w:colFirst="0" w:colLast="0"/>
      <w:bookmarkEnd w:id="11"/>
      <w:r w:rsidRPr="00DF5810">
        <w:rPr>
          <w:lang w:val="en-US"/>
        </w:rPr>
        <w:lastRenderedPageBreak/>
        <w:t>2 Methods</w:t>
      </w:r>
    </w:p>
    <w:p w14:paraId="479ABDF5" w14:textId="247650A1" w:rsidR="000E11DB" w:rsidRDefault="000E11DB" w:rsidP="000E11DB">
      <w:pPr>
        <w:rPr>
          <w:lang w:val="en-US"/>
        </w:rPr>
      </w:pPr>
      <w:bookmarkStart w:id="12" w:name="_wauol8kayjkz" w:colFirst="0" w:colLast="0"/>
      <w:bookmarkEnd w:id="12"/>
      <w:r>
        <w:rPr>
          <w:lang w:val="en-US"/>
        </w:rPr>
        <w:t xml:space="preserve">The field trials were conducted at three different sites across Switzerland in </w:t>
      </w:r>
      <w:proofErr w:type="spellStart"/>
      <w:r>
        <w:rPr>
          <w:lang w:val="en-US"/>
        </w:rPr>
        <w:t>Changins</w:t>
      </w:r>
      <w:proofErr w:type="spellEnd"/>
      <w:r>
        <w:rPr>
          <w:lang w:val="en-US"/>
        </w:rPr>
        <w:t xml:space="preserve">, </w:t>
      </w:r>
      <w:proofErr w:type="spellStart"/>
      <w:r>
        <w:rPr>
          <w:lang w:val="en-US"/>
        </w:rPr>
        <w:t>Goumoens</w:t>
      </w:r>
      <w:proofErr w:type="spellEnd"/>
      <w:r>
        <w:rPr>
          <w:lang w:val="en-US"/>
        </w:rPr>
        <w:t xml:space="preserve"> and </w:t>
      </w:r>
      <w:proofErr w:type="spellStart"/>
      <w:r>
        <w:rPr>
          <w:lang w:val="en-US"/>
        </w:rPr>
        <w:t>Reckenholz</w:t>
      </w:r>
      <w:proofErr w:type="spellEnd"/>
      <w:r>
        <w:rPr>
          <w:lang w:val="en-US"/>
        </w:rPr>
        <w:t xml:space="preserve"> over two </w:t>
      </w:r>
      <w:r w:rsidR="008D55E3">
        <w:rPr>
          <w:lang w:val="en-US"/>
        </w:rPr>
        <w:t xml:space="preserve">crop seasons </w:t>
      </w:r>
      <w:r>
        <w:rPr>
          <w:lang w:val="en-US"/>
        </w:rPr>
        <w:t>from 2021 to 2022.</w:t>
      </w:r>
    </w:p>
    <w:p w14:paraId="72258361" w14:textId="5A87949B" w:rsidR="008D55E3" w:rsidRDefault="008D55E3" w:rsidP="008D55E3">
      <w:r>
        <w:rPr>
          <w:noProof/>
        </w:rPr>
        <mc:AlternateContent>
          <mc:Choice Requires="wps">
            <w:drawing>
              <wp:anchor distT="0" distB="0" distL="114300" distR="114300" simplePos="0" relativeHeight="251662336" behindDoc="0" locked="0" layoutInCell="1" allowOverlap="1" wp14:anchorId="1BB30C0D" wp14:editId="2B205015">
                <wp:simplePos x="0" y="0"/>
                <wp:positionH relativeFrom="margin">
                  <wp:posOffset>2801073</wp:posOffset>
                </wp:positionH>
                <wp:positionV relativeFrom="paragraph">
                  <wp:posOffset>2196102</wp:posOffset>
                </wp:positionV>
                <wp:extent cx="2025570" cy="357971"/>
                <wp:effectExtent l="0" t="0" r="32385" b="23495"/>
                <wp:wrapNone/>
                <wp:docPr id="1265119662" name="Straight Connector 1"/>
                <wp:cNvGraphicFramePr/>
                <a:graphic xmlns:a="http://schemas.openxmlformats.org/drawingml/2006/main">
                  <a:graphicData uri="http://schemas.microsoft.com/office/word/2010/wordprocessingShape">
                    <wps:wsp>
                      <wps:cNvCnPr/>
                      <wps:spPr>
                        <a:xfrm flipV="1">
                          <a:off x="0" y="0"/>
                          <a:ext cx="2025570" cy="357971"/>
                        </a:xfrm>
                        <a:prstGeom prst="line">
                          <a:avLst/>
                        </a:prstGeom>
                        <a:noFill/>
                        <a:ln w="19050" cap="flat" cmpd="sng" algn="ctr">
                          <a:solidFill>
                            <a:srgbClr val="FFC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2CA4C12C" id="Straight Connector 1" o:spid="_x0000_s1026" style="position:absolute;flip:y;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20.55pt,172.9pt" to="380.05pt,20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" strokecolor="#ffc000" strokeweight="1.5pt">
                <v:stroke joinstyle="miter"/>
                <w10:wrap anchorx="margin"/>
              </v:line>
            </w:pict>
          </mc:Fallback>
        </mc:AlternateContent>
      </w:r>
      <w:r>
        <w:rPr>
          <w:noProof/>
        </w:rPr>
        <mc:AlternateContent>
          <mc:Choice Requires="wps">
            <w:drawing>
              <wp:anchor distT="0" distB="0" distL="114300" distR="114300" simplePos="0" relativeHeight="251661312" behindDoc="0" locked="0" layoutInCell="1" allowOverlap="1" wp14:anchorId="01FC4A5E" wp14:editId="7CD5BE4D">
                <wp:simplePos x="0" y="0"/>
                <wp:positionH relativeFrom="margin">
                  <wp:posOffset>2338086</wp:posOffset>
                </wp:positionH>
                <wp:positionV relativeFrom="paragraph">
                  <wp:posOffset>2177897</wp:posOffset>
                </wp:positionV>
                <wp:extent cx="462987" cy="358333"/>
                <wp:effectExtent l="0" t="0" r="32385" b="22860"/>
                <wp:wrapNone/>
                <wp:docPr id="1811905803" name="Straight Connector 1"/>
                <wp:cNvGraphicFramePr/>
                <a:graphic xmlns:a="http://schemas.openxmlformats.org/drawingml/2006/main">
                  <a:graphicData uri="http://schemas.microsoft.com/office/word/2010/wordprocessingShape">
                    <wps:wsp>
                      <wps:cNvCnPr/>
                      <wps:spPr>
                        <a:xfrm flipV="1">
                          <a:off x="0" y="0"/>
                          <a:ext cx="462987" cy="358333"/>
                        </a:xfrm>
                        <a:prstGeom prst="line">
                          <a:avLst/>
                        </a:prstGeom>
                        <a:noFill/>
                        <a:ln w="19050" cap="flat" cmpd="sng" algn="ctr">
                          <a:solidFill>
                            <a:srgbClr val="FFC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A9476F7" id="Straight Connector 1" o:spid="_x0000_s1026" style="position:absolute;flip:y;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84.1pt,171.5pt" to="220.55pt,199.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" strokecolor="#ffc000" strokeweight="1.5pt">
                <v:stroke joinstyle="miter"/>
                <w10:wrap anchorx="margin"/>
              </v:line>
            </w:pict>
          </mc:Fallback>
        </mc:AlternateContent>
      </w:r>
      <w:r>
        <w:rPr>
          <w:noProof/>
        </w:rPr>
        <mc:AlternateContent>
          <mc:Choice Requires="wps">
            <w:drawing>
              <wp:anchor distT="0" distB="0" distL="114300" distR="114300" simplePos="0" relativeHeight="251660288" behindDoc="0" locked="0" layoutInCell="1" allowOverlap="1" wp14:anchorId="7442F83F" wp14:editId="662F519F">
                <wp:simplePos x="0" y="0"/>
                <wp:positionH relativeFrom="margin">
                  <wp:posOffset>1203766</wp:posOffset>
                </wp:positionH>
                <wp:positionV relativeFrom="paragraph">
                  <wp:posOffset>2172110</wp:posOffset>
                </wp:positionV>
                <wp:extent cx="1504709" cy="1223830"/>
                <wp:effectExtent l="0" t="0" r="19685" b="33655"/>
                <wp:wrapNone/>
                <wp:docPr id="588394452" name="Straight Connector 1"/>
                <wp:cNvGraphicFramePr/>
                <a:graphic xmlns:a="http://schemas.openxmlformats.org/drawingml/2006/main">
                  <a:graphicData uri="http://schemas.microsoft.com/office/word/2010/wordprocessingShape">
                    <wps:wsp>
                      <wps:cNvCnPr/>
                      <wps:spPr>
                        <a:xfrm flipV="1">
                          <a:off x="0" y="0"/>
                          <a:ext cx="1504709" cy="1223830"/>
                        </a:xfrm>
                        <a:prstGeom prst="line">
                          <a:avLst/>
                        </a:prstGeom>
                        <a:noFill/>
                        <a:ln w="19050" cap="flat" cmpd="sng" algn="ctr">
                          <a:solidFill>
                            <a:srgbClr val="4472C4"/>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402C3A7E" id="Straight Connector 1" o:spid="_x0000_s1026" style="position:absolute;flip:y;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94.8pt,171.05pt" to="213.3pt,26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" strokecolor="#4472c4" strokeweight="1.5pt">
                <v:stroke joinstyle="miter"/>
                <w10:wrap anchorx="margin"/>
              </v:line>
            </w:pict>
          </mc:Fallback>
        </mc:AlternateContent>
      </w:r>
      <w:r>
        <w:rPr>
          <w:noProof/>
        </w:rPr>
        <mc:AlternateContent>
          <mc:Choice Requires="wps">
            <w:drawing>
              <wp:anchor distT="0" distB="0" distL="114300" distR="114300" simplePos="0" relativeHeight="251659264" behindDoc="0" locked="0" layoutInCell="1" allowOverlap="1" wp14:anchorId="074878F0" wp14:editId="0EFD83A4">
                <wp:simplePos x="0" y="0"/>
                <wp:positionH relativeFrom="margin">
                  <wp:align>left</wp:align>
                </wp:positionH>
                <wp:positionV relativeFrom="paragraph">
                  <wp:posOffset>2183685</wp:posOffset>
                </wp:positionV>
                <wp:extent cx="732645" cy="1204538"/>
                <wp:effectExtent l="0" t="0" r="29845" b="15240"/>
                <wp:wrapNone/>
                <wp:docPr id="1880510226" name="Straight Connector 1"/>
                <wp:cNvGraphicFramePr/>
                <a:graphic xmlns:a="http://schemas.openxmlformats.org/drawingml/2006/main">
                  <a:graphicData uri="http://schemas.microsoft.com/office/word/2010/wordprocessingShape">
                    <wps:wsp>
                      <wps:cNvCnPr/>
                      <wps:spPr>
                        <a:xfrm flipH="1" flipV="1">
                          <a:off x="0" y="0"/>
                          <a:ext cx="732645" cy="1204538"/>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750D25D" id="Straight Connector 1" o:spid="_x0000_s1026" style="position:absolute;flip:x y;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71.95pt" to="57.7pt,26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" strokecolor="#4579b8 [3044]" strokeweight="1.5pt">
                <w10:wrap anchorx="margin"/>
              </v:line>
            </w:pict>
          </mc:Fallback>
        </mc:AlternateContent>
      </w:r>
      <w:r>
        <w:rPr>
          <w:noProof/>
        </w:rPr>
        <mc:AlternateContent>
          <mc:Choice Requires="wps">
            <w:drawing>
              <wp:anchor distT="0" distB="0" distL="114300" distR="114300" simplePos="0" relativeHeight="251664384" behindDoc="0" locked="0" layoutInCell="1" allowOverlap="1" wp14:anchorId="44DD8C61" wp14:editId="618456AA">
                <wp:simplePos x="0" y="0"/>
                <wp:positionH relativeFrom="margin">
                  <wp:posOffset>439838</wp:posOffset>
                </wp:positionH>
                <wp:positionV relativeFrom="paragraph">
                  <wp:posOffset>3780991</wp:posOffset>
                </wp:positionV>
                <wp:extent cx="1163256" cy="1070658"/>
                <wp:effectExtent l="0" t="0" r="37465" b="34290"/>
                <wp:wrapNone/>
                <wp:docPr id="107858196" name="Straight Connector 1"/>
                <wp:cNvGraphicFramePr/>
                <a:graphic xmlns:a="http://schemas.openxmlformats.org/drawingml/2006/main">
                  <a:graphicData uri="http://schemas.microsoft.com/office/word/2010/wordprocessingShape">
                    <wps:wsp>
                      <wps:cNvCnPr/>
                      <wps:spPr>
                        <a:xfrm>
                          <a:off x="0" y="0"/>
                          <a:ext cx="1163256" cy="1070658"/>
                        </a:xfrm>
                        <a:prstGeom prst="line">
                          <a:avLst/>
                        </a:prstGeom>
                        <a:noFill/>
                        <a:ln w="19050" cap="flat" cmpd="sng" algn="ctr">
                          <a:solidFill>
                            <a:srgbClr val="92D05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4A25B105" id="Straight Connector 1" o:spid="_x0000_s1026" style="position:absolute;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34.65pt,297.7pt" to="126.25pt,3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" strokecolor="#92d050" strokeweight="1.5pt">
                <v:stroke joinstyle="miter"/>
                <w10:wrap anchorx="margin"/>
              </v:line>
            </w:pict>
          </mc:Fallback>
        </mc:AlternateContent>
      </w:r>
      <w:r>
        <w:rPr>
          <w:noProof/>
        </w:rPr>
        <mc:AlternateContent>
          <mc:Choice Requires="wps">
            <w:drawing>
              <wp:anchor distT="0" distB="0" distL="114300" distR="114300" simplePos="0" relativeHeight="251663360" behindDoc="0" locked="0" layoutInCell="1" allowOverlap="1" wp14:anchorId="14E50BBD" wp14:editId="06CC82C4">
                <wp:simplePos x="0" y="0"/>
                <wp:positionH relativeFrom="margin">
                  <wp:posOffset>850738</wp:posOffset>
                </wp:positionH>
                <wp:positionV relativeFrom="paragraph">
                  <wp:posOffset>3804141</wp:posOffset>
                </wp:positionV>
                <wp:extent cx="3478193" cy="1018572"/>
                <wp:effectExtent l="0" t="0" r="27305" b="29210"/>
                <wp:wrapNone/>
                <wp:docPr id="2883441" name="Straight Connector 1"/>
                <wp:cNvGraphicFramePr/>
                <a:graphic xmlns:a="http://schemas.openxmlformats.org/drawingml/2006/main">
                  <a:graphicData uri="http://schemas.microsoft.com/office/word/2010/wordprocessingShape">
                    <wps:wsp>
                      <wps:cNvCnPr/>
                      <wps:spPr>
                        <a:xfrm>
                          <a:off x="0" y="0"/>
                          <a:ext cx="3478193" cy="1018572"/>
                        </a:xfrm>
                        <a:prstGeom prst="line">
                          <a:avLst/>
                        </a:prstGeom>
                        <a:noFill/>
                        <a:ln w="19050" cap="flat" cmpd="sng" algn="ctr">
                          <a:solidFill>
                            <a:srgbClr val="92D05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0E5B31C5" id="Straight Connector 1" o:spid="_x0000_s1026" style="position:absolute;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67pt,299.55pt" to="340.85pt,37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" strokecolor="#92d050" strokeweight="1.5pt">
                <v:stroke joinstyle="miter"/>
                <w10:wrap anchorx="margin"/>
              </v:line>
            </w:pict>
          </mc:Fallback>
        </mc:AlternateContent>
      </w:r>
      <w:r w:rsidRPr="005056F2">
        <w:rPr>
          <w:noProof/>
        </w:rPr>
        <w:drawing>
          <wp:inline distT="0" distB="0" distL="0" distR="0" wp14:anchorId="76B6581B" wp14:editId="2C39AE8C">
            <wp:extent cx="2731625" cy="2067331"/>
            <wp:effectExtent l="0" t="0" r="0" b="9525"/>
            <wp:docPr id="3858671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5867136" name=""/>
                    <pic:cNvPicPr/>
                  </pic:nvPicPr>
                  <pic:blipFill>
                    <a:blip r:embed="rId11"/>
                    <a:stretch>
                      <a:fillRect/>
                    </a:stretch>
                  </pic:blipFill>
                  <pic:spPr>
                    <a:xfrm>
                      <a:off x="0" y="0"/>
                      <a:ext cx="2755259" cy="2085218"/>
                    </a:xfrm>
                    <a:prstGeom prst="rect">
                      <a:avLst/>
                    </a:prstGeom>
                  </pic:spPr>
                </pic:pic>
              </a:graphicData>
            </a:graphic>
          </wp:inline>
        </w:drawing>
      </w:r>
      <w:r>
        <w:t xml:space="preserve">  </w:t>
      </w:r>
      <w:r w:rsidRPr="00454EC3">
        <w:rPr>
          <w:noProof/>
        </w:rPr>
        <w:drawing>
          <wp:inline distT="0" distB="0" distL="0" distR="0" wp14:anchorId="73B9B4E1" wp14:editId="33C15A20">
            <wp:extent cx="2077656" cy="2077656"/>
            <wp:effectExtent l="0" t="0" r="0" b="0"/>
            <wp:docPr id="9011184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1118404" name=""/>
                    <pic:cNvPicPr/>
                  </pic:nvPicPr>
                  <pic:blipFill>
                    <a:blip r:embed="rId12"/>
                    <a:stretch>
                      <a:fillRect/>
                    </a:stretch>
                  </pic:blipFill>
                  <pic:spPr>
                    <a:xfrm>
                      <a:off x="0" y="0"/>
                      <a:ext cx="2126837" cy="2126837"/>
                    </a:xfrm>
                    <a:prstGeom prst="rect">
                      <a:avLst/>
                    </a:prstGeom>
                  </pic:spPr>
                </pic:pic>
              </a:graphicData>
            </a:graphic>
          </wp:inline>
        </w:drawing>
      </w:r>
      <w:r w:rsidRPr="0077729D">
        <w:rPr>
          <w:noProof/>
        </w:rPr>
        <w:drawing>
          <wp:inline distT="0" distB="0" distL="0" distR="0" wp14:anchorId="2DBAD63A" wp14:editId="35252908">
            <wp:extent cx="3815651" cy="2390172"/>
            <wp:effectExtent l="0" t="0" r="0" b="0"/>
            <wp:docPr id="2106865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865628" name=""/>
                    <pic:cNvPicPr/>
                  </pic:nvPicPr>
                  <pic:blipFill>
                    <a:blip r:embed="rId13"/>
                    <a:stretch>
                      <a:fillRect/>
                    </a:stretch>
                  </pic:blipFill>
                  <pic:spPr>
                    <a:xfrm>
                      <a:off x="0" y="0"/>
                      <a:ext cx="3823460" cy="2395063"/>
                    </a:xfrm>
                    <a:prstGeom prst="rect">
                      <a:avLst/>
                    </a:prstGeom>
                  </pic:spPr>
                </pic:pic>
              </a:graphicData>
            </a:graphic>
          </wp:inline>
        </w:drawing>
      </w:r>
    </w:p>
    <w:p w14:paraId="32A554E7" w14:textId="43702290" w:rsidR="008D55E3" w:rsidRDefault="008D55E3" w:rsidP="008D55E3">
      <w:pPr>
        <w:jc w:val="center"/>
      </w:pPr>
      <w:r w:rsidRPr="00BD137C">
        <w:rPr>
          <w:noProof/>
        </w:rPr>
        <w:drawing>
          <wp:inline distT="0" distB="0" distL="0" distR="0" wp14:anchorId="23CA9FDD" wp14:editId="5850C9B4">
            <wp:extent cx="2754775" cy="1712502"/>
            <wp:effectExtent l="0" t="0" r="7620" b="2540"/>
            <wp:docPr id="13054144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414488" name=""/>
                    <pic:cNvPicPr/>
                  </pic:nvPicPr>
                  <pic:blipFill>
                    <a:blip r:embed="rId14"/>
                    <a:stretch>
                      <a:fillRect/>
                    </a:stretch>
                  </pic:blipFill>
                  <pic:spPr>
                    <a:xfrm>
                      <a:off x="0" y="0"/>
                      <a:ext cx="2771574" cy="1722945"/>
                    </a:xfrm>
                    <a:prstGeom prst="rect">
                      <a:avLst/>
                    </a:prstGeom>
                  </pic:spPr>
                </pic:pic>
              </a:graphicData>
            </a:graphic>
          </wp:inline>
        </w:drawing>
      </w:r>
    </w:p>
    <w:p w14:paraId="73726260" w14:textId="0B2B3B7D" w:rsidR="008D55E3" w:rsidRDefault="008D55E3" w:rsidP="008D55E3">
      <w:r>
        <w:t xml:space="preserve">Figure 2. </w:t>
      </w:r>
      <w:proofErr w:type="spellStart"/>
      <w:r>
        <w:t>Basemap</w:t>
      </w:r>
      <w:proofErr w:type="spellEnd"/>
      <w:r>
        <w:t xml:space="preserve"> illustrating Switzerland with three experimental locations: </w:t>
      </w:r>
      <w:proofErr w:type="spellStart"/>
      <w:r>
        <w:t>Changins</w:t>
      </w:r>
      <w:proofErr w:type="spellEnd"/>
      <w:r>
        <w:t xml:space="preserve"> (green), </w:t>
      </w:r>
      <w:proofErr w:type="spellStart"/>
      <w:r>
        <w:t>Goumoens</w:t>
      </w:r>
      <w:proofErr w:type="spellEnd"/>
      <w:r>
        <w:t xml:space="preserve"> (blue), </w:t>
      </w:r>
      <w:proofErr w:type="spellStart"/>
      <w:r>
        <w:t>Reckenholz</w:t>
      </w:r>
      <w:proofErr w:type="spellEnd"/>
      <w:r>
        <w:t xml:space="preserve"> (orange). On each experimental location, trials have been conducted each year on different fields. RGB illustration of field trials</w:t>
      </w:r>
      <w:r w:rsidR="00BC5F7E">
        <w:t xml:space="preserve"> according to years</w:t>
      </w:r>
      <w:r>
        <w:t xml:space="preserve"> are showed in the zoomed area</w:t>
      </w:r>
      <w:r w:rsidR="00BC5F7E">
        <w:t>.</w:t>
      </w:r>
    </w:p>
    <w:p w14:paraId="75D11B21" w14:textId="74E38AF8" w:rsidR="00686B80" w:rsidRPr="009A4F83" w:rsidRDefault="009540E9" w:rsidP="009540E9">
      <w:pPr>
        <w:jc w:val="both"/>
        <w:rPr>
          <w:noProof/>
          <w:lang w:val="en-US"/>
        </w:rPr>
      </w:pPr>
      <w:r>
        <w:lastRenderedPageBreak/>
        <w:t>The f</w:t>
      </w:r>
      <w:r w:rsidR="00BC5F7E">
        <w:t xml:space="preserve">ield trials </w:t>
      </w:r>
      <w:r>
        <w:t>were organized as a complete randomized block design</w:t>
      </w:r>
      <w:r w:rsidR="00C32789">
        <w:t xml:space="preserve"> (Figure 3; Table 1)</w:t>
      </w:r>
      <w:r>
        <w:t xml:space="preserve"> meaning that each block included one repetition (repetition=3). The exception was in </w:t>
      </w:r>
      <w:proofErr w:type="spellStart"/>
      <w:r>
        <w:t>Reckenholz</w:t>
      </w:r>
      <w:proofErr w:type="spellEnd"/>
      <w:r>
        <w:t xml:space="preserve"> experimental site with a split block design for </w:t>
      </w:r>
      <w:r w:rsidR="00C32789">
        <w:t>logistic</w:t>
      </w:r>
      <w:r>
        <w:t xml:space="preserve"> reason</w:t>
      </w:r>
      <w:r w:rsidR="007A5285">
        <w:t xml:space="preserve"> [4]</w:t>
      </w:r>
      <w:r>
        <w:t>.</w:t>
      </w:r>
      <w:r w:rsidR="00686B80" w:rsidRPr="00686B80">
        <w:rPr>
          <w:noProof/>
          <w:lang w:val="en-US"/>
        </w:rPr>
        <w:t xml:space="preserve"> </w:t>
      </w:r>
      <w:r w:rsidR="00C32789">
        <w:rPr>
          <w:noProof/>
          <w:lang w:val="en-US"/>
        </w:rPr>
        <w:t xml:space="preserve">The nitrogen treatments and the varieties have been allocated randomly within each repetition block. Concerning, the nitrogen treatments, they were applied at three different dates corresponding to specific crop growth stage to optimize nitrogen use efficiency (NUE). For that reason, </w:t>
      </w:r>
      <w:r w:rsidR="009A4F83">
        <w:rPr>
          <w:noProof/>
          <w:lang w:val="en-US"/>
        </w:rPr>
        <w:t>for example, the treatment N</w:t>
      </w:r>
      <w:r w:rsidR="009A4F83" w:rsidRPr="009A4F83">
        <w:rPr>
          <w:noProof/>
          <w:vertAlign w:val="subscript"/>
          <w:lang w:val="en-US"/>
        </w:rPr>
        <w:t>20-40-20</w:t>
      </w:r>
      <w:r w:rsidR="009A4F83">
        <w:rPr>
          <w:noProof/>
          <w:vertAlign w:val="subscript"/>
          <w:lang w:val="en-US"/>
        </w:rPr>
        <w:t xml:space="preserve"> </w:t>
      </w:r>
      <w:r w:rsidR="009A4F83">
        <w:rPr>
          <w:noProof/>
          <w:lang w:val="en-US"/>
        </w:rPr>
        <w:t>means that 20 kgN/ha</w:t>
      </w:r>
      <w:r w:rsidR="009A4F83" w:rsidRPr="009A4F83">
        <w:rPr>
          <w:noProof/>
          <w:vertAlign w:val="superscript"/>
          <w:lang w:val="en-US"/>
        </w:rPr>
        <w:t>-1</w:t>
      </w:r>
      <w:r w:rsidR="009A4F83">
        <w:rPr>
          <w:noProof/>
          <w:lang w:val="en-US"/>
        </w:rPr>
        <w:t>, 40 kgN/ha</w:t>
      </w:r>
      <w:r w:rsidR="009A4F83" w:rsidRPr="009A4F83">
        <w:rPr>
          <w:noProof/>
          <w:vertAlign w:val="superscript"/>
          <w:lang w:val="en-US"/>
        </w:rPr>
        <w:t>-1</w:t>
      </w:r>
      <w:r w:rsidR="009A4F83">
        <w:rPr>
          <w:noProof/>
          <w:lang w:val="en-US"/>
        </w:rPr>
        <w:t>, 20 kgN/ha</w:t>
      </w:r>
      <w:r w:rsidR="009A4F83" w:rsidRPr="009A4F83">
        <w:rPr>
          <w:noProof/>
          <w:vertAlign w:val="superscript"/>
          <w:lang w:val="en-US"/>
        </w:rPr>
        <w:t>-1</w:t>
      </w:r>
      <w:r w:rsidR="009A4F83">
        <w:rPr>
          <w:noProof/>
          <w:lang w:val="en-US"/>
        </w:rPr>
        <w:t xml:space="preserve"> have been applied respectively for the first, second and third fertilizer application.</w:t>
      </w:r>
    </w:p>
    <w:p w14:paraId="66A09A02" w14:textId="4E322C0F" w:rsidR="009540E9" w:rsidRDefault="00686B80" w:rsidP="00686B80">
      <w:pPr>
        <w:jc w:val="center"/>
      </w:pPr>
      <w:r>
        <w:rPr>
          <w:noProof/>
          <w:lang w:val="fr-CH"/>
        </w:rPr>
        <w:drawing>
          <wp:inline distT="0" distB="0" distL="0" distR="0" wp14:anchorId="57314CEF" wp14:editId="17AA2823">
            <wp:extent cx="5833113" cy="3026810"/>
            <wp:effectExtent l="0" t="0" r="0" b="2540"/>
            <wp:docPr id="300" name="Imag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18468" cy="3071101"/>
                    </a:xfrm>
                    <a:prstGeom prst="rect">
                      <a:avLst/>
                    </a:prstGeom>
                  </pic:spPr>
                </pic:pic>
              </a:graphicData>
            </a:graphic>
          </wp:inline>
        </w:drawing>
      </w:r>
    </w:p>
    <w:p w14:paraId="17EF344D" w14:textId="360B96C0" w:rsidR="00E34975" w:rsidRDefault="00E34975" w:rsidP="008967AF">
      <w:pPr>
        <w:jc w:val="center"/>
      </w:pPr>
      <w:r w:rsidRPr="00E34975">
        <w:rPr>
          <w:noProof/>
        </w:rPr>
        <w:drawing>
          <wp:inline distT="0" distB="0" distL="0" distR="0" wp14:anchorId="14A5D17D" wp14:editId="10E70033">
            <wp:extent cx="6234545" cy="1120302"/>
            <wp:effectExtent l="0" t="0" r="0" b="381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3506" t="5202" r="3504" b="11161"/>
                    <a:stretch/>
                  </pic:blipFill>
                  <pic:spPr bwMode="auto">
                    <a:xfrm>
                      <a:off x="0" y="0"/>
                      <a:ext cx="6266076" cy="1125968"/>
                    </a:xfrm>
                    <a:prstGeom prst="rect">
                      <a:avLst/>
                    </a:prstGeom>
                    <a:noFill/>
                    <a:ln>
                      <a:noFill/>
                    </a:ln>
                    <a:extLst>
                      <a:ext uri="{53640926-AAD7-44D8-BBD7-CCE9431645EC}">
                        <a14:shadowObscured xmlns:a14="http://schemas.microsoft.com/office/drawing/2010/main"/>
                      </a:ext>
                    </a:extLst>
                  </pic:spPr>
                </pic:pic>
              </a:graphicData>
            </a:graphic>
          </wp:inline>
        </w:drawing>
      </w:r>
    </w:p>
    <w:p w14:paraId="75A31EDC" w14:textId="7942AD32" w:rsidR="00C32789" w:rsidRDefault="00C32789" w:rsidP="009A4F83">
      <w:pPr>
        <w:jc w:val="both"/>
      </w:pPr>
      <w:r>
        <w:t xml:space="preserve">Figure 3. Field experimental design in </w:t>
      </w:r>
      <w:proofErr w:type="spellStart"/>
      <w:r>
        <w:t>Changins</w:t>
      </w:r>
      <w:proofErr w:type="spellEnd"/>
      <w:r>
        <w:t xml:space="preserve"> in 2021 with RGB (A) and schematic (B) representation. On the schema, colors represent the nitrogen treatment</w:t>
      </w:r>
      <w:r w:rsidR="00C648D7">
        <w:t>s</w:t>
      </w:r>
      <w:r>
        <w:t>: N</w:t>
      </w:r>
      <w:r w:rsidRPr="009A4F83">
        <w:rPr>
          <w:vertAlign w:val="subscript"/>
        </w:rPr>
        <w:t>0-0-0</w:t>
      </w:r>
      <w:r w:rsidR="009A4F83">
        <w:t xml:space="preserve"> (white), N</w:t>
      </w:r>
      <w:r w:rsidR="009A4F83" w:rsidRPr="009A4F83">
        <w:rPr>
          <w:vertAlign w:val="subscript"/>
        </w:rPr>
        <w:t>20-40-20</w:t>
      </w:r>
      <w:r w:rsidR="009A4F83">
        <w:t xml:space="preserve"> (green), N</w:t>
      </w:r>
      <w:r w:rsidR="009A4F83" w:rsidRPr="009A4F83">
        <w:rPr>
          <w:vertAlign w:val="subscript"/>
        </w:rPr>
        <w:t>20-60-0</w:t>
      </w:r>
      <w:r w:rsidR="009A4F83">
        <w:t xml:space="preserve"> (blue)</w:t>
      </w:r>
      <w:r w:rsidR="009A4F83" w:rsidRPr="009A4F83">
        <w:rPr>
          <w:vertAlign w:val="subscript"/>
        </w:rPr>
        <w:t xml:space="preserve">, </w:t>
      </w:r>
      <w:r w:rsidR="009A4F83">
        <w:t>N</w:t>
      </w:r>
      <w:r w:rsidR="009A4F83" w:rsidRPr="009A4F83">
        <w:rPr>
          <w:vertAlign w:val="subscript"/>
        </w:rPr>
        <w:t>40-80-40</w:t>
      </w:r>
      <w:r w:rsidR="009A4F83">
        <w:t xml:space="preserve"> (yellow), N</w:t>
      </w:r>
      <w:r w:rsidR="009A4F83" w:rsidRPr="009A4F83">
        <w:rPr>
          <w:vertAlign w:val="subscript"/>
        </w:rPr>
        <w:t>40-120-0</w:t>
      </w:r>
      <w:r w:rsidR="009A4F83">
        <w:t xml:space="preserve"> (red). Repetition blocks are mentioned above the schematic figure. Numbers in bold from 1 to 25 in each experimental unit </w:t>
      </w:r>
      <w:r w:rsidR="00C648D7">
        <w:t>correspond to specific variety with specific nitrogen treatment as indicated in the table 1 below.</w:t>
      </w:r>
    </w:p>
    <w:p w14:paraId="1175C9B4" w14:textId="6EC7CB0A" w:rsidR="00C648D7" w:rsidRDefault="00C648D7" w:rsidP="009A4F83">
      <w:pPr>
        <w:jc w:val="both"/>
      </w:pPr>
    </w:p>
    <w:p w14:paraId="01C537DF" w14:textId="77777777" w:rsidR="00C648D7" w:rsidRDefault="00C648D7" w:rsidP="009A4F83">
      <w:pPr>
        <w:jc w:val="both"/>
      </w:pPr>
    </w:p>
    <w:p w14:paraId="7A5EB906" w14:textId="6A01E689" w:rsidR="008967AF" w:rsidRDefault="009A4F83" w:rsidP="00C648D7">
      <w:pPr>
        <w:jc w:val="both"/>
      </w:pPr>
      <w:r>
        <w:lastRenderedPageBreak/>
        <w:t xml:space="preserve">Table 1. </w:t>
      </w:r>
      <w:r w:rsidR="00C648D7">
        <w:t>Treatment number</w:t>
      </w:r>
      <w:r w:rsidR="009F0686">
        <w:t>s</w:t>
      </w:r>
      <w:r w:rsidR="00C648D7">
        <w:t xml:space="preserve"> including variety and nitrogen treatment information in </w:t>
      </w:r>
      <w:proofErr w:type="spellStart"/>
      <w:r w:rsidR="00C648D7">
        <w:t>Changins</w:t>
      </w:r>
      <w:proofErr w:type="spellEnd"/>
      <w:r w:rsidR="00C648D7">
        <w:t xml:space="preserve"> in 2021. Colors represent the different nitrogen treatments: N</w:t>
      </w:r>
      <w:r w:rsidR="00C648D7" w:rsidRPr="009A4F83">
        <w:rPr>
          <w:vertAlign w:val="subscript"/>
        </w:rPr>
        <w:t>0-0-0</w:t>
      </w:r>
      <w:r w:rsidR="00C648D7">
        <w:t xml:space="preserve"> (white), N</w:t>
      </w:r>
      <w:r w:rsidR="00C648D7" w:rsidRPr="009A4F83">
        <w:rPr>
          <w:vertAlign w:val="subscript"/>
        </w:rPr>
        <w:t>20-40-20</w:t>
      </w:r>
      <w:r w:rsidR="00C648D7">
        <w:t xml:space="preserve"> (green), N</w:t>
      </w:r>
      <w:r w:rsidR="00C648D7" w:rsidRPr="009A4F83">
        <w:rPr>
          <w:vertAlign w:val="subscript"/>
        </w:rPr>
        <w:t>20-60-0</w:t>
      </w:r>
      <w:r w:rsidR="00C648D7">
        <w:t xml:space="preserve"> (blue)</w:t>
      </w:r>
      <w:r w:rsidR="00C648D7" w:rsidRPr="009A4F83">
        <w:rPr>
          <w:vertAlign w:val="subscript"/>
        </w:rPr>
        <w:t xml:space="preserve">, </w:t>
      </w:r>
      <w:r w:rsidR="00C648D7">
        <w:t>N</w:t>
      </w:r>
      <w:r w:rsidR="00C648D7" w:rsidRPr="009A4F83">
        <w:rPr>
          <w:vertAlign w:val="subscript"/>
        </w:rPr>
        <w:t>40-80-40</w:t>
      </w:r>
      <w:r w:rsidR="00C648D7">
        <w:t xml:space="preserve"> (yellow), N</w:t>
      </w:r>
      <w:r w:rsidR="00C648D7" w:rsidRPr="009A4F83">
        <w:rPr>
          <w:vertAlign w:val="subscript"/>
        </w:rPr>
        <w:t>40-120-0</w:t>
      </w:r>
      <w:r w:rsidR="00C648D7">
        <w:t xml:space="preserve"> (red)</w:t>
      </w:r>
      <w:r w:rsidR="009F0686">
        <w:t>.</w:t>
      </w:r>
    </w:p>
    <w:tbl>
      <w:tblPr>
        <w:tblStyle w:val="Grilledutableau"/>
        <w:tblW w:w="0" w:type="auto"/>
        <w:jc w:val="center"/>
        <w:tblLook w:val="04A0" w:firstRow="1" w:lastRow="0" w:firstColumn="1" w:lastColumn="0" w:noHBand="0" w:noVBand="1"/>
      </w:tblPr>
      <w:tblGrid>
        <w:gridCol w:w="1870"/>
        <w:gridCol w:w="1870"/>
        <w:gridCol w:w="1870"/>
        <w:gridCol w:w="1870"/>
        <w:gridCol w:w="1870"/>
      </w:tblGrid>
      <w:tr w:rsidR="00E34975" w14:paraId="144B3390" w14:textId="77777777" w:rsidTr="008967AF">
        <w:trPr>
          <w:jc w:val="center"/>
        </w:trPr>
        <w:tc>
          <w:tcPr>
            <w:tcW w:w="1870" w:type="dxa"/>
            <w:tcBorders>
              <w:top w:val="single" w:sz="4" w:space="0" w:color="auto"/>
              <w:left w:val="nil"/>
              <w:bottom w:val="single" w:sz="4" w:space="0" w:color="auto"/>
              <w:right w:val="nil"/>
            </w:tcBorders>
            <w:shd w:val="clear" w:color="auto" w:fill="auto"/>
            <w:vAlign w:val="bottom"/>
          </w:tcPr>
          <w:p w14:paraId="38BE3843" w14:textId="20A98E78" w:rsidR="00E34975" w:rsidRPr="008967AF" w:rsidRDefault="00E34975" w:rsidP="00686B80">
            <w:pPr>
              <w:jc w:val="center"/>
              <w:rPr>
                <w:sz w:val="18"/>
                <w:szCs w:val="18"/>
              </w:rPr>
            </w:pPr>
            <w:bookmarkStart w:id="13" w:name="_Hlk179362859"/>
            <w:r w:rsidRPr="008967AF">
              <w:rPr>
                <w:rFonts w:ascii="Arial" w:hAnsi="Arial" w:cs="Arial"/>
                <w:b/>
                <w:bCs/>
                <w:color w:val="000000"/>
                <w:sz w:val="18"/>
                <w:szCs w:val="18"/>
              </w:rPr>
              <w:t>Treatment ID</w:t>
            </w:r>
          </w:p>
        </w:tc>
        <w:tc>
          <w:tcPr>
            <w:tcW w:w="1870" w:type="dxa"/>
            <w:tcBorders>
              <w:top w:val="single" w:sz="4" w:space="0" w:color="auto"/>
              <w:left w:val="nil"/>
              <w:bottom w:val="single" w:sz="4" w:space="0" w:color="auto"/>
              <w:right w:val="nil"/>
            </w:tcBorders>
            <w:shd w:val="clear" w:color="auto" w:fill="auto"/>
            <w:vAlign w:val="bottom"/>
          </w:tcPr>
          <w:p w14:paraId="748141B8" w14:textId="23CB594D" w:rsidR="00E34975" w:rsidRPr="008967AF" w:rsidRDefault="00E34975" w:rsidP="00686B80">
            <w:pPr>
              <w:jc w:val="center"/>
              <w:rPr>
                <w:sz w:val="18"/>
                <w:szCs w:val="18"/>
              </w:rPr>
            </w:pPr>
            <w:r w:rsidRPr="008967AF">
              <w:rPr>
                <w:rFonts w:ascii="Arial" w:hAnsi="Arial" w:cs="Arial"/>
                <w:b/>
                <w:bCs/>
                <w:color w:val="000000"/>
                <w:sz w:val="18"/>
                <w:szCs w:val="18"/>
              </w:rPr>
              <w:t>Variety</w:t>
            </w:r>
          </w:p>
        </w:tc>
        <w:tc>
          <w:tcPr>
            <w:tcW w:w="1870" w:type="dxa"/>
            <w:tcBorders>
              <w:top w:val="single" w:sz="4" w:space="0" w:color="auto"/>
              <w:left w:val="nil"/>
              <w:bottom w:val="single" w:sz="4" w:space="0" w:color="auto"/>
              <w:right w:val="nil"/>
            </w:tcBorders>
            <w:shd w:val="clear" w:color="auto" w:fill="auto"/>
            <w:vAlign w:val="bottom"/>
          </w:tcPr>
          <w:p w14:paraId="1DC338D1" w14:textId="4B2DB24B" w:rsidR="00E34975" w:rsidRPr="008967AF" w:rsidRDefault="00E34975" w:rsidP="00686B80">
            <w:pPr>
              <w:jc w:val="center"/>
              <w:rPr>
                <w:sz w:val="18"/>
                <w:szCs w:val="18"/>
              </w:rPr>
            </w:pPr>
            <w:r w:rsidRPr="008967AF">
              <w:rPr>
                <w:rFonts w:ascii="Arial" w:hAnsi="Arial" w:cs="Arial"/>
                <w:b/>
                <w:bCs/>
                <w:color w:val="000000"/>
                <w:sz w:val="18"/>
                <w:szCs w:val="18"/>
              </w:rPr>
              <w:t>N treatment</w:t>
            </w:r>
          </w:p>
        </w:tc>
        <w:tc>
          <w:tcPr>
            <w:tcW w:w="1870" w:type="dxa"/>
            <w:tcBorders>
              <w:top w:val="single" w:sz="4" w:space="0" w:color="auto"/>
              <w:left w:val="nil"/>
              <w:bottom w:val="single" w:sz="4" w:space="0" w:color="auto"/>
              <w:right w:val="nil"/>
            </w:tcBorders>
            <w:shd w:val="clear" w:color="auto" w:fill="auto"/>
            <w:vAlign w:val="bottom"/>
          </w:tcPr>
          <w:p w14:paraId="65675EE6" w14:textId="331DC07D" w:rsidR="00E34975" w:rsidRPr="008967AF" w:rsidRDefault="00E34975" w:rsidP="00686B80">
            <w:pPr>
              <w:jc w:val="center"/>
              <w:rPr>
                <w:sz w:val="18"/>
                <w:szCs w:val="18"/>
              </w:rPr>
            </w:pPr>
            <w:r w:rsidRPr="008967AF">
              <w:rPr>
                <w:rFonts w:ascii="Arial" w:hAnsi="Arial" w:cs="Arial"/>
                <w:b/>
                <w:bCs/>
                <w:color w:val="000000"/>
                <w:sz w:val="18"/>
                <w:szCs w:val="18"/>
              </w:rPr>
              <w:t>Total N applied</w:t>
            </w:r>
          </w:p>
        </w:tc>
        <w:tc>
          <w:tcPr>
            <w:tcW w:w="1870" w:type="dxa"/>
            <w:tcBorders>
              <w:top w:val="single" w:sz="4" w:space="0" w:color="auto"/>
              <w:left w:val="nil"/>
              <w:bottom w:val="single" w:sz="4" w:space="0" w:color="auto"/>
              <w:right w:val="nil"/>
            </w:tcBorders>
            <w:shd w:val="clear" w:color="auto" w:fill="auto"/>
            <w:vAlign w:val="bottom"/>
          </w:tcPr>
          <w:p w14:paraId="49B08781" w14:textId="176E3BB4" w:rsidR="00E34975" w:rsidRPr="008967AF" w:rsidRDefault="00E34975" w:rsidP="00686B80">
            <w:pPr>
              <w:jc w:val="center"/>
              <w:rPr>
                <w:sz w:val="18"/>
                <w:szCs w:val="18"/>
              </w:rPr>
            </w:pPr>
            <w:r w:rsidRPr="008967AF">
              <w:rPr>
                <w:rFonts w:ascii="Arial" w:hAnsi="Arial" w:cs="Arial"/>
                <w:b/>
                <w:bCs/>
                <w:color w:val="000000"/>
                <w:sz w:val="18"/>
                <w:szCs w:val="18"/>
              </w:rPr>
              <w:t>N rate</w:t>
            </w:r>
          </w:p>
        </w:tc>
      </w:tr>
      <w:tr w:rsidR="00E34975" w14:paraId="43EF3E07" w14:textId="77777777" w:rsidTr="008967AF">
        <w:trPr>
          <w:jc w:val="center"/>
        </w:trPr>
        <w:tc>
          <w:tcPr>
            <w:tcW w:w="1870" w:type="dxa"/>
            <w:tcBorders>
              <w:top w:val="single" w:sz="4" w:space="0" w:color="auto"/>
              <w:left w:val="nil"/>
              <w:bottom w:val="nil"/>
              <w:right w:val="single" w:sz="4" w:space="0" w:color="auto"/>
            </w:tcBorders>
            <w:shd w:val="clear" w:color="auto" w:fill="auto"/>
            <w:vAlign w:val="bottom"/>
          </w:tcPr>
          <w:p w14:paraId="2405CAAB" w14:textId="7AF51605" w:rsidR="00E34975" w:rsidRPr="008967AF" w:rsidRDefault="00E34975" w:rsidP="00686B80">
            <w:pPr>
              <w:jc w:val="center"/>
              <w:rPr>
                <w:sz w:val="18"/>
                <w:szCs w:val="18"/>
              </w:rPr>
            </w:pPr>
            <w:r w:rsidRPr="008967AF">
              <w:rPr>
                <w:rFonts w:ascii="Arial" w:hAnsi="Arial" w:cs="Arial"/>
                <w:color w:val="000000"/>
                <w:sz w:val="18"/>
                <w:szCs w:val="18"/>
              </w:rPr>
              <w:t>1</w:t>
            </w:r>
          </w:p>
        </w:tc>
        <w:tc>
          <w:tcPr>
            <w:tcW w:w="1870" w:type="dxa"/>
            <w:tcBorders>
              <w:top w:val="single" w:sz="4" w:space="0" w:color="auto"/>
              <w:left w:val="single" w:sz="4" w:space="0" w:color="auto"/>
              <w:bottom w:val="nil"/>
              <w:right w:val="single" w:sz="4" w:space="0" w:color="auto"/>
            </w:tcBorders>
            <w:shd w:val="clear" w:color="auto" w:fill="auto"/>
            <w:vAlign w:val="bottom"/>
          </w:tcPr>
          <w:p w14:paraId="0D3CD42C" w14:textId="275AAF69" w:rsidR="00E34975" w:rsidRPr="008967AF" w:rsidRDefault="00E34975" w:rsidP="00686B80">
            <w:pPr>
              <w:jc w:val="center"/>
              <w:rPr>
                <w:sz w:val="18"/>
                <w:szCs w:val="18"/>
              </w:rPr>
            </w:pPr>
            <w:r w:rsidRPr="008967AF">
              <w:rPr>
                <w:rFonts w:ascii="Arial" w:hAnsi="Arial" w:cs="Arial"/>
                <w:color w:val="000000"/>
                <w:sz w:val="18"/>
                <w:szCs w:val="18"/>
              </w:rPr>
              <w:t>CH Claro</w:t>
            </w:r>
          </w:p>
        </w:tc>
        <w:tc>
          <w:tcPr>
            <w:tcW w:w="1870" w:type="dxa"/>
            <w:tcBorders>
              <w:top w:val="single" w:sz="4" w:space="0" w:color="auto"/>
              <w:left w:val="single" w:sz="4" w:space="0" w:color="auto"/>
              <w:bottom w:val="nil"/>
              <w:right w:val="single" w:sz="4" w:space="0" w:color="auto"/>
            </w:tcBorders>
            <w:shd w:val="clear" w:color="auto" w:fill="auto"/>
            <w:vAlign w:val="bottom"/>
          </w:tcPr>
          <w:p w14:paraId="71A44B7C" w14:textId="5D0810B5" w:rsidR="00E34975" w:rsidRPr="008967AF" w:rsidRDefault="00E34975" w:rsidP="00686B80">
            <w:pPr>
              <w:jc w:val="center"/>
              <w:rPr>
                <w:sz w:val="18"/>
                <w:szCs w:val="18"/>
              </w:rPr>
            </w:pPr>
            <w:r w:rsidRPr="008967AF">
              <w:rPr>
                <w:rFonts w:ascii="Arial" w:hAnsi="Arial" w:cs="Arial"/>
                <w:color w:val="000000"/>
                <w:sz w:val="18"/>
                <w:szCs w:val="18"/>
              </w:rPr>
              <w:t>N0</w:t>
            </w:r>
          </w:p>
        </w:tc>
        <w:tc>
          <w:tcPr>
            <w:tcW w:w="1870" w:type="dxa"/>
            <w:tcBorders>
              <w:top w:val="single" w:sz="4" w:space="0" w:color="auto"/>
              <w:left w:val="single" w:sz="4" w:space="0" w:color="auto"/>
              <w:bottom w:val="nil"/>
              <w:right w:val="single" w:sz="4" w:space="0" w:color="auto"/>
            </w:tcBorders>
            <w:shd w:val="clear" w:color="auto" w:fill="auto"/>
            <w:vAlign w:val="bottom"/>
          </w:tcPr>
          <w:p w14:paraId="46F0DA65" w14:textId="1975C71F" w:rsidR="00E34975" w:rsidRPr="008967AF" w:rsidRDefault="00E34975" w:rsidP="00686B80">
            <w:pPr>
              <w:jc w:val="center"/>
              <w:rPr>
                <w:sz w:val="18"/>
                <w:szCs w:val="18"/>
              </w:rPr>
            </w:pPr>
            <w:r w:rsidRPr="008967AF">
              <w:rPr>
                <w:rFonts w:ascii="Arial" w:hAnsi="Arial" w:cs="Arial"/>
                <w:color w:val="000000"/>
                <w:sz w:val="18"/>
                <w:szCs w:val="18"/>
              </w:rPr>
              <w:t xml:space="preserve">0 </w:t>
            </w:r>
            <w:proofErr w:type="spellStart"/>
            <w:r w:rsidRPr="008967AF">
              <w:rPr>
                <w:rFonts w:ascii="Arial" w:hAnsi="Arial" w:cs="Arial"/>
                <w:color w:val="000000"/>
                <w:sz w:val="18"/>
                <w:szCs w:val="18"/>
              </w:rPr>
              <w:t>kgN</w:t>
            </w:r>
            <w:proofErr w:type="spellEnd"/>
            <w:r w:rsidRPr="008967AF">
              <w:rPr>
                <w:rFonts w:ascii="Arial" w:hAnsi="Arial" w:cs="Arial"/>
                <w:color w:val="000000"/>
                <w:sz w:val="18"/>
                <w:szCs w:val="18"/>
              </w:rPr>
              <w:t>/ha-1</w:t>
            </w:r>
          </w:p>
        </w:tc>
        <w:tc>
          <w:tcPr>
            <w:tcW w:w="1870" w:type="dxa"/>
            <w:tcBorders>
              <w:top w:val="single" w:sz="4" w:space="0" w:color="auto"/>
              <w:left w:val="single" w:sz="4" w:space="0" w:color="auto"/>
              <w:bottom w:val="nil"/>
              <w:right w:val="nil"/>
            </w:tcBorders>
            <w:shd w:val="clear" w:color="auto" w:fill="auto"/>
            <w:vAlign w:val="bottom"/>
          </w:tcPr>
          <w:p w14:paraId="20F72265" w14:textId="5664C228" w:rsidR="00E34975" w:rsidRPr="008967AF" w:rsidRDefault="00E34975" w:rsidP="00686B80">
            <w:pPr>
              <w:jc w:val="center"/>
              <w:rPr>
                <w:sz w:val="18"/>
                <w:szCs w:val="18"/>
              </w:rPr>
            </w:pPr>
            <w:r w:rsidRPr="008967AF">
              <w:rPr>
                <w:rFonts w:ascii="Arial" w:hAnsi="Arial" w:cs="Arial"/>
                <w:color w:val="000000"/>
                <w:sz w:val="18"/>
                <w:szCs w:val="18"/>
              </w:rPr>
              <w:t>0-0-0</w:t>
            </w:r>
          </w:p>
        </w:tc>
      </w:tr>
      <w:tr w:rsidR="00E34975" w14:paraId="61A78905" w14:textId="77777777" w:rsidTr="008967AF">
        <w:trPr>
          <w:jc w:val="center"/>
        </w:trPr>
        <w:tc>
          <w:tcPr>
            <w:tcW w:w="1870" w:type="dxa"/>
            <w:tcBorders>
              <w:top w:val="nil"/>
              <w:left w:val="nil"/>
              <w:bottom w:val="nil"/>
              <w:right w:val="single" w:sz="4" w:space="0" w:color="auto"/>
            </w:tcBorders>
            <w:shd w:val="clear" w:color="000000" w:fill="92D050"/>
            <w:vAlign w:val="bottom"/>
          </w:tcPr>
          <w:p w14:paraId="4C2B7B5E" w14:textId="727966D3" w:rsidR="00E34975" w:rsidRPr="008967AF" w:rsidRDefault="00E34975" w:rsidP="00686B80">
            <w:pPr>
              <w:jc w:val="center"/>
              <w:rPr>
                <w:sz w:val="18"/>
                <w:szCs w:val="18"/>
              </w:rPr>
            </w:pPr>
            <w:r w:rsidRPr="008967AF">
              <w:rPr>
                <w:rFonts w:ascii="Arial" w:hAnsi="Arial" w:cs="Arial"/>
                <w:color w:val="000000"/>
                <w:sz w:val="18"/>
                <w:szCs w:val="18"/>
              </w:rPr>
              <w:t>2</w:t>
            </w:r>
          </w:p>
        </w:tc>
        <w:tc>
          <w:tcPr>
            <w:tcW w:w="1870" w:type="dxa"/>
            <w:tcBorders>
              <w:top w:val="nil"/>
              <w:left w:val="single" w:sz="4" w:space="0" w:color="auto"/>
              <w:bottom w:val="nil"/>
              <w:right w:val="single" w:sz="4" w:space="0" w:color="auto"/>
            </w:tcBorders>
            <w:shd w:val="clear" w:color="000000" w:fill="92D050"/>
            <w:vAlign w:val="bottom"/>
          </w:tcPr>
          <w:p w14:paraId="3B28A369" w14:textId="366A94E1" w:rsidR="00E34975" w:rsidRPr="008967AF" w:rsidRDefault="00E34975" w:rsidP="00686B80">
            <w:pPr>
              <w:jc w:val="center"/>
              <w:rPr>
                <w:sz w:val="18"/>
                <w:szCs w:val="18"/>
              </w:rPr>
            </w:pPr>
            <w:r w:rsidRPr="008967AF">
              <w:rPr>
                <w:rFonts w:ascii="Arial" w:hAnsi="Arial" w:cs="Arial"/>
                <w:color w:val="000000"/>
                <w:sz w:val="18"/>
                <w:szCs w:val="18"/>
              </w:rPr>
              <w:t>CH Claro</w:t>
            </w:r>
          </w:p>
        </w:tc>
        <w:tc>
          <w:tcPr>
            <w:tcW w:w="1870" w:type="dxa"/>
            <w:tcBorders>
              <w:top w:val="nil"/>
              <w:left w:val="single" w:sz="4" w:space="0" w:color="auto"/>
              <w:bottom w:val="nil"/>
              <w:right w:val="single" w:sz="4" w:space="0" w:color="auto"/>
            </w:tcBorders>
            <w:shd w:val="clear" w:color="000000" w:fill="92D050"/>
            <w:vAlign w:val="bottom"/>
          </w:tcPr>
          <w:p w14:paraId="2111B9F4" w14:textId="31DE48B1" w:rsidR="00E34975" w:rsidRPr="008967AF" w:rsidRDefault="00E34975" w:rsidP="00686B80">
            <w:pPr>
              <w:jc w:val="center"/>
              <w:rPr>
                <w:sz w:val="18"/>
                <w:szCs w:val="18"/>
              </w:rPr>
            </w:pPr>
            <w:r w:rsidRPr="008967AF">
              <w:rPr>
                <w:rFonts w:ascii="Arial" w:hAnsi="Arial" w:cs="Arial"/>
                <w:color w:val="000000"/>
                <w:sz w:val="18"/>
                <w:szCs w:val="18"/>
              </w:rPr>
              <w:t>N1</w:t>
            </w:r>
          </w:p>
        </w:tc>
        <w:tc>
          <w:tcPr>
            <w:tcW w:w="1870" w:type="dxa"/>
            <w:tcBorders>
              <w:top w:val="nil"/>
              <w:left w:val="single" w:sz="4" w:space="0" w:color="auto"/>
              <w:bottom w:val="nil"/>
              <w:right w:val="single" w:sz="4" w:space="0" w:color="auto"/>
            </w:tcBorders>
            <w:shd w:val="clear" w:color="000000" w:fill="92D050"/>
            <w:vAlign w:val="bottom"/>
          </w:tcPr>
          <w:p w14:paraId="40179211" w14:textId="379776AF" w:rsidR="00E34975" w:rsidRPr="008967AF" w:rsidRDefault="00E34975" w:rsidP="00686B80">
            <w:pPr>
              <w:jc w:val="center"/>
              <w:rPr>
                <w:sz w:val="18"/>
                <w:szCs w:val="18"/>
              </w:rPr>
            </w:pPr>
            <w:r w:rsidRPr="008967AF">
              <w:rPr>
                <w:rFonts w:ascii="Arial" w:hAnsi="Arial" w:cs="Arial"/>
                <w:color w:val="000000"/>
                <w:sz w:val="18"/>
                <w:szCs w:val="18"/>
              </w:rPr>
              <w:t xml:space="preserve">80 </w:t>
            </w:r>
            <w:proofErr w:type="spellStart"/>
            <w:r w:rsidRPr="008967AF">
              <w:rPr>
                <w:rFonts w:ascii="Arial" w:hAnsi="Arial" w:cs="Arial"/>
                <w:color w:val="000000"/>
                <w:sz w:val="18"/>
                <w:szCs w:val="18"/>
              </w:rPr>
              <w:t>kgN</w:t>
            </w:r>
            <w:proofErr w:type="spellEnd"/>
            <w:r w:rsidRPr="008967AF">
              <w:rPr>
                <w:rFonts w:ascii="Arial" w:hAnsi="Arial" w:cs="Arial"/>
                <w:color w:val="000000"/>
                <w:sz w:val="18"/>
                <w:szCs w:val="18"/>
              </w:rPr>
              <w:t>/ha-1</w:t>
            </w:r>
          </w:p>
        </w:tc>
        <w:tc>
          <w:tcPr>
            <w:tcW w:w="1870" w:type="dxa"/>
            <w:tcBorders>
              <w:top w:val="nil"/>
              <w:left w:val="single" w:sz="4" w:space="0" w:color="auto"/>
              <w:bottom w:val="nil"/>
              <w:right w:val="nil"/>
            </w:tcBorders>
            <w:shd w:val="clear" w:color="000000" w:fill="92D050"/>
            <w:vAlign w:val="bottom"/>
          </w:tcPr>
          <w:p w14:paraId="634B7A81" w14:textId="48B0DCE2" w:rsidR="00E34975" w:rsidRPr="008967AF" w:rsidRDefault="00E34975" w:rsidP="00686B80">
            <w:pPr>
              <w:jc w:val="center"/>
              <w:rPr>
                <w:sz w:val="18"/>
                <w:szCs w:val="18"/>
              </w:rPr>
            </w:pPr>
            <w:r w:rsidRPr="008967AF">
              <w:rPr>
                <w:rFonts w:ascii="Arial" w:hAnsi="Arial" w:cs="Arial"/>
                <w:color w:val="000000"/>
                <w:sz w:val="18"/>
                <w:szCs w:val="18"/>
              </w:rPr>
              <w:t>20-40-20</w:t>
            </w:r>
          </w:p>
        </w:tc>
      </w:tr>
      <w:tr w:rsidR="00E34975" w14:paraId="79442B0A" w14:textId="77777777" w:rsidTr="008967AF">
        <w:trPr>
          <w:jc w:val="center"/>
        </w:trPr>
        <w:tc>
          <w:tcPr>
            <w:tcW w:w="1870" w:type="dxa"/>
            <w:tcBorders>
              <w:top w:val="nil"/>
              <w:left w:val="nil"/>
              <w:bottom w:val="nil"/>
              <w:right w:val="single" w:sz="4" w:space="0" w:color="auto"/>
            </w:tcBorders>
            <w:shd w:val="clear" w:color="000000" w:fill="00B0F0"/>
            <w:vAlign w:val="bottom"/>
          </w:tcPr>
          <w:p w14:paraId="73405CB4" w14:textId="4416A49D" w:rsidR="00E34975" w:rsidRPr="008967AF" w:rsidRDefault="00E34975" w:rsidP="00686B80">
            <w:pPr>
              <w:jc w:val="center"/>
              <w:rPr>
                <w:sz w:val="18"/>
                <w:szCs w:val="18"/>
              </w:rPr>
            </w:pPr>
            <w:r w:rsidRPr="008967AF">
              <w:rPr>
                <w:rFonts w:ascii="Arial" w:hAnsi="Arial" w:cs="Arial"/>
                <w:color w:val="000000"/>
                <w:sz w:val="18"/>
                <w:szCs w:val="18"/>
              </w:rPr>
              <w:t>3</w:t>
            </w:r>
          </w:p>
        </w:tc>
        <w:tc>
          <w:tcPr>
            <w:tcW w:w="1870" w:type="dxa"/>
            <w:tcBorders>
              <w:top w:val="nil"/>
              <w:left w:val="single" w:sz="4" w:space="0" w:color="auto"/>
              <w:bottom w:val="nil"/>
              <w:right w:val="single" w:sz="4" w:space="0" w:color="auto"/>
            </w:tcBorders>
            <w:shd w:val="clear" w:color="000000" w:fill="00B0F0"/>
            <w:vAlign w:val="bottom"/>
          </w:tcPr>
          <w:p w14:paraId="07316812" w14:textId="33B6050F" w:rsidR="00E34975" w:rsidRPr="008967AF" w:rsidRDefault="00E34975" w:rsidP="00686B80">
            <w:pPr>
              <w:jc w:val="center"/>
              <w:rPr>
                <w:sz w:val="18"/>
                <w:szCs w:val="18"/>
              </w:rPr>
            </w:pPr>
            <w:r w:rsidRPr="008967AF">
              <w:rPr>
                <w:rFonts w:ascii="Arial" w:hAnsi="Arial" w:cs="Arial"/>
                <w:color w:val="000000"/>
                <w:sz w:val="18"/>
                <w:szCs w:val="18"/>
              </w:rPr>
              <w:t>CH Claro</w:t>
            </w:r>
          </w:p>
        </w:tc>
        <w:tc>
          <w:tcPr>
            <w:tcW w:w="1870" w:type="dxa"/>
            <w:tcBorders>
              <w:top w:val="nil"/>
              <w:left w:val="single" w:sz="4" w:space="0" w:color="auto"/>
              <w:bottom w:val="nil"/>
              <w:right w:val="single" w:sz="4" w:space="0" w:color="auto"/>
            </w:tcBorders>
            <w:shd w:val="clear" w:color="000000" w:fill="00B0F0"/>
            <w:vAlign w:val="bottom"/>
          </w:tcPr>
          <w:p w14:paraId="0D7225A0" w14:textId="68ECEB1C" w:rsidR="00E34975" w:rsidRPr="008967AF" w:rsidRDefault="00E34975" w:rsidP="00686B80">
            <w:pPr>
              <w:jc w:val="center"/>
              <w:rPr>
                <w:sz w:val="18"/>
                <w:szCs w:val="18"/>
              </w:rPr>
            </w:pPr>
            <w:r w:rsidRPr="008967AF">
              <w:rPr>
                <w:rFonts w:ascii="Arial" w:hAnsi="Arial" w:cs="Arial"/>
                <w:color w:val="000000"/>
                <w:sz w:val="18"/>
                <w:szCs w:val="18"/>
              </w:rPr>
              <w:t>N2</w:t>
            </w:r>
          </w:p>
        </w:tc>
        <w:tc>
          <w:tcPr>
            <w:tcW w:w="1870" w:type="dxa"/>
            <w:tcBorders>
              <w:top w:val="nil"/>
              <w:left w:val="single" w:sz="4" w:space="0" w:color="auto"/>
              <w:bottom w:val="nil"/>
              <w:right w:val="single" w:sz="4" w:space="0" w:color="auto"/>
            </w:tcBorders>
            <w:shd w:val="clear" w:color="000000" w:fill="00B0F0"/>
            <w:vAlign w:val="bottom"/>
          </w:tcPr>
          <w:p w14:paraId="6F1A2F9B" w14:textId="64048921" w:rsidR="00E34975" w:rsidRPr="008967AF" w:rsidRDefault="00E34975" w:rsidP="00686B80">
            <w:pPr>
              <w:jc w:val="center"/>
              <w:rPr>
                <w:sz w:val="18"/>
                <w:szCs w:val="18"/>
              </w:rPr>
            </w:pPr>
            <w:r w:rsidRPr="008967AF">
              <w:rPr>
                <w:rFonts w:ascii="Arial" w:hAnsi="Arial" w:cs="Arial"/>
                <w:color w:val="000000"/>
                <w:sz w:val="18"/>
                <w:szCs w:val="18"/>
              </w:rPr>
              <w:t xml:space="preserve">80 </w:t>
            </w:r>
            <w:proofErr w:type="spellStart"/>
            <w:r w:rsidRPr="008967AF">
              <w:rPr>
                <w:rFonts w:ascii="Arial" w:hAnsi="Arial" w:cs="Arial"/>
                <w:color w:val="000000"/>
                <w:sz w:val="18"/>
                <w:szCs w:val="18"/>
              </w:rPr>
              <w:t>kgN</w:t>
            </w:r>
            <w:proofErr w:type="spellEnd"/>
            <w:r w:rsidRPr="008967AF">
              <w:rPr>
                <w:rFonts w:ascii="Arial" w:hAnsi="Arial" w:cs="Arial"/>
                <w:color w:val="000000"/>
                <w:sz w:val="18"/>
                <w:szCs w:val="18"/>
              </w:rPr>
              <w:t>/ha-1</w:t>
            </w:r>
          </w:p>
        </w:tc>
        <w:tc>
          <w:tcPr>
            <w:tcW w:w="1870" w:type="dxa"/>
            <w:tcBorders>
              <w:top w:val="nil"/>
              <w:left w:val="single" w:sz="4" w:space="0" w:color="auto"/>
              <w:bottom w:val="nil"/>
              <w:right w:val="nil"/>
            </w:tcBorders>
            <w:shd w:val="clear" w:color="000000" w:fill="00B0F0"/>
            <w:vAlign w:val="bottom"/>
          </w:tcPr>
          <w:p w14:paraId="5AA14E42" w14:textId="1D0DAFC6" w:rsidR="00E34975" w:rsidRPr="008967AF" w:rsidRDefault="00E34975" w:rsidP="00686B80">
            <w:pPr>
              <w:jc w:val="center"/>
              <w:rPr>
                <w:sz w:val="18"/>
                <w:szCs w:val="18"/>
              </w:rPr>
            </w:pPr>
            <w:r w:rsidRPr="008967AF">
              <w:rPr>
                <w:rFonts w:ascii="Arial" w:hAnsi="Arial" w:cs="Arial"/>
                <w:color w:val="000000"/>
                <w:sz w:val="18"/>
                <w:szCs w:val="18"/>
              </w:rPr>
              <w:t>20-60-0</w:t>
            </w:r>
          </w:p>
        </w:tc>
      </w:tr>
      <w:tr w:rsidR="00E34975" w14:paraId="3648778A" w14:textId="77777777" w:rsidTr="008967AF">
        <w:trPr>
          <w:jc w:val="center"/>
        </w:trPr>
        <w:tc>
          <w:tcPr>
            <w:tcW w:w="1870" w:type="dxa"/>
            <w:tcBorders>
              <w:top w:val="nil"/>
              <w:left w:val="nil"/>
              <w:bottom w:val="nil"/>
              <w:right w:val="single" w:sz="4" w:space="0" w:color="auto"/>
            </w:tcBorders>
            <w:shd w:val="clear" w:color="000000" w:fill="FFFF00"/>
            <w:vAlign w:val="bottom"/>
          </w:tcPr>
          <w:p w14:paraId="47342282" w14:textId="311D1147" w:rsidR="00E34975" w:rsidRPr="008967AF" w:rsidRDefault="00E34975" w:rsidP="00686B80">
            <w:pPr>
              <w:jc w:val="center"/>
              <w:rPr>
                <w:sz w:val="18"/>
                <w:szCs w:val="18"/>
              </w:rPr>
            </w:pPr>
            <w:r w:rsidRPr="008967AF">
              <w:rPr>
                <w:rFonts w:ascii="Arial" w:hAnsi="Arial" w:cs="Arial"/>
                <w:color w:val="000000"/>
                <w:sz w:val="18"/>
                <w:szCs w:val="18"/>
              </w:rPr>
              <w:t>4</w:t>
            </w:r>
          </w:p>
        </w:tc>
        <w:tc>
          <w:tcPr>
            <w:tcW w:w="1870" w:type="dxa"/>
            <w:tcBorders>
              <w:top w:val="nil"/>
              <w:left w:val="single" w:sz="4" w:space="0" w:color="auto"/>
              <w:bottom w:val="nil"/>
              <w:right w:val="single" w:sz="4" w:space="0" w:color="auto"/>
            </w:tcBorders>
            <w:shd w:val="clear" w:color="000000" w:fill="FFFF00"/>
            <w:vAlign w:val="bottom"/>
          </w:tcPr>
          <w:p w14:paraId="361CA314" w14:textId="432C9C2C" w:rsidR="00E34975" w:rsidRPr="008967AF" w:rsidRDefault="00E34975" w:rsidP="00686B80">
            <w:pPr>
              <w:jc w:val="center"/>
              <w:rPr>
                <w:sz w:val="18"/>
                <w:szCs w:val="18"/>
              </w:rPr>
            </w:pPr>
            <w:r w:rsidRPr="008967AF">
              <w:rPr>
                <w:rFonts w:ascii="Arial" w:hAnsi="Arial" w:cs="Arial"/>
                <w:color w:val="000000"/>
                <w:sz w:val="18"/>
                <w:szCs w:val="18"/>
              </w:rPr>
              <w:t>CH Claro</w:t>
            </w:r>
          </w:p>
        </w:tc>
        <w:tc>
          <w:tcPr>
            <w:tcW w:w="1870" w:type="dxa"/>
            <w:tcBorders>
              <w:top w:val="nil"/>
              <w:left w:val="single" w:sz="4" w:space="0" w:color="auto"/>
              <w:bottom w:val="nil"/>
              <w:right w:val="single" w:sz="4" w:space="0" w:color="auto"/>
            </w:tcBorders>
            <w:shd w:val="clear" w:color="000000" w:fill="FFFF00"/>
            <w:vAlign w:val="bottom"/>
          </w:tcPr>
          <w:p w14:paraId="03A9058B" w14:textId="2170137C" w:rsidR="00E34975" w:rsidRPr="008967AF" w:rsidRDefault="00E34975" w:rsidP="00686B80">
            <w:pPr>
              <w:jc w:val="center"/>
              <w:rPr>
                <w:sz w:val="18"/>
                <w:szCs w:val="18"/>
              </w:rPr>
            </w:pPr>
            <w:r w:rsidRPr="008967AF">
              <w:rPr>
                <w:rFonts w:ascii="Arial" w:hAnsi="Arial" w:cs="Arial"/>
                <w:color w:val="000000"/>
                <w:sz w:val="18"/>
                <w:szCs w:val="18"/>
              </w:rPr>
              <w:t>N3</w:t>
            </w:r>
          </w:p>
        </w:tc>
        <w:tc>
          <w:tcPr>
            <w:tcW w:w="1870" w:type="dxa"/>
            <w:tcBorders>
              <w:top w:val="nil"/>
              <w:left w:val="single" w:sz="4" w:space="0" w:color="auto"/>
              <w:bottom w:val="nil"/>
              <w:right w:val="single" w:sz="4" w:space="0" w:color="auto"/>
            </w:tcBorders>
            <w:shd w:val="clear" w:color="000000" w:fill="FFFF00"/>
            <w:vAlign w:val="bottom"/>
          </w:tcPr>
          <w:p w14:paraId="06465FB8" w14:textId="63A84B2B" w:rsidR="00E34975" w:rsidRPr="008967AF" w:rsidRDefault="00E34975" w:rsidP="00686B80">
            <w:pPr>
              <w:jc w:val="center"/>
              <w:rPr>
                <w:sz w:val="18"/>
                <w:szCs w:val="18"/>
              </w:rPr>
            </w:pPr>
            <w:r w:rsidRPr="008967AF">
              <w:rPr>
                <w:rFonts w:ascii="Arial" w:hAnsi="Arial" w:cs="Arial"/>
                <w:color w:val="000000"/>
                <w:sz w:val="18"/>
                <w:szCs w:val="18"/>
              </w:rPr>
              <w:t xml:space="preserve">160 </w:t>
            </w:r>
            <w:proofErr w:type="spellStart"/>
            <w:r w:rsidRPr="008967AF">
              <w:rPr>
                <w:rFonts w:ascii="Arial" w:hAnsi="Arial" w:cs="Arial"/>
                <w:color w:val="000000"/>
                <w:sz w:val="18"/>
                <w:szCs w:val="18"/>
              </w:rPr>
              <w:t>kgN</w:t>
            </w:r>
            <w:proofErr w:type="spellEnd"/>
            <w:r w:rsidRPr="008967AF">
              <w:rPr>
                <w:rFonts w:ascii="Arial" w:hAnsi="Arial" w:cs="Arial"/>
                <w:color w:val="000000"/>
                <w:sz w:val="18"/>
                <w:szCs w:val="18"/>
              </w:rPr>
              <w:t>/ha-1</w:t>
            </w:r>
          </w:p>
        </w:tc>
        <w:tc>
          <w:tcPr>
            <w:tcW w:w="1870" w:type="dxa"/>
            <w:tcBorders>
              <w:top w:val="nil"/>
              <w:left w:val="single" w:sz="4" w:space="0" w:color="auto"/>
              <w:bottom w:val="nil"/>
              <w:right w:val="nil"/>
            </w:tcBorders>
            <w:shd w:val="clear" w:color="000000" w:fill="FFFF00"/>
            <w:vAlign w:val="bottom"/>
          </w:tcPr>
          <w:p w14:paraId="54D2CE7D" w14:textId="4A58A9A1" w:rsidR="00E34975" w:rsidRPr="008967AF" w:rsidRDefault="00E34975" w:rsidP="00686B80">
            <w:pPr>
              <w:jc w:val="center"/>
              <w:rPr>
                <w:sz w:val="18"/>
                <w:szCs w:val="18"/>
              </w:rPr>
            </w:pPr>
            <w:r w:rsidRPr="008967AF">
              <w:rPr>
                <w:rFonts w:ascii="Arial" w:hAnsi="Arial" w:cs="Arial"/>
                <w:color w:val="000000"/>
                <w:sz w:val="18"/>
                <w:szCs w:val="18"/>
              </w:rPr>
              <w:t>40-80-40</w:t>
            </w:r>
          </w:p>
        </w:tc>
      </w:tr>
      <w:tr w:rsidR="00E34975" w14:paraId="61977AB2" w14:textId="77777777" w:rsidTr="008967AF">
        <w:trPr>
          <w:jc w:val="center"/>
        </w:trPr>
        <w:tc>
          <w:tcPr>
            <w:tcW w:w="1870" w:type="dxa"/>
            <w:tcBorders>
              <w:top w:val="nil"/>
              <w:left w:val="nil"/>
              <w:bottom w:val="nil"/>
              <w:right w:val="single" w:sz="4" w:space="0" w:color="auto"/>
            </w:tcBorders>
            <w:shd w:val="clear" w:color="000000" w:fill="FF0000"/>
            <w:vAlign w:val="bottom"/>
          </w:tcPr>
          <w:p w14:paraId="151EB2B7" w14:textId="46706CBD" w:rsidR="00E34975" w:rsidRPr="008967AF" w:rsidRDefault="00E34975" w:rsidP="00686B80">
            <w:pPr>
              <w:jc w:val="center"/>
              <w:rPr>
                <w:sz w:val="18"/>
                <w:szCs w:val="18"/>
              </w:rPr>
            </w:pPr>
            <w:r w:rsidRPr="008967AF">
              <w:rPr>
                <w:rFonts w:ascii="Arial" w:hAnsi="Arial" w:cs="Arial"/>
                <w:color w:val="000000"/>
                <w:sz w:val="18"/>
                <w:szCs w:val="18"/>
              </w:rPr>
              <w:t>5</w:t>
            </w:r>
          </w:p>
        </w:tc>
        <w:tc>
          <w:tcPr>
            <w:tcW w:w="1870" w:type="dxa"/>
            <w:tcBorders>
              <w:top w:val="nil"/>
              <w:left w:val="single" w:sz="4" w:space="0" w:color="auto"/>
              <w:bottom w:val="nil"/>
              <w:right w:val="single" w:sz="4" w:space="0" w:color="auto"/>
            </w:tcBorders>
            <w:shd w:val="clear" w:color="000000" w:fill="FF0000"/>
            <w:vAlign w:val="bottom"/>
          </w:tcPr>
          <w:p w14:paraId="55BAD831" w14:textId="62087409" w:rsidR="00E34975" w:rsidRPr="008967AF" w:rsidRDefault="00E34975" w:rsidP="00686B80">
            <w:pPr>
              <w:jc w:val="center"/>
              <w:rPr>
                <w:sz w:val="18"/>
                <w:szCs w:val="18"/>
              </w:rPr>
            </w:pPr>
            <w:r w:rsidRPr="008967AF">
              <w:rPr>
                <w:rFonts w:ascii="Arial" w:hAnsi="Arial" w:cs="Arial"/>
                <w:color w:val="000000"/>
                <w:sz w:val="18"/>
                <w:szCs w:val="18"/>
              </w:rPr>
              <w:t>CH Claro</w:t>
            </w:r>
          </w:p>
        </w:tc>
        <w:tc>
          <w:tcPr>
            <w:tcW w:w="1870" w:type="dxa"/>
            <w:tcBorders>
              <w:top w:val="nil"/>
              <w:left w:val="single" w:sz="4" w:space="0" w:color="auto"/>
              <w:bottom w:val="nil"/>
              <w:right w:val="single" w:sz="4" w:space="0" w:color="auto"/>
            </w:tcBorders>
            <w:shd w:val="clear" w:color="000000" w:fill="FF0000"/>
            <w:vAlign w:val="bottom"/>
          </w:tcPr>
          <w:p w14:paraId="7C04B51A" w14:textId="79587441" w:rsidR="00E34975" w:rsidRPr="008967AF" w:rsidRDefault="00E34975" w:rsidP="00686B80">
            <w:pPr>
              <w:jc w:val="center"/>
              <w:rPr>
                <w:sz w:val="18"/>
                <w:szCs w:val="18"/>
              </w:rPr>
            </w:pPr>
            <w:r w:rsidRPr="008967AF">
              <w:rPr>
                <w:rFonts w:ascii="Arial" w:hAnsi="Arial" w:cs="Arial"/>
                <w:color w:val="000000"/>
                <w:sz w:val="18"/>
                <w:szCs w:val="18"/>
              </w:rPr>
              <w:t>N4</w:t>
            </w:r>
          </w:p>
        </w:tc>
        <w:tc>
          <w:tcPr>
            <w:tcW w:w="1870" w:type="dxa"/>
            <w:tcBorders>
              <w:top w:val="nil"/>
              <w:left w:val="single" w:sz="4" w:space="0" w:color="auto"/>
              <w:bottom w:val="nil"/>
              <w:right w:val="single" w:sz="4" w:space="0" w:color="auto"/>
            </w:tcBorders>
            <w:shd w:val="clear" w:color="000000" w:fill="FF0000"/>
            <w:vAlign w:val="bottom"/>
          </w:tcPr>
          <w:p w14:paraId="5BA49676" w14:textId="5170CC89" w:rsidR="00E34975" w:rsidRPr="008967AF" w:rsidRDefault="00E34975" w:rsidP="00686B80">
            <w:pPr>
              <w:jc w:val="center"/>
              <w:rPr>
                <w:sz w:val="18"/>
                <w:szCs w:val="18"/>
              </w:rPr>
            </w:pPr>
            <w:r w:rsidRPr="008967AF">
              <w:rPr>
                <w:rFonts w:ascii="Arial" w:hAnsi="Arial" w:cs="Arial"/>
                <w:color w:val="000000"/>
                <w:sz w:val="18"/>
                <w:szCs w:val="18"/>
              </w:rPr>
              <w:t xml:space="preserve">160 </w:t>
            </w:r>
            <w:proofErr w:type="spellStart"/>
            <w:r w:rsidRPr="008967AF">
              <w:rPr>
                <w:rFonts w:ascii="Arial" w:hAnsi="Arial" w:cs="Arial"/>
                <w:color w:val="000000"/>
                <w:sz w:val="18"/>
                <w:szCs w:val="18"/>
              </w:rPr>
              <w:t>kgN</w:t>
            </w:r>
            <w:proofErr w:type="spellEnd"/>
            <w:r w:rsidRPr="008967AF">
              <w:rPr>
                <w:rFonts w:ascii="Arial" w:hAnsi="Arial" w:cs="Arial"/>
                <w:color w:val="000000"/>
                <w:sz w:val="18"/>
                <w:szCs w:val="18"/>
              </w:rPr>
              <w:t>/ha-1</w:t>
            </w:r>
          </w:p>
        </w:tc>
        <w:tc>
          <w:tcPr>
            <w:tcW w:w="1870" w:type="dxa"/>
            <w:tcBorders>
              <w:top w:val="nil"/>
              <w:left w:val="single" w:sz="4" w:space="0" w:color="auto"/>
              <w:bottom w:val="nil"/>
              <w:right w:val="nil"/>
            </w:tcBorders>
            <w:shd w:val="clear" w:color="000000" w:fill="FF0000"/>
            <w:vAlign w:val="bottom"/>
          </w:tcPr>
          <w:p w14:paraId="542D1BFC" w14:textId="6F638566" w:rsidR="00E34975" w:rsidRPr="008967AF" w:rsidRDefault="00E34975" w:rsidP="00686B80">
            <w:pPr>
              <w:jc w:val="center"/>
              <w:rPr>
                <w:sz w:val="18"/>
                <w:szCs w:val="18"/>
              </w:rPr>
            </w:pPr>
            <w:r w:rsidRPr="008967AF">
              <w:rPr>
                <w:rFonts w:ascii="Arial" w:hAnsi="Arial" w:cs="Arial"/>
                <w:color w:val="000000"/>
                <w:sz w:val="18"/>
                <w:szCs w:val="18"/>
              </w:rPr>
              <w:t>40-120-0</w:t>
            </w:r>
          </w:p>
        </w:tc>
      </w:tr>
      <w:tr w:rsidR="00E34975" w14:paraId="439D2B28" w14:textId="77777777" w:rsidTr="008967AF">
        <w:trPr>
          <w:jc w:val="center"/>
        </w:trPr>
        <w:tc>
          <w:tcPr>
            <w:tcW w:w="1870" w:type="dxa"/>
            <w:tcBorders>
              <w:top w:val="nil"/>
              <w:left w:val="nil"/>
              <w:bottom w:val="nil"/>
              <w:right w:val="single" w:sz="4" w:space="0" w:color="auto"/>
            </w:tcBorders>
            <w:shd w:val="clear" w:color="auto" w:fill="auto"/>
            <w:vAlign w:val="bottom"/>
          </w:tcPr>
          <w:p w14:paraId="0B4AEAF0" w14:textId="58018DE5" w:rsidR="00E34975" w:rsidRPr="008967AF" w:rsidRDefault="00E34975" w:rsidP="00686B80">
            <w:pPr>
              <w:jc w:val="center"/>
              <w:rPr>
                <w:sz w:val="18"/>
                <w:szCs w:val="18"/>
              </w:rPr>
            </w:pPr>
            <w:r w:rsidRPr="008967AF">
              <w:rPr>
                <w:rFonts w:ascii="Arial" w:hAnsi="Arial" w:cs="Arial"/>
                <w:color w:val="000000"/>
                <w:sz w:val="18"/>
                <w:szCs w:val="18"/>
              </w:rPr>
              <w:t>6</w:t>
            </w:r>
          </w:p>
        </w:tc>
        <w:tc>
          <w:tcPr>
            <w:tcW w:w="1870" w:type="dxa"/>
            <w:tcBorders>
              <w:top w:val="nil"/>
              <w:left w:val="single" w:sz="4" w:space="0" w:color="auto"/>
              <w:bottom w:val="nil"/>
              <w:right w:val="single" w:sz="4" w:space="0" w:color="auto"/>
            </w:tcBorders>
            <w:shd w:val="clear" w:color="auto" w:fill="auto"/>
            <w:vAlign w:val="bottom"/>
          </w:tcPr>
          <w:p w14:paraId="5423BEB8" w14:textId="4EAD5D23" w:rsidR="00E34975" w:rsidRPr="008967AF" w:rsidRDefault="00E34975" w:rsidP="00686B80">
            <w:pPr>
              <w:jc w:val="center"/>
              <w:rPr>
                <w:sz w:val="18"/>
                <w:szCs w:val="18"/>
              </w:rPr>
            </w:pPr>
            <w:r w:rsidRPr="008967AF">
              <w:rPr>
                <w:rFonts w:ascii="Arial" w:hAnsi="Arial" w:cs="Arial"/>
                <w:color w:val="000000"/>
                <w:sz w:val="18"/>
                <w:szCs w:val="18"/>
              </w:rPr>
              <w:t>CH Nara</w:t>
            </w:r>
          </w:p>
        </w:tc>
        <w:tc>
          <w:tcPr>
            <w:tcW w:w="1870" w:type="dxa"/>
            <w:tcBorders>
              <w:top w:val="nil"/>
              <w:left w:val="single" w:sz="4" w:space="0" w:color="auto"/>
              <w:bottom w:val="nil"/>
              <w:right w:val="single" w:sz="4" w:space="0" w:color="auto"/>
            </w:tcBorders>
            <w:shd w:val="clear" w:color="auto" w:fill="auto"/>
            <w:vAlign w:val="bottom"/>
          </w:tcPr>
          <w:p w14:paraId="7A588842" w14:textId="6BDAE479" w:rsidR="00E34975" w:rsidRPr="008967AF" w:rsidRDefault="00E34975" w:rsidP="00686B80">
            <w:pPr>
              <w:jc w:val="center"/>
              <w:rPr>
                <w:sz w:val="18"/>
                <w:szCs w:val="18"/>
              </w:rPr>
            </w:pPr>
            <w:r w:rsidRPr="008967AF">
              <w:rPr>
                <w:rFonts w:ascii="Arial" w:hAnsi="Arial" w:cs="Arial"/>
                <w:color w:val="000000"/>
                <w:sz w:val="18"/>
                <w:szCs w:val="18"/>
              </w:rPr>
              <w:t>N0</w:t>
            </w:r>
          </w:p>
        </w:tc>
        <w:tc>
          <w:tcPr>
            <w:tcW w:w="1870" w:type="dxa"/>
            <w:tcBorders>
              <w:top w:val="nil"/>
              <w:left w:val="single" w:sz="4" w:space="0" w:color="auto"/>
              <w:bottom w:val="nil"/>
              <w:right w:val="single" w:sz="4" w:space="0" w:color="auto"/>
            </w:tcBorders>
            <w:shd w:val="clear" w:color="auto" w:fill="auto"/>
            <w:vAlign w:val="bottom"/>
          </w:tcPr>
          <w:p w14:paraId="31705000" w14:textId="477BF137" w:rsidR="00E34975" w:rsidRPr="008967AF" w:rsidRDefault="00E34975" w:rsidP="00686B80">
            <w:pPr>
              <w:jc w:val="center"/>
              <w:rPr>
                <w:sz w:val="18"/>
                <w:szCs w:val="18"/>
              </w:rPr>
            </w:pPr>
            <w:r w:rsidRPr="008967AF">
              <w:rPr>
                <w:rFonts w:ascii="Arial" w:hAnsi="Arial" w:cs="Arial"/>
                <w:color w:val="000000"/>
                <w:sz w:val="18"/>
                <w:szCs w:val="18"/>
              </w:rPr>
              <w:t xml:space="preserve">0 </w:t>
            </w:r>
            <w:proofErr w:type="spellStart"/>
            <w:r w:rsidRPr="008967AF">
              <w:rPr>
                <w:rFonts w:ascii="Arial" w:hAnsi="Arial" w:cs="Arial"/>
                <w:color w:val="000000"/>
                <w:sz w:val="18"/>
                <w:szCs w:val="18"/>
              </w:rPr>
              <w:t>kgN</w:t>
            </w:r>
            <w:proofErr w:type="spellEnd"/>
            <w:r w:rsidRPr="008967AF">
              <w:rPr>
                <w:rFonts w:ascii="Arial" w:hAnsi="Arial" w:cs="Arial"/>
                <w:color w:val="000000"/>
                <w:sz w:val="18"/>
                <w:szCs w:val="18"/>
              </w:rPr>
              <w:t>/ha-1</w:t>
            </w:r>
          </w:p>
        </w:tc>
        <w:tc>
          <w:tcPr>
            <w:tcW w:w="1870" w:type="dxa"/>
            <w:tcBorders>
              <w:top w:val="nil"/>
              <w:left w:val="single" w:sz="4" w:space="0" w:color="auto"/>
              <w:bottom w:val="nil"/>
              <w:right w:val="nil"/>
            </w:tcBorders>
            <w:shd w:val="clear" w:color="auto" w:fill="auto"/>
            <w:vAlign w:val="bottom"/>
          </w:tcPr>
          <w:p w14:paraId="3CB9EBF0" w14:textId="78E19D2C" w:rsidR="00E34975" w:rsidRPr="008967AF" w:rsidRDefault="00E34975" w:rsidP="00686B80">
            <w:pPr>
              <w:jc w:val="center"/>
              <w:rPr>
                <w:sz w:val="18"/>
                <w:szCs w:val="18"/>
              </w:rPr>
            </w:pPr>
            <w:r w:rsidRPr="008967AF">
              <w:rPr>
                <w:rFonts w:ascii="Arial" w:hAnsi="Arial" w:cs="Arial"/>
                <w:color w:val="000000"/>
                <w:sz w:val="18"/>
                <w:szCs w:val="18"/>
              </w:rPr>
              <w:t>0-0-0</w:t>
            </w:r>
          </w:p>
        </w:tc>
      </w:tr>
      <w:tr w:rsidR="00E34975" w14:paraId="32D708C8" w14:textId="77777777" w:rsidTr="008967AF">
        <w:trPr>
          <w:jc w:val="center"/>
        </w:trPr>
        <w:tc>
          <w:tcPr>
            <w:tcW w:w="1870" w:type="dxa"/>
            <w:tcBorders>
              <w:top w:val="nil"/>
              <w:left w:val="nil"/>
              <w:bottom w:val="nil"/>
              <w:right w:val="single" w:sz="4" w:space="0" w:color="auto"/>
            </w:tcBorders>
            <w:shd w:val="clear" w:color="000000" w:fill="92D050"/>
            <w:vAlign w:val="bottom"/>
          </w:tcPr>
          <w:p w14:paraId="7F8D769E" w14:textId="0257AB28" w:rsidR="00E34975" w:rsidRPr="008967AF" w:rsidRDefault="00E34975" w:rsidP="00686B80">
            <w:pPr>
              <w:jc w:val="center"/>
              <w:rPr>
                <w:sz w:val="18"/>
                <w:szCs w:val="18"/>
              </w:rPr>
            </w:pPr>
            <w:r w:rsidRPr="008967AF">
              <w:rPr>
                <w:rFonts w:ascii="Arial" w:hAnsi="Arial" w:cs="Arial"/>
                <w:color w:val="000000"/>
                <w:sz w:val="18"/>
                <w:szCs w:val="18"/>
              </w:rPr>
              <w:t>7</w:t>
            </w:r>
          </w:p>
        </w:tc>
        <w:tc>
          <w:tcPr>
            <w:tcW w:w="1870" w:type="dxa"/>
            <w:tcBorders>
              <w:top w:val="nil"/>
              <w:left w:val="single" w:sz="4" w:space="0" w:color="auto"/>
              <w:bottom w:val="nil"/>
              <w:right w:val="single" w:sz="4" w:space="0" w:color="auto"/>
            </w:tcBorders>
            <w:shd w:val="clear" w:color="000000" w:fill="92D050"/>
            <w:vAlign w:val="bottom"/>
          </w:tcPr>
          <w:p w14:paraId="710C8A79" w14:textId="784DCEE8" w:rsidR="00E34975" w:rsidRPr="008967AF" w:rsidRDefault="00E34975" w:rsidP="00686B80">
            <w:pPr>
              <w:jc w:val="center"/>
              <w:rPr>
                <w:sz w:val="18"/>
                <w:szCs w:val="18"/>
              </w:rPr>
            </w:pPr>
            <w:r w:rsidRPr="008967AF">
              <w:rPr>
                <w:rFonts w:ascii="Arial" w:hAnsi="Arial" w:cs="Arial"/>
                <w:color w:val="000000"/>
                <w:sz w:val="18"/>
                <w:szCs w:val="18"/>
              </w:rPr>
              <w:t>CH Nara</w:t>
            </w:r>
          </w:p>
        </w:tc>
        <w:tc>
          <w:tcPr>
            <w:tcW w:w="1870" w:type="dxa"/>
            <w:tcBorders>
              <w:top w:val="nil"/>
              <w:left w:val="single" w:sz="4" w:space="0" w:color="auto"/>
              <w:bottom w:val="nil"/>
              <w:right w:val="single" w:sz="4" w:space="0" w:color="auto"/>
            </w:tcBorders>
            <w:shd w:val="clear" w:color="000000" w:fill="92D050"/>
            <w:vAlign w:val="bottom"/>
          </w:tcPr>
          <w:p w14:paraId="09294690" w14:textId="5C078F05" w:rsidR="00E34975" w:rsidRPr="008967AF" w:rsidRDefault="00E34975" w:rsidP="00686B80">
            <w:pPr>
              <w:jc w:val="center"/>
              <w:rPr>
                <w:sz w:val="18"/>
                <w:szCs w:val="18"/>
              </w:rPr>
            </w:pPr>
            <w:r w:rsidRPr="008967AF">
              <w:rPr>
                <w:rFonts w:ascii="Arial" w:hAnsi="Arial" w:cs="Arial"/>
                <w:color w:val="000000"/>
                <w:sz w:val="18"/>
                <w:szCs w:val="18"/>
              </w:rPr>
              <w:t>N1</w:t>
            </w:r>
          </w:p>
        </w:tc>
        <w:tc>
          <w:tcPr>
            <w:tcW w:w="1870" w:type="dxa"/>
            <w:tcBorders>
              <w:top w:val="nil"/>
              <w:left w:val="single" w:sz="4" w:space="0" w:color="auto"/>
              <w:bottom w:val="nil"/>
              <w:right w:val="single" w:sz="4" w:space="0" w:color="auto"/>
            </w:tcBorders>
            <w:shd w:val="clear" w:color="000000" w:fill="92D050"/>
            <w:vAlign w:val="bottom"/>
          </w:tcPr>
          <w:p w14:paraId="0F84A682" w14:textId="2906A396" w:rsidR="00E34975" w:rsidRPr="008967AF" w:rsidRDefault="00E34975" w:rsidP="00686B80">
            <w:pPr>
              <w:jc w:val="center"/>
              <w:rPr>
                <w:sz w:val="18"/>
                <w:szCs w:val="18"/>
              </w:rPr>
            </w:pPr>
            <w:r w:rsidRPr="008967AF">
              <w:rPr>
                <w:rFonts w:ascii="Arial" w:hAnsi="Arial" w:cs="Arial"/>
                <w:color w:val="000000"/>
                <w:sz w:val="18"/>
                <w:szCs w:val="18"/>
              </w:rPr>
              <w:t xml:space="preserve">80 </w:t>
            </w:r>
            <w:proofErr w:type="spellStart"/>
            <w:r w:rsidRPr="008967AF">
              <w:rPr>
                <w:rFonts w:ascii="Arial" w:hAnsi="Arial" w:cs="Arial"/>
                <w:color w:val="000000"/>
                <w:sz w:val="18"/>
                <w:szCs w:val="18"/>
              </w:rPr>
              <w:t>kgN</w:t>
            </w:r>
            <w:proofErr w:type="spellEnd"/>
            <w:r w:rsidRPr="008967AF">
              <w:rPr>
                <w:rFonts w:ascii="Arial" w:hAnsi="Arial" w:cs="Arial"/>
                <w:color w:val="000000"/>
                <w:sz w:val="18"/>
                <w:szCs w:val="18"/>
              </w:rPr>
              <w:t>/ha-1</w:t>
            </w:r>
          </w:p>
        </w:tc>
        <w:tc>
          <w:tcPr>
            <w:tcW w:w="1870" w:type="dxa"/>
            <w:tcBorders>
              <w:top w:val="nil"/>
              <w:left w:val="single" w:sz="4" w:space="0" w:color="auto"/>
              <w:bottom w:val="nil"/>
              <w:right w:val="nil"/>
            </w:tcBorders>
            <w:shd w:val="clear" w:color="000000" w:fill="92D050"/>
            <w:vAlign w:val="bottom"/>
          </w:tcPr>
          <w:p w14:paraId="6EF4726F" w14:textId="7EBE7320" w:rsidR="00E34975" w:rsidRPr="008967AF" w:rsidRDefault="00E34975" w:rsidP="00686B80">
            <w:pPr>
              <w:jc w:val="center"/>
              <w:rPr>
                <w:sz w:val="18"/>
                <w:szCs w:val="18"/>
              </w:rPr>
            </w:pPr>
            <w:r w:rsidRPr="008967AF">
              <w:rPr>
                <w:rFonts w:ascii="Arial" w:hAnsi="Arial" w:cs="Arial"/>
                <w:color w:val="000000"/>
                <w:sz w:val="18"/>
                <w:szCs w:val="18"/>
              </w:rPr>
              <w:t>20-40-20</w:t>
            </w:r>
          </w:p>
        </w:tc>
      </w:tr>
      <w:tr w:rsidR="00E34975" w14:paraId="1FC31681" w14:textId="77777777" w:rsidTr="008967AF">
        <w:trPr>
          <w:jc w:val="center"/>
        </w:trPr>
        <w:tc>
          <w:tcPr>
            <w:tcW w:w="1870" w:type="dxa"/>
            <w:tcBorders>
              <w:top w:val="nil"/>
              <w:left w:val="nil"/>
              <w:bottom w:val="nil"/>
              <w:right w:val="single" w:sz="4" w:space="0" w:color="auto"/>
            </w:tcBorders>
            <w:shd w:val="clear" w:color="000000" w:fill="00B0F0"/>
            <w:vAlign w:val="bottom"/>
          </w:tcPr>
          <w:p w14:paraId="7E78AF41" w14:textId="6B539752" w:rsidR="00E34975" w:rsidRPr="008967AF" w:rsidRDefault="00E34975" w:rsidP="00686B80">
            <w:pPr>
              <w:jc w:val="center"/>
              <w:rPr>
                <w:sz w:val="18"/>
                <w:szCs w:val="18"/>
              </w:rPr>
            </w:pPr>
            <w:r w:rsidRPr="008967AF">
              <w:rPr>
                <w:rFonts w:ascii="Arial" w:hAnsi="Arial" w:cs="Arial"/>
                <w:color w:val="000000"/>
                <w:sz w:val="18"/>
                <w:szCs w:val="18"/>
              </w:rPr>
              <w:t>8</w:t>
            </w:r>
          </w:p>
        </w:tc>
        <w:tc>
          <w:tcPr>
            <w:tcW w:w="1870" w:type="dxa"/>
            <w:tcBorders>
              <w:top w:val="nil"/>
              <w:left w:val="single" w:sz="4" w:space="0" w:color="auto"/>
              <w:bottom w:val="nil"/>
              <w:right w:val="single" w:sz="4" w:space="0" w:color="auto"/>
            </w:tcBorders>
            <w:shd w:val="clear" w:color="000000" w:fill="00B0F0"/>
            <w:vAlign w:val="bottom"/>
          </w:tcPr>
          <w:p w14:paraId="76E83F34" w14:textId="00E11902" w:rsidR="00E34975" w:rsidRPr="008967AF" w:rsidRDefault="00E34975" w:rsidP="00686B80">
            <w:pPr>
              <w:jc w:val="center"/>
              <w:rPr>
                <w:sz w:val="18"/>
                <w:szCs w:val="18"/>
              </w:rPr>
            </w:pPr>
            <w:r w:rsidRPr="008967AF">
              <w:rPr>
                <w:rFonts w:ascii="Arial" w:hAnsi="Arial" w:cs="Arial"/>
                <w:color w:val="000000"/>
                <w:sz w:val="18"/>
                <w:szCs w:val="18"/>
              </w:rPr>
              <w:t>CH Nara</w:t>
            </w:r>
          </w:p>
        </w:tc>
        <w:tc>
          <w:tcPr>
            <w:tcW w:w="1870" w:type="dxa"/>
            <w:tcBorders>
              <w:top w:val="nil"/>
              <w:left w:val="single" w:sz="4" w:space="0" w:color="auto"/>
              <w:bottom w:val="nil"/>
              <w:right w:val="single" w:sz="4" w:space="0" w:color="auto"/>
            </w:tcBorders>
            <w:shd w:val="clear" w:color="000000" w:fill="00B0F0"/>
            <w:vAlign w:val="bottom"/>
          </w:tcPr>
          <w:p w14:paraId="46CDB1FD" w14:textId="56890AB6" w:rsidR="00E34975" w:rsidRPr="008967AF" w:rsidRDefault="00E34975" w:rsidP="00686B80">
            <w:pPr>
              <w:jc w:val="center"/>
              <w:rPr>
                <w:sz w:val="18"/>
                <w:szCs w:val="18"/>
              </w:rPr>
            </w:pPr>
            <w:r w:rsidRPr="008967AF">
              <w:rPr>
                <w:rFonts w:ascii="Arial" w:hAnsi="Arial" w:cs="Arial"/>
                <w:color w:val="000000"/>
                <w:sz w:val="18"/>
                <w:szCs w:val="18"/>
              </w:rPr>
              <w:t>N2</w:t>
            </w:r>
          </w:p>
        </w:tc>
        <w:tc>
          <w:tcPr>
            <w:tcW w:w="1870" w:type="dxa"/>
            <w:tcBorders>
              <w:top w:val="nil"/>
              <w:left w:val="single" w:sz="4" w:space="0" w:color="auto"/>
              <w:bottom w:val="nil"/>
              <w:right w:val="single" w:sz="4" w:space="0" w:color="auto"/>
            </w:tcBorders>
            <w:shd w:val="clear" w:color="000000" w:fill="00B0F0"/>
            <w:vAlign w:val="bottom"/>
          </w:tcPr>
          <w:p w14:paraId="5C3219BD" w14:textId="626CCFAB" w:rsidR="00E34975" w:rsidRPr="008967AF" w:rsidRDefault="00E34975" w:rsidP="00686B80">
            <w:pPr>
              <w:jc w:val="center"/>
              <w:rPr>
                <w:sz w:val="18"/>
                <w:szCs w:val="18"/>
              </w:rPr>
            </w:pPr>
            <w:r w:rsidRPr="008967AF">
              <w:rPr>
                <w:rFonts w:ascii="Arial" w:hAnsi="Arial" w:cs="Arial"/>
                <w:color w:val="000000"/>
                <w:sz w:val="18"/>
                <w:szCs w:val="18"/>
              </w:rPr>
              <w:t xml:space="preserve">80 </w:t>
            </w:r>
            <w:proofErr w:type="spellStart"/>
            <w:r w:rsidRPr="008967AF">
              <w:rPr>
                <w:rFonts w:ascii="Arial" w:hAnsi="Arial" w:cs="Arial"/>
                <w:color w:val="000000"/>
                <w:sz w:val="18"/>
                <w:szCs w:val="18"/>
              </w:rPr>
              <w:t>kgN</w:t>
            </w:r>
            <w:proofErr w:type="spellEnd"/>
            <w:r w:rsidRPr="008967AF">
              <w:rPr>
                <w:rFonts w:ascii="Arial" w:hAnsi="Arial" w:cs="Arial"/>
                <w:color w:val="000000"/>
                <w:sz w:val="18"/>
                <w:szCs w:val="18"/>
              </w:rPr>
              <w:t>/ha-1</w:t>
            </w:r>
          </w:p>
        </w:tc>
        <w:tc>
          <w:tcPr>
            <w:tcW w:w="1870" w:type="dxa"/>
            <w:tcBorders>
              <w:top w:val="nil"/>
              <w:left w:val="single" w:sz="4" w:space="0" w:color="auto"/>
              <w:bottom w:val="nil"/>
              <w:right w:val="nil"/>
            </w:tcBorders>
            <w:shd w:val="clear" w:color="000000" w:fill="00B0F0"/>
            <w:vAlign w:val="bottom"/>
          </w:tcPr>
          <w:p w14:paraId="091257E8" w14:textId="0367B97A" w:rsidR="00E34975" w:rsidRPr="008967AF" w:rsidRDefault="00E34975" w:rsidP="00686B80">
            <w:pPr>
              <w:jc w:val="center"/>
              <w:rPr>
                <w:sz w:val="18"/>
                <w:szCs w:val="18"/>
              </w:rPr>
            </w:pPr>
            <w:r w:rsidRPr="008967AF">
              <w:rPr>
                <w:rFonts w:ascii="Arial" w:hAnsi="Arial" w:cs="Arial"/>
                <w:color w:val="000000"/>
                <w:sz w:val="18"/>
                <w:szCs w:val="18"/>
              </w:rPr>
              <w:t>20-60-0</w:t>
            </w:r>
          </w:p>
        </w:tc>
      </w:tr>
      <w:tr w:rsidR="00E34975" w14:paraId="25F504EA" w14:textId="77777777" w:rsidTr="008967AF">
        <w:trPr>
          <w:jc w:val="center"/>
        </w:trPr>
        <w:tc>
          <w:tcPr>
            <w:tcW w:w="1870" w:type="dxa"/>
            <w:tcBorders>
              <w:top w:val="nil"/>
              <w:left w:val="nil"/>
              <w:bottom w:val="nil"/>
              <w:right w:val="single" w:sz="4" w:space="0" w:color="auto"/>
            </w:tcBorders>
            <w:shd w:val="clear" w:color="000000" w:fill="FFFF00"/>
            <w:vAlign w:val="bottom"/>
          </w:tcPr>
          <w:p w14:paraId="1A4327AF" w14:textId="3D433571" w:rsidR="00E34975" w:rsidRPr="008967AF" w:rsidRDefault="00E34975" w:rsidP="00686B80">
            <w:pPr>
              <w:jc w:val="center"/>
              <w:rPr>
                <w:sz w:val="18"/>
                <w:szCs w:val="18"/>
              </w:rPr>
            </w:pPr>
            <w:r w:rsidRPr="008967AF">
              <w:rPr>
                <w:rFonts w:ascii="Arial" w:hAnsi="Arial" w:cs="Arial"/>
                <w:color w:val="000000"/>
                <w:sz w:val="18"/>
                <w:szCs w:val="18"/>
              </w:rPr>
              <w:t>9</w:t>
            </w:r>
          </w:p>
        </w:tc>
        <w:tc>
          <w:tcPr>
            <w:tcW w:w="1870" w:type="dxa"/>
            <w:tcBorders>
              <w:top w:val="nil"/>
              <w:left w:val="single" w:sz="4" w:space="0" w:color="auto"/>
              <w:bottom w:val="nil"/>
              <w:right w:val="single" w:sz="4" w:space="0" w:color="auto"/>
            </w:tcBorders>
            <w:shd w:val="clear" w:color="000000" w:fill="FFFF00"/>
            <w:vAlign w:val="bottom"/>
          </w:tcPr>
          <w:p w14:paraId="1D562FBB" w14:textId="56660BC3" w:rsidR="00E34975" w:rsidRPr="008967AF" w:rsidRDefault="00E34975" w:rsidP="00686B80">
            <w:pPr>
              <w:jc w:val="center"/>
              <w:rPr>
                <w:sz w:val="18"/>
                <w:szCs w:val="18"/>
              </w:rPr>
            </w:pPr>
            <w:r w:rsidRPr="008967AF">
              <w:rPr>
                <w:rFonts w:ascii="Arial" w:hAnsi="Arial" w:cs="Arial"/>
                <w:color w:val="000000"/>
                <w:sz w:val="18"/>
                <w:szCs w:val="18"/>
              </w:rPr>
              <w:t>CH Nara</w:t>
            </w:r>
          </w:p>
        </w:tc>
        <w:tc>
          <w:tcPr>
            <w:tcW w:w="1870" w:type="dxa"/>
            <w:tcBorders>
              <w:top w:val="nil"/>
              <w:left w:val="single" w:sz="4" w:space="0" w:color="auto"/>
              <w:bottom w:val="nil"/>
              <w:right w:val="single" w:sz="4" w:space="0" w:color="auto"/>
            </w:tcBorders>
            <w:shd w:val="clear" w:color="000000" w:fill="FFFF00"/>
            <w:vAlign w:val="bottom"/>
          </w:tcPr>
          <w:p w14:paraId="0E71D388" w14:textId="23DE1E45" w:rsidR="00E34975" w:rsidRPr="008967AF" w:rsidRDefault="00E34975" w:rsidP="00686B80">
            <w:pPr>
              <w:jc w:val="center"/>
              <w:rPr>
                <w:sz w:val="18"/>
                <w:szCs w:val="18"/>
              </w:rPr>
            </w:pPr>
            <w:r w:rsidRPr="008967AF">
              <w:rPr>
                <w:rFonts w:ascii="Arial" w:hAnsi="Arial" w:cs="Arial"/>
                <w:color w:val="000000"/>
                <w:sz w:val="18"/>
                <w:szCs w:val="18"/>
              </w:rPr>
              <w:t>N3</w:t>
            </w:r>
          </w:p>
        </w:tc>
        <w:tc>
          <w:tcPr>
            <w:tcW w:w="1870" w:type="dxa"/>
            <w:tcBorders>
              <w:top w:val="nil"/>
              <w:left w:val="single" w:sz="4" w:space="0" w:color="auto"/>
              <w:bottom w:val="nil"/>
              <w:right w:val="single" w:sz="4" w:space="0" w:color="auto"/>
            </w:tcBorders>
            <w:shd w:val="clear" w:color="000000" w:fill="FFFF00"/>
            <w:vAlign w:val="bottom"/>
          </w:tcPr>
          <w:p w14:paraId="3FCCBD88" w14:textId="1B3BFC29" w:rsidR="00E34975" w:rsidRPr="008967AF" w:rsidRDefault="00E34975" w:rsidP="00686B80">
            <w:pPr>
              <w:jc w:val="center"/>
              <w:rPr>
                <w:sz w:val="18"/>
                <w:szCs w:val="18"/>
              </w:rPr>
            </w:pPr>
            <w:r w:rsidRPr="008967AF">
              <w:rPr>
                <w:rFonts w:ascii="Arial" w:hAnsi="Arial" w:cs="Arial"/>
                <w:color w:val="000000"/>
                <w:sz w:val="18"/>
                <w:szCs w:val="18"/>
              </w:rPr>
              <w:t xml:space="preserve">160 </w:t>
            </w:r>
            <w:proofErr w:type="spellStart"/>
            <w:r w:rsidRPr="008967AF">
              <w:rPr>
                <w:rFonts w:ascii="Arial" w:hAnsi="Arial" w:cs="Arial"/>
                <w:color w:val="000000"/>
                <w:sz w:val="18"/>
                <w:szCs w:val="18"/>
              </w:rPr>
              <w:t>kgN</w:t>
            </w:r>
            <w:proofErr w:type="spellEnd"/>
            <w:r w:rsidRPr="008967AF">
              <w:rPr>
                <w:rFonts w:ascii="Arial" w:hAnsi="Arial" w:cs="Arial"/>
                <w:color w:val="000000"/>
                <w:sz w:val="18"/>
                <w:szCs w:val="18"/>
              </w:rPr>
              <w:t>/ha-1</w:t>
            </w:r>
          </w:p>
        </w:tc>
        <w:tc>
          <w:tcPr>
            <w:tcW w:w="1870" w:type="dxa"/>
            <w:tcBorders>
              <w:top w:val="nil"/>
              <w:left w:val="single" w:sz="4" w:space="0" w:color="auto"/>
              <w:bottom w:val="nil"/>
              <w:right w:val="nil"/>
            </w:tcBorders>
            <w:shd w:val="clear" w:color="000000" w:fill="FFFF00"/>
            <w:vAlign w:val="bottom"/>
          </w:tcPr>
          <w:p w14:paraId="2C8FDBEE" w14:textId="6745621F" w:rsidR="00E34975" w:rsidRPr="008967AF" w:rsidRDefault="00E34975" w:rsidP="00686B80">
            <w:pPr>
              <w:jc w:val="center"/>
              <w:rPr>
                <w:sz w:val="18"/>
                <w:szCs w:val="18"/>
              </w:rPr>
            </w:pPr>
            <w:r w:rsidRPr="008967AF">
              <w:rPr>
                <w:rFonts w:ascii="Arial" w:hAnsi="Arial" w:cs="Arial"/>
                <w:color w:val="000000"/>
                <w:sz w:val="18"/>
                <w:szCs w:val="18"/>
              </w:rPr>
              <w:t>40-80-40</w:t>
            </w:r>
          </w:p>
        </w:tc>
      </w:tr>
      <w:tr w:rsidR="00E34975" w14:paraId="13E15D1D" w14:textId="77777777" w:rsidTr="008967AF">
        <w:trPr>
          <w:jc w:val="center"/>
        </w:trPr>
        <w:tc>
          <w:tcPr>
            <w:tcW w:w="1870" w:type="dxa"/>
            <w:tcBorders>
              <w:top w:val="nil"/>
              <w:left w:val="nil"/>
              <w:bottom w:val="nil"/>
              <w:right w:val="single" w:sz="4" w:space="0" w:color="auto"/>
            </w:tcBorders>
            <w:shd w:val="clear" w:color="000000" w:fill="FF0000"/>
            <w:vAlign w:val="bottom"/>
          </w:tcPr>
          <w:p w14:paraId="43CA5B7A" w14:textId="6BD22610" w:rsidR="00E34975" w:rsidRPr="008967AF" w:rsidRDefault="00E34975" w:rsidP="00686B80">
            <w:pPr>
              <w:jc w:val="center"/>
              <w:rPr>
                <w:sz w:val="18"/>
                <w:szCs w:val="18"/>
              </w:rPr>
            </w:pPr>
            <w:r w:rsidRPr="008967AF">
              <w:rPr>
                <w:rFonts w:ascii="Arial" w:hAnsi="Arial" w:cs="Arial"/>
                <w:color w:val="000000"/>
                <w:sz w:val="18"/>
                <w:szCs w:val="18"/>
              </w:rPr>
              <w:t>10</w:t>
            </w:r>
          </w:p>
        </w:tc>
        <w:tc>
          <w:tcPr>
            <w:tcW w:w="1870" w:type="dxa"/>
            <w:tcBorders>
              <w:top w:val="nil"/>
              <w:left w:val="single" w:sz="4" w:space="0" w:color="auto"/>
              <w:bottom w:val="nil"/>
              <w:right w:val="single" w:sz="4" w:space="0" w:color="auto"/>
            </w:tcBorders>
            <w:shd w:val="clear" w:color="000000" w:fill="FF0000"/>
            <w:vAlign w:val="bottom"/>
          </w:tcPr>
          <w:p w14:paraId="45242253" w14:textId="780B15BE" w:rsidR="00E34975" w:rsidRPr="008967AF" w:rsidRDefault="00E34975" w:rsidP="00686B80">
            <w:pPr>
              <w:jc w:val="center"/>
              <w:rPr>
                <w:sz w:val="18"/>
                <w:szCs w:val="18"/>
              </w:rPr>
            </w:pPr>
            <w:r w:rsidRPr="008967AF">
              <w:rPr>
                <w:rFonts w:ascii="Arial" w:hAnsi="Arial" w:cs="Arial"/>
                <w:color w:val="000000"/>
                <w:sz w:val="18"/>
                <w:szCs w:val="18"/>
              </w:rPr>
              <w:t>CH Nara</w:t>
            </w:r>
          </w:p>
        </w:tc>
        <w:tc>
          <w:tcPr>
            <w:tcW w:w="1870" w:type="dxa"/>
            <w:tcBorders>
              <w:top w:val="nil"/>
              <w:left w:val="single" w:sz="4" w:space="0" w:color="auto"/>
              <w:bottom w:val="nil"/>
              <w:right w:val="single" w:sz="4" w:space="0" w:color="auto"/>
            </w:tcBorders>
            <w:shd w:val="clear" w:color="000000" w:fill="FF0000"/>
            <w:vAlign w:val="bottom"/>
          </w:tcPr>
          <w:p w14:paraId="16459D2D" w14:textId="5C4E0372" w:rsidR="00E34975" w:rsidRPr="008967AF" w:rsidRDefault="00E34975" w:rsidP="00686B80">
            <w:pPr>
              <w:jc w:val="center"/>
              <w:rPr>
                <w:sz w:val="18"/>
                <w:szCs w:val="18"/>
              </w:rPr>
            </w:pPr>
            <w:r w:rsidRPr="008967AF">
              <w:rPr>
                <w:rFonts w:ascii="Arial" w:hAnsi="Arial" w:cs="Arial"/>
                <w:color w:val="000000"/>
                <w:sz w:val="18"/>
                <w:szCs w:val="18"/>
              </w:rPr>
              <w:t>N4</w:t>
            </w:r>
          </w:p>
        </w:tc>
        <w:tc>
          <w:tcPr>
            <w:tcW w:w="1870" w:type="dxa"/>
            <w:tcBorders>
              <w:top w:val="nil"/>
              <w:left w:val="single" w:sz="4" w:space="0" w:color="auto"/>
              <w:bottom w:val="nil"/>
              <w:right w:val="single" w:sz="4" w:space="0" w:color="auto"/>
            </w:tcBorders>
            <w:shd w:val="clear" w:color="000000" w:fill="FF0000"/>
            <w:vAlign w:val="bottom"/>
          </w:tcPr>
          <w:p w14:paraId="07AB84B8" w14:textId="37E71C22" w:rsidR="00E34975" w:rsidRPr="008967AF" w:rsidRDefault="00E34975" w:rsidP="00686B80">
            <w:pPr>
              <w:jc w:val="center"/>
              <w:rPr>
                <w:sz w:val="18"/>
                <w:szCs w:val="18"/>
              </w:rPr>
            </w:pPr>
            <w:r w:rsidRPr="008967AF">
              <w:rPr>
                <w:rFonts w:ascii="Arial" w:hAnsi="Arial" w:cs="Arial"/>
                <w:color w:val="000000"/>
                <w:sz w:val="18"/>
                <w:szCs w:val="18"/>
              </w:rPr>
              <w:t xml:space="preserve">160 </w:t>
            </w:r>
            <w:proofErr w:type="spellStart"/>
            <w:r w:rsidRPr="008967AF">
              <w:rPr>
                <w:rFonts w:ascii="Arial" w:hAnsi="Arial" w:cs="Arial"/>
                <w:color w:val="000000"/>
                <w:sz w:val="18"/>
                <w:szCs w:val="18"/>
              </w:rPr>
              <w:t>kgN</w:t>
            </w:r>
            <w:proofErr w:type="spellEnd"/>
            <w:r w:rsidRPr="008967AF">
              <w:rPr>
                <w:rFonts w:ascii="Arial" w:hAnsi="Arial" w:cs="Arial"/>
                <w:color w:val="000000"/>
                <w:sz w:val="18"/>
                <w:szCs w:val="18"/>
              </w:rPr>
              <w:t>/ha-1</w:t>
            </w:r>
          </w:p>
        </w:tc>
        <w:tc>
          <w:tcPr>
            <w:tcW w:w="1870" w:type="dxa"/>
            <w:tcBorders>
              <w:top w:val="nil"/>
              <w:left w:val="single" w:sz="4" w:space="0" w:color="auto"/>
              <w:bottom w:val="nil"/>
              <w:right w:val="nil"/>
            </w:tcBorders>
            <w:shd w:val="clear" w:color="000000" w:fill="FF0000"/>
            <w:vAlign w:val="bottom"/>
          </w:tcPr>
          <w:p w14:paraId="5A0F3140" w14:textId="382F1786" w:rsidR="00E34975" w:rsidRPr="008967AF" w:rsidRDefault="00E34975" w:rsidP="00686B80">
            <w:pPr>
              <w:jc w:val="center"/>
              <w:rPr>
                <w:sz w:val="18"/>
                <w:szCs w:val="18"/>
              </w:rPr>
            </w:pPr>
            <w:r w:rsidRPr="008967AF">
              <w:rPr>
                <w:rFonts w:ascii="Arial" w:hAnsi="Arial" w:cs="Arial"/>
                <w:color w:val="000000"/>
                <w:sz w:val="18"/>
                <w:szCs w:val="18"/>
              </w:rPr>
              <w:t>40-120-0</w:t>
            </w:r>
          </w:p>
        </w:tc>
      </w:tr>
      <w:tr w:rsidR="00E34975" w14:paraId="40C68870" w14:textId="77777777" w:rsidTr="008967AF">
        <w:trPr>
          <w:jc w:val="center"/>
        </w:trPr>
        <w:tc>
          <w:tcPr>
            <w:tcW w:w="1870" w:type="dxa"/>
            <w:tcBorders>
              <w:top w:val="nil"/>
              <w:left w:val="nil"/>
              <w:bottom w:val="nil"/>
              <w:right w:val="single" w:sz="4" w:space="0" w:color="auto"/>
            </w:tcBorders>
            <w:shd w:val="clear" w:color="auto" w:fill="auto"/>
            <w:vAlign w:val="bottom"/>
          </w:tcPr>
          <w:p w14:paraId="47BDD47C" w14:textId="01A63AFD" w:rsidR="00E34975" w:rsidRPr="008967AF" w:rsidRDefault="00E34975" w:rsidP="00686B80">
            <w:pPr>
              <w:jc w:val="center"/>
              <w:rPr>
                <w:sz w:val="18"/>
                <w:szCs w:val="18"/>
              </w:rPr>
            </w:pPr>
            <w:r w:rsidRPr="008967AF">
              <w:rPr>
                <w:rFonts w:ascii="Arial" w:hAnsi="Arial" w:cs="Arial"/>
                <w:color w:val="000000"/>
                <w:sz w:val="18"/>
                <w:szCs w:val="18"/>
              </w:rPr>
              <w:t>11</w:t>
            </w:r>
          </w:p>
        </w:tc>
        <w:tc>
          <w:tcPr>
            <w:tcW w:w="1870" w:type="dxa"/>
            <w:tcBorders>
              <w:top w:val="nil"/>
              <w:left w:val="single" w:sz="4" w:space="0" w:color="auto"/>
              <w:bottom w:val="nil"/>
              <w:right w:val="single" w:sz="4" w:space="0" w:color="auto"/>
            </w:tcBorders>
            <w:shd w:val="clear" w:color="auto" w:fill="auto"/>
            <w:vAlign w:val="bottom"/>
          </w:tcPr>
          <w:p w14:paraId="588D86AA" w14:textId="61319E13" w:rsidR="00E34975" w:rsidRPr="008967AF" w:rsidRDefault="00E34975" w:rsidP="00686B80">
            <w:pPr>
              <w:jc w:val="center"/>
              <w:rPr>
                <w:sz w:val="18"/>
                <w:szCs w:val="18"/>
              </w:rPr>
            </w:pPr>
            <w:r w:rsidRPr="008967AF">
              <w:rPr>
                <w:rFonts w:ascii="Arial" w:hAnsi="Arial" w:cs="Arial"/>
                <w:color w:val="000000"/>
                <w:sz w:val="18"/>
                <w:szCs w:val="18"/>
              </w:rPr>
              <w:t xml:space="preserve">CH </w:t>
            </w:r>
            <w:proofErr w:type="spellStart"/>
            <w:r w:rsidRPr="008967AF">
              <w:rPr>
                <w:rFonts w:ascii="Arial" w:hAnsi="Arial" w:cs="Arial"/>
                <w:color w:val="000000"/>
                <w:sz w:val="18"/>
                <w:szCs w:val="18"/>
              </w:rPr>
              <w:t>Camedo</w:t>
            </w:r>
            <w:proofErr w:type="spellEnd"/>
          </w:p>
        </w:tc>
        <w:tc>
          <w:tcPr>
            <w:tcW w:w="1870" w:type="dxa"/>
            <w:tcBorders>
              <w:top w:val="nil"/>
              <w:left w:val="single" w:sz="4" w:space="0" w:color="auto"/>
              <w:bottom w:val="nil"/>
              <w:right w:val="single" w:sz="4" w:space="0" w:color="auto"/>
            </w:tcBorders>
            <w:shd w:val="clear" w:color="auto" w:fill="auto"/>
            <w:vAlign w:val="bottom"/>
          </w:tcPr>
          <w:p w14:paraId="48741DFF" w14:textId="478A3883" w:rsidR="00E34975" w:rsidRPr="008967AF" w:rsidRDefault="00E34975" w:rsidP="00686B80">
            <w:pPr>
              <w:jc w:val="center"/>
              <w:rPr>
                <w:sz w:val="18"/>
                <w:szCs w:val="18"/>
              </w:rPr>
            </w:pPr>
            <w:r w:rsidRPr="008967AF">
              <w:rPr>
                <w:rFonts w:ascii="Arial" w:hAnsi="Arial" w:cs="Arial"/>
                <w:color w:val="000000"/>
                <w:sz w:val="18"/>
                <w:szCs w:val="18"/>
              </w:rPr>
              <w:t>N0</w:t>
            </w:r>
          </w:p>
        </w:tc>
        <w:tc>
          <w:tcPr>
            <w:tcW w:w="1870" w:type="dxa"/>
            <w:tcBorders>
              <w:top w:val="nil"/>
              <w:left w:val="single" w:sz="4" w:space="0" w:color="auto"/>
              <w:bottom w:val="nil"/>
              <w:right w:val="single" w:sz="4" w:space="0" w:color="auto"/>
            </w:tcBorders>
            <w:shd w:val="clear" w:color="auto" w:fill="auto"/>
            <w:vAlign w:val="bottom"/>
          </w:tcPr>
          <w:p w14:paraId="29AF8B3E" w14:textId="1CA6D754" w:rsidR="00E34975" w:rsidRPr="008967AF" w:rsidRDefault="00E34975" w:rsidP="00686B80">
            <w:pPr>
              <w:jc w:val="center"/>
              <w:rPr>
                <w:sz w:val="18"/>
                <w:szCs w:val="18"/>
              </w:rPr>
            </w:pPr>
            <w:r w:rsidRPr="008967AF">
              <w:rPr>
                <w:rFonts w:ascii="Arial" w:hAnsi="Arial" w:cs="Arial"/>
                <w:color w:val="000000"/>
                <w:sz w:val="18"/>
                <w:szCs w:val="18"/>
              </w:rPr>
              <w:t xml:space="preserve">0 </w:t>
            </w:r>
            <w:proofErr w:type="spellStart"/>
            <w:r w:rsidRPr="008967AF">
              <w:rPr>
                <w:rFonts w:ascii="Arial" w:hAnsi="Arial" w:cs="Arial"/>
                <w:color w:val="000000"/>
                <w:sz w:val="18"/>
                <w:szCs w:val="18"/>
              </w:rPr>
              <w:t>kgN</w:t>
            </w:r>
            <w:proofErr w:type="spellEnd"/>
            <w:r w:rsidRPr="008967AF">
              <w:rPr>
                <w:rFonts w:ascii="Arial" w:hAnsi="Arial" w:cs="Arial"/>
                <w:color w:val="000000"/>
                <w:sz w:val="18"/>
                <w:szCs w:val="18"/>
              </w:rPr>
              <w:t>/ha-1</w:t>
            </w:r>
          </w:p>
        </w:tc>
        <w:tc>
          <w:tcPr>
            <w:tcW w:w="1870" w:type="dxa"/>
            <w:tcBorders>
              <w:top w:val="nil"/>
              <w:left w:val="single" w:sz="4" w:space="0" w:color="auto"/>
              <w:bottom w:val="nil"/>
              <w:right w:val="nil"/>
            </w:tcBorders>
            <w:shd w:val="clear" w:color="auto" w:fill="auto"/>
            <w:vAlign w:val="bottom"/>
          </w:tcPr>
          <w:p w14:paraId="4E7D8790" w14:textId="479F6DE8" w:rsidR="00E34975" w:rsidRPr="008967AF" w:rsidRDefault="00E34975" w:rsidP="00686B80">
            <w:pPr>
              <w:jc w:val="center"/>
              <w:rPr>
                <w:sz w:val="18"/>
                <w:szCs w:val="18"/>
              </w:rPr>
            </w:pPr>
            <w:r w:rsidRPr="008967AF">
              <w:rPr>
                <w:rFonts w:ascii="Arial" w:hAnsi="Arial" w:cs="Arial"/>
                <w:color w:val="000000"/>
                <w:sz w:val="18"/>
                <w:szCs w:val="18"/>
              </w:rPr>
              <w:t>0-0-0</w:t>
            </w:r>
          </w:p>
        </w:tc>
      </w:tr>
      <w:tr w:rsidR="00E34975" w14:paraId="5B738C6F" w14:textId="77777777" w:rsidTr="008967AF">
        <w:trPr>
          <w:jc w:val="center"/>
        </w:trPr>
        <w:tc>
          <w:tcPr>
            <w:tcW w:w="1870" w:type="dxa"/>
            <w:tcBorders>
              <w:top w:val="nil"/>
              <w:left w:val="nil"/>
              <w:bottom w:val="nil"/>
              <w:right w:val="single" w:sz="4" w:space="0" w:color="auto"/>
            </w:tcBorders>
            <w:shd w:val="clear" w:color="000000" w:fill="92D050"/>
            <w:vAlign w:val="bottom"/>
          </w:tcPr>
          <w:p w14:paraId="1B6D0476" w14:textId="4A48468E" w:rsidR="00E34975" w:rsidRPr="008967AF" w:rsidRDefault="00E34975" w:rsidP="00686B80">
            <w:pPr>
              <w:jc w:val="center"/>
              <w:rPr>
                <w:sz w:val="18"/>
                <w:szCs w:val="18"/>
              </w:rPr>
            </w:pPr>
            <w:r w:rsidRPr="008967AF">
              <w:rPr>
                <w:rFonts w:ascii="Arial" w:hAnsi="Arial" w:cs="Arial"/>
                <w:color w:val="000000"/>
                <w:sz w:val="18"/>
                <w:szCs w:val="18"/>
              </w:rPr>
              <w:t>12</w:t>
            </w:r>
          </w:p>
        </w:tc>
        <w:tc>
          <w:tcPr>
            <w:tcW w:w="1870" w:type="dxa"/>
            <w:tcBorders>
              <w:top w:val="nil"/>
              <w:left w:val="single" w:sz="4" w:space="0" w:color="auto"/>
              <w:bottom w:val="nil"/>
              <w:right w:val="single" w:sz="4" w:space="0" w:color="auto"/>
            </w:tcBorders>
            <w:shd w:val="clear" w:color="000000" w:fill="92D050"/>
            <w:vAlign w:val="bottom"/>
          </w:tcPr>
          <w:p w14:paraId="4050D931" w14:textId="51C7974B" w:rsidR="00E34975" w:rsidRPr="008967AF" w:rsidRDefault="00E34975" w:rsidP="00686B80">
            <w:pPr>
              <w:jc w:val="center"/>
              <w:rPr>
                <w:sz w:val="18"/>
                <w:szCs w:val="18"/>
              </w:rPr>
            </w:pPr>
            <w:r w:rsidRPr="008967AF">
              <w:rPr>
                <w:rFonts w:ascii="Arial" w:hAnsi="Arial" w:cs="Arial"/>
                <w:color w:val="000000"/>
                <w:sz w:val="18"/>
                <w:szCs w:val="18"/>
              </w:rPr>
              <w:t xml:space="preserve">CH </w:t>
            </w:r>
            <w:proofErr w:type="spellStart"/>
            <w:r w:rsidRPr="008967AF">
              <w:rPr>
                <w:rFonts w:ascii="Arial" w:hAnsi="Arial" w:cs="Arial"/>
                <w:color w:val="000000"/>
                <w:sz w:val="18"/>
                <w:szCs w:val="18"/>
              </w:rPr>
              <w:t>Camedo</w:t>
            </w:r>
            <w:proofErr w:type="spellEnd"/>
          </w:p>
        </w:tc>
        <w:tc>
          <w:tcPr>
            <w:tcW w:w="1870" w:type="dxa"/>
            <w:tcBorders>
              <w:top w:val="nil"/>
              <w:left w:val="single" w:sz="4" w:space="0" w:color="auto"/>
              <w:bottom w:val="nil"/>
              <w:right w:val="single" w:sz="4" w:space="0" w:color="auto"/>
            </w:tcBorders>
            <w:shd w:val="clear" w:color="000000" w:fill="92D050"/>
            <w:vAlign w:val="bottom"/>
          </w:tcPr>
          <w:p w14:paraId="78A8FAB9" w14:textId="7103ECB0" w:rsidR="00E34975" w:rsidRPr="008967AF" w:rsidRDefault="00E34975" w:rsidP="00686B80">
            <w:pPr>
              <w:jc w:val="center"/>
              <w:rPr>
                <w:sz w:val="18"/>
                <w:szCs w:val="18"/>
              </w:rPr>
            </w:pPr>
            <w:r w:rsidRPr="008967AF">
              <w:rPr>
                <w:rFonts w:ascii="Arial" w:hAnsi="Arial" w:cs="Arial"/>
                <w:color w:val="000000"/>
                <w:sz w:val="18"/>
                <w:szCs w:val="18"/>
              </w:rPr>
              <w:t>N1</w:t>
            </w:r>
          </w:p>
        </w:tc>
        <w:tc>
          <w:tcPr>
            <w:tcW w:w="1870" w:type="dxa"/>
            <w:tcBorders>
              <w:top w:val="nil"/>
              <w:left w:val="single" w:sz="4" w:space="0" w:color="auto"/>
              <w:bottom w:val="nil"/>
              <w:right w:val="single" w:sz="4" w:space="0" w:color="auto"/>
            </w:tcBorders>
            <w:shd w:val="clear" w:color="000000" w:fill="92D050"/>
            <w:vAlign w:val="bottom"/>
          </w:tcPr>
          <w:p w14:paraId="05A787D1" w14:textId="3E9C10FA" w:rsidR="00E34975" w:rsidRPr="008967AF" w:rsidRDefault="00E34975" w:rsidP="00686B80">
            <w:pPr>
              <w:jc w:val="center"/>
              <w:rPr>
                <w:sz w:val="18"/>
                <w:szCs w:val="18"/>
              </w:rPr>
            </w:pPr>
            <w:r w:rsidRPr="008967AF">
              <w:rPr>
                <w:rFonts w:ascii="Arial" w:hAnsi="Arial" w:cs="Arial"/>
                <w:color w:val="000000"/>
                <w:sz w:val="18"/>
                <w:szCs w:val="18"/>
              </w:rPr>
              <w:t xml:space="preserve">80 </w:t>
            </w:r>
            <w:proofErr w:type="spellStart"/>
            <w:r w:rsidRPr="008967AF">
              <w:rPr>
                <w:rFonts w:ascii="Arial" w:hAnsi="Arial" w:cs="Arial"/>
                <w:color w:val="000000"/>
                <w:sz w:val="18"/>
                <w:szCs w:val="18"/>
              </w:rPr>
              <w:t>kgN</w:t>
            </w:r>
            <w:proofErr w:type="spellEnd"/>
            <w:r w:rsidRPr="008967AF">
              <w:rPr>
                <w:rFonts w:ascii="Arial" w:hAnsi="Arial" w:cs="Arial"/>
                <w:color w:val="000000"/>
                <w:sz w:val="18"/>
                <w:szCs w:val="18"/>
              </w:rPr>
              <w:t>/ha-1</w:t>
            </w:r>
          </w:p>
        </w:tc>
        <w:tc>
          <w:tcPr>
            <w:tcW w:w="1870" w:type="dxa"/>
            <w:tcBorders>
              <w:top w:val="nil"/>
              <w:left w:val="single" w:sz="4" w:space="0" w:color="auto"/>
              <w:bottom w:val="nil"/>
              <w:right w:val="nil"/>
            </w:tcBorders>
            <w:shd w:val="clear" w:color="000000" w:fill="92D050"/>
            <w:vAlign w:val="bottom"/>
          </w:tcPr>
          <w:p w14:paraId="0712131A" w14:textId="0444162C" w:rsidR="00E34975" w:rsidRPr="008967AF" w:rsidRDefault="00E34975" w:rsidP="00686B80">
            <w:pPr>
              <w:jc w:val="center"/>
              <w:rPr>
                <w:sz w:val="18"/>
                <w:szCs w:val="18"/>
              </w:rPr>
            </w:pPr>
            <w:r w:rsidRPr="008967AF">
              <w:rPr>
                <w:rFonts w:ascii="Arial" w:hAnsi="Arial" w:cs="Arial"/>
                <w:color w:val="000000"/>
                <w:sz w:val="18"/>
                <w:szCs w:val="18"/>
              </w:rPr>
              <w:t>20-40-20</w:t>
            </w:r>
          </w:p>
        </w:tc>
      </w:tr>
      <w:tr w:rsidR="00E34975" w14:paraId="422FB717" w14:textId="77777777" w:rsidTr="008967AF">
        <w:trPr>
          <w:jc w:val="center"/>
        </w:trPr>
        <w:tc>
          <w:tcPr>
            <w:tcW w:w="1870" w:type="dxa"/>
            <w:tcBorders>
              <w:top w:val="nil"/>
              <w:left w:val="nil"/>
              <w:bottom w:val="nil"/>
              <w:right w:val="single" w:sz="4" w:space="0" w:color="auto"/>
            </w:tcBorders>
            <w:shd w:val="clear" w:color="000000" w:fill="00B0F0"/>
            <w:vAlign w:val="bottom"/>
          </w:tcPr>
          <w:p w14:paraId="7ADF5CCE" w14:textId="4313572C" w:rsidR="00E34975" w:rsidRPr="008967AF" w:rsidRDefault="00E34975" w:rsidP="00686B80">
            <w:pPr>
              <w:jc w:val="center"/>
              <w:rPr>
                <w:sz w:val="18"/>
                <w:szCs w:val="18"/>
              </w:rPr>
            </w:pPr>
            <w:r w:rsidRPr="008967AF">
              <w:rPr>
                <w:rFonts w:ascii="Arial" w:hAnsi="Arial" w:cs="Arial"/>
                <w:color w:val="000000"/>
                <w:sz w:val="18"/>
                <w:szCs w:val="18"/>
              </w:rPr>
              <w:t>13</w:t>
            </w:r>
          </w:p>
        </w:tc>
        <w:tc>
          <w:tcPr>
            <w:tcW w:w="1870" w:type="dxa"/>
            <w:tcBorders>
              <w:top w:val="nil"/>
              <w:left w:val="single" w:sz="4" w:space="0" w:color="auto"/>
              <w:bottom w:val="nil"/>
              <w:right w:val="single" w:sz="4" w:space="0" w:color="auto"/>
            </w:tcBorders>
            <w:shd w:val="clear" w:color="000000" w:fill="00B0F0"/>
            <w:vAlign w:val="bottom"/>
          </w:tcPr>
          <w:p w14:paraId="65F84CE9" w14:textId="58040DDF" w:rsidR="00E34975" w:rsidRPr="008967AF" w:rsidRDefault="00E34975" w:rsidP="00686B80">
            <w:pPr>
              <w:jc w:val="center"/>
              <w:rPr>
                <w:sz w:val="18"/>
                <w:szCs w:val="18"/>
              </w:rPr>
            </w:pPr>
            <w:r w:rsidRPr="008967AF">
              <w:rPr>
                <w:rFonts w:ascii="Arial" w:hAnsi="Arial" w:cs="Arial"/>
                <w:color w:val="000000"/>
                <w:sz w:val="18"/>
                <w:szCs w:val="18"/>
              </w:rPr>
              <w:t xml:space="preserve">CH </w:t>
            </w:r>
            <w:proofErr w:type="spellStart"/>
            <w:r w:rsidRPr="008967AF">
              <w:rPr>
                <w:rFonts w:ascii="Arial" w:hAnsi="Arial" w:cs="Arial"/>
                <w:color w:val="000000"/>
                <w:sz w:val="18"/>
                <w:szCs w:val="18"/>
              </w:rPr>
              <w:t>Camedo</w:t>
            </w:r>
            <w:proofErr w:type="spellEnd"/>
          </w:p>
        </w:tc>
        <w:tc>
          <w:tcPr>
            <w:tcW w:w="1870" w:type="dxa"/>
            <w:tcBorders>
              <w:top w:val="nil"/>
              <w:left w:val="single" w:sz="4" w:space="0" w:color="auto"/>
              <w:bottom w:val="nil"/>
              <w:right w:val="single" w:sz="4" w:space="0" w:color="auto"/>
            </w:tcBorders>
            <w:shd w:val="clear" w:color="000000" w:fill="00B0F0"/>
            <w:vAlign w:val="bottom"/>
          </w:tcPr>
          <w:p w14:paraId="01AB6D13" w14:textId="2E950A84" w:rsidR="00E34975" w:rsidRPr="008967AF" w:rsidRDefault="00E34975" w:rsidP="00686B80">
            <w:pPr>
              <w:jc w:val="center"/>
              <w:rPr>
                <w:sz w:val="18"/>
                <w:szCs w:val="18"/>
              </w:rPr>
            </w:pPr>
            <w:r w:rsidRPr="008967AF">
              <w:rPr>
                <w:rFonts w:ascii="Arial" w:hAnsi="Arial" w:cs="Arial"/>
                <w:color w:val="000000"/>
                <w:sz w:val="18"/>
                <w:szCs w:val="18"/>
              </w:rPr>
              <w:t>N2</w:t>
            </w:r>
          </w:p>
        </w:tc>
        <w:tc>
          <w:tcPr>
            <w:tcW w:w="1870" w:type="dxa"/>
            <w:tcBorders>
              <w:top w:val="nil"/>
              <w:left w:val="single" w:sz="4" w:space="0" w:color="auto"/>
              <w:bottom w:val="nil"/>
              <w:right w:val="single" w:sz="4" w:space="0" w:color="auto"/>
            </w:tcBorders>
            <w:shd w:val="clear" w:color="000000" w:fill="00B0F0"/>
            <w:vAlign w:val="bottom"/>
          </w:tcPr>
          <w:p w14:paraId="288430FE" w14:textId="26C13003" w:rsidR="00E34975" w:rsidRPr="008967AF" w:rsidRDefault="00E34975" w:rsidP="00686B80">
            <w:pPr>
              <w:jc w:val="center"/>
              <w:rPr>
                <w:sz w:val="18"/>
                <w:szCs w:val="18"/>
              </w:rPr>
            </w:pPr>
            <w:r w:rsidRPr="008967AF">
              <w:rPr>
                <w:rFonts w:ascii="Arial" w:hAnsi="Arial" w:cs="Arial"/>
                <w:color w:val="000000"/>
                <w:sz w:val="18"/>
                <w:szCs w:val="18"/>
              </w:rPr>
              <w:t xml:space="preserve">80 </w:t>
            </w:r>
            <w:proofErr w:type="spellStart"/>
            <w:r w:rsidRPr="008967AF">
              <w:rPr>
                <w:rFonts w:ascii="Arial" w:hAnsi="Arial" w:cs="Arial"/>
                <w:color w:val="000000"/>
                <w:sz w:val="18"/>
                <w:szCs w:val="18"/>
              </w:rPr>
              <w:t>kgN</w:t>
            </w:r>
            <w:proofErr w:type="spellEnd"/>
            <w:r w:rsidRPr="008967AF">
              <w:rPr>
                <w:rFonts w:ascii="Arial" w:hAnsi="Arial" w:cs="Arial"/>
                <w:color w:val="000000"/>
                <w:sz w:val="18"/>
                <w:szCs w:val="18"/>
              </w:rPr>
              <w:t>/ha-1</w:t>
            </w:r>
          </w:p>
        </w:tc>
        <w:tc>
          <w:tcPr>
            <w:tcW w:w="1870" w:type="dxa"/>
            <w:tcBorders>
              <w:top w:val="nil"/>
              <w:left w:val="single" w:sz="4" w:space="0" w:color="auto"/>
              <w:bottom w:val="nil"/>
              <w:right w:val="nil"/>
            </w:tcBorders>
            <w:shd w:val="clear" w:color="000000" w:fill="00B0F0"/>
            <w:vAlign w:val="bottom"/>
          </w:tcPr>
          <w:p w14:paraId="725857DD" w14:textId="5C5BB68F" w:rsidR="00E34975" w:rsidRPr="008967AF" w:rsidRDefault="00E34975" w:rsidP="00686B80">
            <w:pPr>
              <w:jc w:val="center"/>
              <w:rPr>
                <w:sz w:val="18"/>
                <w:szCs w:val="18"/>
              </w:rPr>
            </w:pPr>
            <w:r w:rsidRPr="008967AF">
              <w:rPr>
                <w:rFonts w:ascii="Arial" w:hAnsi="Arial" w:cs="Arial"/>
                <w:color w:val="000000"/>
                <w:sz w:val="18"/>
                <w:szCs w:val="18"/>
              </w:rPr>
              <w:t>20-60-0</w:t>
            </w:r>
          </w:p>
        </w:tc>
      </w:tr>
      <w:tr w:rsidR="00E34975" w14:paraId="48F0F36B" w14:textId="77777777" w:rsidTr="008967AF">
        <w:trPr>
          <w:jc w:val="center"/>
        </w:trPr>
        <w:tc>
          <w:tcPr>
            <w:tcW w:w="1870" w:type="dxa"/>
            <w:tcBorders>
              <w:top w:val="nil"/>
              <w:left w:val="nil"/>
              <w:bottom w:val="nil"/>
              <w:right w:val="single" w:sz="4" w:space="0" w:color="auto"/>
            </w:tcBorders>
            <w:shd w:val="clear" w:color="000000" w:fill="FFFF00"/>
            <w:vAlign w:val="bottom"/>
          </w:tcPr>
          <w:p w14:paraId="3B8FC64C" w14:textId="45777320" w:rsidR="00E34975" w:rsidRPr="008967AF" w:rsidRDefault="00E34975" w:rsidP="00686B80">
            <w:pPr>
              <w:jc w:val="center"/>
              <w:rPr>
                <w:sz w:val="18"/>
                <w:szCs w:val="18"/>
              </w:rPr>
            </w:pPr>
            <w:r w:rsidRPr="008967AF">
              <w:rPr>
                <w:rFonts w:ascii="Arial" w:hAnsi="Arial" w:cs="Arial"/>
                <w:color w:val="000000"/>
                <w:sz w:val="18"/>
                <w:szCs w:val="18"/>
              </w:rPr>
              <w:t>14</w:t>
            </w:r>
          </w:p>
        </w:tc>
        <w:tc>
          <w:tcPr>
            <w:tcW w:w="1870" w:type="dxa"/>
            <w:tcBorders>
              <w:top w:val="nil"/>
              <w:left w:val="single" w:sz="4" w:space="0" w:color="auto"/>
              <w:bottom w:val="nil"/>
              <w:right w:val="single" w:sz="4" w:space="0" w:color="auto"/>
            </w:tcBorders>
            <w:shd w:val="clear" w:color="000000" w:fill="FFFF00"/>
            <w:vAlign w:val="bottom"/>
          </w:tcPr>
          <w:p w14:paraId="15B71C64" w14:textId="1288710A" w:rsidR="00E34975" w:rsidRPr="008967AF" w:rsidRDefault="00E34975" w:rsidP="00686B80">
            <w:pPr>
              <w:jc w:val="center"/>
              <w:rPr>
                <w:sz w:val="18"/>
                <w:szCs w:val="18"/>
              </w:rPr>
            </w:pPr>
            <w:r w:rsidRPr="008967AF">
              <w:rPr>
                <w:rFonts w:ascii="Arial" w:hAnsi="Arial" w:cs="Arial"/>
                <w:color w:val="000000"/>
                <w:sz w:val="18"/>
                <w:szCs w:val="18"/>
              </w:rPr>
              <w:t xml:space="preserve">CH </w:t>
            </w:r>
            <w:proofErr w:type="spellStart"/>
            <w:r w:rsidRPr="008967AF">
              <w:rPr>
                <w:rFonts w:ascii="Arial" w:hAnsi="Arial" w:cs="Arial"/>
                <w:color w:val="000000"/>
                <w:sz w:val="18"/>
                <w:szCs w:val="18"/>
              </w:rPr>
              <w:t>Camedo</w:t>
            </w:r>
            <w:proofErr w:type="spellEnd"/>
          </w:p>
        </w:tc>
        <w:tc>
          <w:tcPr>
            <w:tcW w:w="1870" w:type="dxa"/>
            <w:tcBorders>
              <w:top w:val="nil"/>
              <w:left w:val="single" w:sz="4" w:space="0" w:color="auto"/>
              <w:bottom w:val="nil"/>
              <w:right w:val="single" w:sz="4" w:space="0" w:color="auto"/>
            </w:tcBorders>
            <w:shd w:val="clear" w:color="000000" w:fill="FFFF00"/>
            <w:vAlign w:val="bottom"/>
          </w:tcPr>
          <w:p w14:paraId="2CC8E672" w14:textId="17653B04" w:rsidR="00E34975" w:rsidRPr="008967AF" w:rsidRDefault="00E34975" w:rsidP="00686B80">
            <w:pPr>
              <w:jc w:val="center"/>
              <w:rPr>
                <w:sz w:val="18"/>
                <w:szCs w:val="18"/>
              </w:rPr>
            </w:pPr>
            <w:r w:rsidRPr="008967AF">
              <w:rPr>
                <w:rFonts w:ascii="Arial" w:hAnsi="Arial" w:cs="Arial"/>
                <w:color w:val="000000"/>
                <w:sz w:val="18"/>
                <w:szCs w:val="18"/>
              </w:rPr>
              <w:t>N3</w:t>
            </w:r>
          </w:p>
        </w:tc>
        <w:tc>
          <w:tcPr>
            <w:tcW w:w="1870" w:type="dxa"/>
            <w:tcBorders>
              <w:top w:val="nil"/>
              <w:left w:val="single" w:sz="4" w:space="0" w:color="auto"/>
              <w:bottom w:val="nil"/>
              <w:right w:val="single" w:sz="4" w:space="0" w:color="auto"/>
            </w:tcBorders>
            <w:shd w:val="clear" w:color="000000" w:fill="FFFF00"/>
            <w:vAlign w:val="bottom"/>
          </w:tcPr>
          <w:p w14:paraId="323D6D25" w14:textId="2195CCA4" w:rsidR="00E34975" w:rsidRPr="008967AF" w:rsidRDefault="00E34975" w:rsidP="00686B80">
            <w:pPr>
              <w:jc w:val="center"/>
              <w:rPr>
                <w:sz w:val="18"/>
                <w:szCs w:val="18"/>
              </w:rPr>
            </w:pPr>
            <w:r w:rsidRPr="008967AF">
              <w:rPr>
                <w:rFonts w:ascii="Arial" w:hAnsi="Arial" w:cs="Arial"/>
                <w:color w:val="000000"/>
                <w:sz w:val="18"/>
                <w:szCs w:val="18"/>
              </w:rPr>
              <w:t xml:space="preserve">160 </w:t>
            </w:r>
            <w:proofErr w:type="spellStart"/>
            <w:r w:rsidRPr="008967AF">
              <w:rPr>
                <w:rFonts w:ascii="Arial" w:hAnsi="Arial" w:cs="Arial"/>
                <w:color w:val="000000"/>
                <w:sz w:val="18"/>
                <w:szCs w:val="18"/>
              </w:rPr>
              <w:t>kgN</w:t>
            </w:r>
            <w:proofErr w:type="spellEnd"/>
            <w:r w:rsidRPr="008967AF">
              <w:rPr>
                <w:rFonts w:ascii="Arial" w:hAnsi="Arial" w:cs="Arial"/>
                <w:color w:val="000000"/>
                <w:sz w:val="18"/>
                <w:szCs w:val="18"/>
              </w:rPr>
              <w:t>/ha-1</w:t>
            </w:r>
          </w:p>
        </w:tc>
        <w:tc>
          <w:tcPr>
            <w:tcW w:w="1870" w:type="dxa"/>
            <w:tcBorders>
              <w:top w:val="nil"/>
              <w:left w:val="single" w:sz="4" w:space="0" w:color="auto"/>
              <w:bottom w:val="nil"/>
              <w:right w:val="nil"/>
            </w:tcBorders>
            <w:shd w:val="clear" w:color="000000" w:fill="FFFF00"/>
            <w:vAlign w:val="bottom"/>
          </w:tcPr>
          <w:p w14:paraId="7990F416" w14:textId="0AD86E4C" w:rsidR="00E34975" w:rsidRPr="008967AF" w:rsidRDefault="00E34975" w:rsidP="00686B80">
            <w:pPr>
              <w:jc w:val="center"/>
              <w:rPr>
                <w:sz w:val="18"/>
                <w:szCs w:val="18"/>
              </w:rPr>
            </w:pPr>
            <w:r w:rsidRPr="008967AF">
              <w:rPr>
                <w:rFonts w:ascii="Arial" w:hAnsi="Arial" w:cs="Arial"/>
                <w:color w:val="000000"/>
                <w:sz w:val="18"/>
                <w:szCs w:val="18"/>
              </w:rPr>
              <w:t>40-80-40</w:t>
            </w:r>
          </w:p>
        </w:tc>
      </w:tr>
      <w:tr w:rsidR="00E34975" w14:paraId="6DC5E995" w14:textId="77777777" w:rsidTr="008967AF">
        <w:trPr>
          <w:jc w:val="center"/>
        </w:trPr>
        <w:tc>
          <w:tcPr>
            <w:tcW w:w="1870" w:type="dxa"/>
            <w:tcBorders>
              <w:top w:val="nil"/>
              <w:left w:val="nil"/>
              <w:bottom w:val="nil"/>
              <w:right w:val="single" w:sz="4" w:space="0" w:color="auto"/>
            </w:tcBorders>
            <w:shd w:val="clear" w:color="000000" w:fill="FF0000"/>
            <w:vAlign w:val="bottom"/>
          </w:tcPr>
          <w:p w14:paraId="5EB71A6C" w14:textId="2C0C0E5C" w:rsidR="00E34975" w:rsidRPr="008967AF" w:rsidRDefault="00E34975" w:rsidP="00686B80">
            <w:pPr>
              <w:jc w:val="center"/>
              <w:rPr>
                <w:sz w:val="18"/>
                <w:szCs w:val="18"/>
              </w:rPr>
            </w:pPr>
            <w:r w:rsidRPr="008967AF">
              <w:rPr>
                <w:rFonts w:ascii="Arial" w:hAnsi="Arial" w:cs="Arial"/>
                <w:color w:val="000000"/>
                <w:sz w:val="18"/>
                <w:szCs w:val="18"/>
              </w:rPr>
              <w:t>15</w:t>
            </w:r>
          </w:p>
        </w:tc>
        <w:tc>
          <w:tcPr>
            <w:tcW w:w="1870" w:type="dxa"/>
            <w:tcBorders>
              <w:top w:val="nil"/>
              <w:left w:val="single" w:sz="4" w:space="0" w:color="auto"/>
              <w:bottom w:val="nil"/>
              <w:right w:val="single" w:sz="4" w:space="0" w:color="auto"/>
            </w:tcBorders>
            <w:shd w:val="clear" w:color="000000" w:fill="FF0000"/>
            <w:vAlign w:val="bottom"/>
          </w:tcPr>
          <w:p w14:paraId="317D972C" w14:textId="658FB477" w:rsidR="00E34975" w:rsidRPr="008967AF" w:rsidRDefault="00E34975" w:rsidP="00686B80">
            <w:pPr>
              <w:jc w:val="center"/>
              <w:rPr>
                <w:sz w:val="18"/>
                <w:szCs w:val="18"/>
              </w:rPr>
            </w:pPr>
            <w:r w:rsidRPr="008967AF">
              <w:rPr>
                <w:rFonts w:ascii="Arial" w:hAnsi="Arial" w:cs="Arial"/>
                <w:color w:val="000000"/>
                <w:sz w:val="18"/>
                <w:szCs w:val="18"/>
              </w:rPr>
              <w:t xml:space="preserve">CH </w:t>
            </w:r>
            <w:proofErr w:type="spellStart"/>
            <w:r w:rsidRPr="008967AF">
              <w:rPr>
                <w:rFonts w:ascii="Arial" w:hAnsi="Arial" w:cs="Arial"/>
                <w:color w:val="000000"/>
                <w:sz w:val="18"/>
                <w:szCs w:val="18"/>
              </w:rPr>
              <w:t>Camedo</w:t>
            </w:r>
            <w:proofErr w:type="spellEnd"/>
          </w:p>
        </w:tc>
        <w:tc>
          <w:tcPr>
            <w:tcW w:w="1870" w:type="dxa"/>
            <w:tcBorders>
              <w:top w:val="nil"/>
              <w:left w:val="single" w:sz="4" w:space="0" w:color="auto"/>
              <w:bottom w:val="nil"/>
              <w:right w:val="single" w:sz="4" w:space="0" w:color="auto"/>
            </w:tcBorders>
            <w:shd w:val="clear" w:color="000000" w:fill="FF0000"/>
            <w:vAlign w:val="bottom"/>
          </w:tcPr>
          <w:p w14:paraId="3A1D4914" w14:textId="550B194A" w:rsidR="00E34975" w:rsidRPr="008967AF" w:rsidRDefault="00E34975" w:rsidP="00686B80">
            <w:pPr>
              <w:jc w:val="center"/>
              <w:rPr>
                <w:sz w:val="18"/>
                <w:szCs w:val="18"/>
              </w:rPr>
            </w:pPr>
            <w:r w:rsidRPr="008967AF">
              <w:rPr>
                <w:rFonts w:ascii="Arial" w:hAnsi="Arial" w:cs="Arial"/>
                <w:color w:val="000000"/>
                <w:sz w:val="18"/>
                <w:szCs w:val="18"/>
              </w:rPr>
              <w:t>N4</w:t>
            </w:r>
          </w:p>
        </w:tc>
        <w:tc>
          <w:tcPr>
            <w:tcW w:w="1870" w:type="dxa"/>
            <w:tcBorders>
              <w:top w:val="nil"/>
              <w:left w:val="single" w:sz="4" w:space="0" w:color="auto"/>
              <w:bottom w:val="nil"/>
              <w:right w:val="single" w:sz="4" w:space="0" w:color="auto"/>
            </w:tcBorders>
            <w:shd w:val="clear" w:color="000000" w:fill="FF0000"/>
            <w:vAlign w:val="bottom"/>
          </w:tcPr>
          <w:p w14:paraId="108952CB" w14:textId="25D6007B" w:rsidR="00E34975" w:rsidRPr="008967AF" w:rsidRDefault="00E34975" w:rsidP="00686B80">
            <w:pPr>
              <w:jc w:val="center"/>
              <w:rPr>
                <w:sz w:val="18"/>
                <w:szCs w:val="18"/>
              </w:rPr>
            </w:pPr>
            <w:r w:rsidRPr="008967AF">
              <w:rPr>
                <w:rFonts w:ascii="Arial" w:hAnsi="Arial" w:cs="Arial"/>
                <w:color w:val="000000"/>
                <w:sz w:val="18"/>
                <w:szCs w:val="18"/>
              </w:rPr>
              <w:t xml:space="preserve">160 </w:t>
            </w:r>
            <w:proofErr w:type="spellStart"/>
            <w:r w:rsidRPr="008967AF">
              <w:rPr>
                <w:rFonts w:ascii="Arial" w:hAnsi="Arial" w:cs="Arial"/>
                <w:color w:val="000000"/>
                <w:sz w:val="18"/>
                <w:szCs w:val="18"/>
              </w:rPr>
              <w:t>kgN</w:t>
            </w:r>
            <w:proofErr w:type="spellEnd"/>
            <w:r w:rsidRPr="008967AF">
              <w:rPr>
                <w:rFonts w:ascii="Arial" w:hAnsi="Arial" w:cs="Arial"/>
                <w:color w:val="000000"/>
                <w:sz w:val="18"/>
                <w:szCs w:val="18"/>
              </w:rPr>
              <w:t>/ha-1</w:t>
            </w:r>
          </w:p>
        </w:tc>
        <w:tc>
          <w:tcPr>
            <w:tcW w:w="1870" w:type="dxa"/>
            <w:tcBorders>
              <w:top w:val="nil"/>
              <w:left w:val="single" w:sz="4" w:space="0" w:color="auto"/>
              <w:bottom w:val="nil"/>
              <w:right w:val="nil"/>
            </w:tcBorders>
            <w:shd w:val="clear" w:color="000000" w:fill="FF0000"/>
            <w:vAlign w:val="bottom"/>
          </w:tcPr>
          <w:p w14:paraId="7F39F701" w14:textId="1DDD24EF" w:rsidR="00E34975" w:rsidRPr="008967AF" w:rsidRDefault="00E34975" w:rsidP="00686B80">
            <w:pPr>
              <w:jc w:val="center"/>
              <w:rPr>
                <w:sz w:val="18"/>
                <w:szCs w:val="18"/>
              </w:rPr>
            </w:pPr>
            <w:r w:rsidRPr="008967AF">
              <w:rPr>
                <w:rFonts w:ascii="Arial" w:hAnsi="Arial" w:cs="Arial"/>
                <w:color w:val="000000"/>
                <w:sz w:val="18"/>
                <w:szCs w:val="18"/>
              </w:rPr>
              <w:t>40-120-0</w:t>
            </w:r>
          </w:p>
        </w:tc>
      </w:tr>
      <w:tr w:rsidR="00E34975" w14:paraId="70DA8D1D" w14:textId="77777777" w:rsidTr="008967AF">
        <w:trPr>
          <w:jc w:val="center"/>
        </w:trPr>
        <w:tc>
          <w:tcPr>
            <w:tcW w:w="1870" w:type="dxa"/>
            <w:tcBorders>
              <w:top w:val="nil"/>
              <w:left w:val="nil"/>
              <w:bottom w:val="nil"/>
              <w:right w:val="single" w:sz="4" w:space="0" w:color="auto"/>
            </w:tcBorders>
            <w:shd w:val="clear" w:color="auto" w:fill="auto"/>
            <w:vAlign w:val="bottom"/>
          </w:tcPr>
          <w:p w14:paraId="5C9EDBA8" w14:textId="47DEABC8" w:rsidR="00E34975" w:rsidRPr="008967AF" w:rsidRDefault="00E34975" w:rsidP="00686B80">
            <w:pPr>
              <w:jc w:val="center"/>
              <w:rPr>
                <w:sz w:val="18"/>
                <w:szCs w:val="18"/>
              </w:rPr>
            </w:pPr>
            <w:r w:rsidRPr="008967AF">
              <w:rPr>
                <w:rFonts w:ascii="Arial" w:hAnsi="Arial" w:cs="Arial"/>
                <w:color w:val="000000"/>
                <w:sz w:val="18"/>
                <w:szCs w:val="18"/>
              </w:rPr>
              <w:t>16</w:t>
            </w:r>
          </w:p>
        </w:tc>
        <w:tc>
          <w:tcPr>
            <w:tcW w:w="1870" w:type="dxa"/>
            <w:tcBorders>
              <w:top w:val="nil"/>
              <w:left w:val="single" w:sz="4" w:space="0" w:color="auto"/>
              <w:bottom w:val="nil"/>
              <w:right w:val="single" w:sz="4" w:space="0" w:color="auto"/>
            </w:tcBorders>
            <w:shd w:val="clear" w:color="auto" w:fill="auto"/>
            <w:vAlign w:val="bottom"/>
          </w:tcPr>
          <w:p w14:paraId="555DB6D6" w14:textId="4470F205" w:rsidR="00E34975" w:rsidRPr="008967AF" w:rsidRDefault="00E34975" w:rsidP="00686B80">
            <w:pPr>
              <w:jc w:val="center"/>
              <w:rPr>
                <w:sz w:val="18"/>
                <w:szCs w:val="18"/>
              </w:rPr>
            </w:pPr>
            <w:r w:rsidRPr="008967AF">
              <w:rPr>
                <w:rFonts w:ascii="Arial" w:hAnsi="Arial" w:cs="Arial"/>
                <w:color w:val="000000"/>
                <w:sz w:val="18"/>
                <w:szCs w:val="18"/>
              </w:rPr>
              <w:t>Montalbano</w:t>
            </w:r>
          </w:p>
        </w:tc>
        <w:tc>
          <w:tcPr>
            <w:tcW w:w="1870" w:type="dxa"/>
            <w:tcBorders>
              <w:top w:val="nil"/>
              <w:left w:val="single" w:sz="4" w:space="0" w:color="auto"/>
              <w:bottom w:val="nil"/>
              <w:right w:val="single" w:sz="4" w:space="0" w:color="auto"/>
            </w:tcBorders>
            <w:shd w:val="clear" w:color="auto" w:fill="auto"/>
            <w:vAlign w:val="bottom"/>
          </w:tcPr>
          <w:p w14:paraId="073C24C9" w14:textId="3C0185E7" w:rsidR="00E34975" w:rsidRPr="008967AF" w:rsidRDefault="00E34975" w:rsidP="00686B80">
            <w:pPr>
              <w:jc w:val="center"/>
              <w:rPr>
                <w:sz w:val="18"/>
                <w:szCs w:val="18"/>
              </w:rPr>
            </w:pPr>
            <w:r w:rsidRPr="008967AF">
              <w:rPr>
                <w:rFonts w:ascii="Arial" w:hAnsi="Arial" w:cs="Arial"/>
                <w:color w:val="000000"/>
                <w:sz w:val="18"/>
                <w:szCs w:val="18"/>
              </w:rPr>
              <w:t>N0</w:t>
            </w:r>
          </w:p>
        </w:tc>
        <w:tc>
          <w:tcPr>
            <w:tcW w:w="1870" w:type="dxa"/>
            <w:tcBorders>
              <w:top w:val="nil"/>
              <w:left w:val="single" w:sz="4" w:space="0" w:color="auto"/>
              <w:bottom w:val="nil"/>
              <w:right w:val="single" w:sz="4" w:space="0" w:color="auto"/>
            </w:tcBorders>
            <w:shd w:val="clear" w:color="auto" w:fill="auto"/>
            <w:vAlign w:val="bottom"/>
          </w:tcPr>
          <w:p w14:paraId="295BDBDB" w14:textId="217AD1D3" w:rsidR="00E34975" w:rsidRPr="008967AF" w:rsidRDefault="00E34975" w:rsidP="00686B80">
            <w:pPr>
              <w:jc w:val="center"/>
              <w:rPr>
                <w:sz w:val="18"/>
                <w:szCs w:val="18"/>
              </w:rPr>
            </w:pPr>
            <w:r w:rsidRPr="008967AF">
              <w:rPr>
                <w:rFonts w:ascii="Arial" w:hAnsi="Arial" w:cs="Arial"/>
                <w:color w:val="000000"/>
                <w:sz w:val="18"/>
                <w:szCs w:val="18"/>
              </w:rPr>
              <w:t xml:space="preserve">0 </w:t>
            </w:r>
            <w:proofErr w:type="spellStart"/>
            <w:r w:rsidRPr="008967AF">
              <w:rPr>
                <w:rFonts w:ascii="Arial" w:hAnsi="Arial" w:cs="Arial"/>
                <w:color w:val="000000"/>
                <w:sz w:val="18"/>
                <w:szCs w:val="18"/>
              </w:rPr>
              <w:t>kgN</w:t>
            </w:r>
            <w:proofErr w:type="spellEnd"/>
            <w:r w:rsidRPr="008967AF">
              <w:rPr>
                <w:rFonts w:ascii="Arial" w:hAnsi="Arial" w:cs="Arial"/>
                <w:color w:val="000000"/>
                <w:sz w:val="18"/>
                <w:szCs w:val="18"/>
              </w:rPr>
              <w:t>/ha-1</w:t>
            </w:r>
          </w:p>
        </w:tc>
        <w:tc>
          <w:tcPr>
            <w:tcW w:w="1870" w:type="dxa"/>
            <w:tcBorders>
              <w:top w:val="nil"/>
              <w:left w:val="single" w:sz="4" w:space="0" w:color="auto"/>
              <w:bottom w:val="nil"/>
              <w:right w:val="nil"/>
            </w:tcBorders>
            <w:shd w:val="clear" w:color="auto" w:fill="auto"/>
            <w:vAlign w:val="bottom"/>
          </w:tcPr>
          <w:p w14:paraId="440E3A2C" w14:textId="7FD05C7F" w:rsidR="00E34975" w:rsidRPr="008967AF" w:rsidRDefault="00E34975" w:rsidP="00686B80">
            <w:pPr>
              <w:jc w:val="center"/>
              <w:rPr>
                <w:sz w:val="18"/>
                <w:szCs w:val="18"/>
              </w:rPr>
            </w:pPr>
            <w:r w:rsidRPr="008967AF">
              <w:rPr>
                <w:rFonts w:ascii="Arial" w:hAnsi="Arial" w:cs="Arial"/>
                <w:color w:val="000000"/>
                <w:sz w:val="18"/>
                <w:szCs w:val="18"/>
              </w:rPr>
              <w:t>0-0-0</w:t>
            </w:r>
          </w:p>
        </w:tc>
      </w:tr>
      <w:tr w:rsidR="00E34975" w14:paraId="083319BF" w14:textId="77777777" w:rsidTr="008967AF">
        <w:trPr>
          <w:jc w:val="center"/>
        </w:trPr>
        <w:tc>
          <w:tcPr>
            <w:tcW w:w="1870" w:type="dxa"/>
            <w:tcBorders>
              <w:top w:val="nil"/>
              <w:left w:val="nil"/>
              <w:bottom w:val="nil"/>
              <w:right w:val="single" w:sz="4" w:space="0" w:color="auto"/>
            </w:tcBorders>
            <w:shd w:val="clear" w:color="000000" w:fill="92D050"/>
            <w:vAlign w:val="bottom"/>
          </w:tcPr>
          <w:p w14:paraId="0B64774B" w14:textId="777973F6" w:rsidR="00E34975" w:rsidRPr="008967AF" w:rsidRDefault="00E34975" w:rsidP="00686B80">
            <w:pPr>
              <w:jc w:val="center"/>
              <w:rPr>
                <w:sz w:val="18"/>
                <w:szCs w:val="18"/>
              </w:rPr>
            </w:pPr>
            <w:r w:rsidRPr="008967AF">
              <w:rPr>
                <w:rFonts w:ascii="Arial" w:hAnsi="Arial" w:cs="Arial"/>
                <w:color w:val="000000"/>
                <w:sz w:val="18"/>
                <w:szCs w:val="18"/>
              </w:rPr>
              <w:t>17</w:t>
            </w:r>
          </w:p>
        </w:tc>
        <w:tc>
          <w:tcPr>
            <w:tcW w:w="1870" w:type="dxa"/>
            <w:tcBorders>
              <w:top w:val="nil"/>
              <w:left w:val="single" w:sz="4" w:space="0" w:color="auto"/>
              <w:bottom w:val="nil"/>
              <w:right w:val="single" w:sz="4" w:space="0" w:color="auto"/>
            </w:tcBorders>
            <w:shd w:val="clear" w:color="000000" w:fill="92D050"/>
            <w:vAlign w:val="bottom"/>
          </w:tcPr>
          <w:p w14:paraId="28411F23" w14:textId="0962A014" w:rsidR="00E34975" w:rsidRPr="008967AF" w:rsidRDefault="00E34975" w:rsidP="00686B80">
            <w:pPr>
              <w:jc w:val="center"/>
              <w:rPr>
                <w:sz w:val="18"/>
                <w:szCs w:val="18"/>
              </w:rPr>
            </w:pPr>
            <w:r w:rsidRPr="008967AF">
              <w:rPr>
                <w:rFonts w:ascii="Arial" w:hAnsi="Arial" w:cs="Arial"/>
                <w:color w:val="000000"/>
                <w:sz w:val="18"/>
                <w:szCs w:val="18"/>
              </w:rPr>
              <w:t>Montalbano</w:t>
            </w:r>
          </w:p>
        </w:tc>
        <w:tc>
          <w:tcPr>
            <w:tcW w:w="1870" w:type="dxa"/>
            <w:tcBorders>
              <w:top w:val="nil"/>
              <w:left w:val="single" w:sz="4" w:space="0" w:color="auto"/>
              <w:bottom w:val="nil"/>
              <w:right w:val="single" w:sz="4" w:space="0" w:color="auto"/>
            </w:tcBorders>
            <w:shd w:val="clear" w:color="000000" w:fill="92D050"/>
            <w:vAlign w:val="bottom"/>
          </w:tcPr>
          <w:p w14:paraId="65543F9B" w14:textId="27A3CE8C" w:rsidR="00E34975" w:rsidRPr="008967AF" w:rsidRDefault="00E34975" w:rsidP="00686B80">
            <w:pPr>
              <w:jc w:val="center"/>
              <w:rPr>
                <w:sz w:val="18"/>
                <w:szCs w:val="18"/>
              </w:rPr>
            </w:pPr>
            <w:r w:rsidRPr="008967AF">
              <w:rPr>
                <w:rFonts w:ascii="Arial" w:hAnsi="Arial" w:cs="Arial"/>
                <w:color w:val="000000"/>
                <w:sz w:val="18"/>
                <w:szCs w:val="18"/>
              </w:rPr>
              <w:t>N1</w:t>
            </w:r>
          </w:p>
        </w:tc>
        <w:tc>
          <w:tcPr>
            <w:tcW w:w="1870" w:type="dxa"/>
            <w:tcBorders>
              <w:top w:val="nil"/>
              <w:left w:val="single" w:sz="4" w:space="0" w:color="auto"/>
              <w:bottom w:val="nil"/>
              <w:right w:val="single" w:sz="4" w:space="0" w:color="auto"/>
            </w:tcBorders>
            <w:shd w:val="clear" w:color="000000" w:fill="92D050"/>
            <w:vAlign w:val="bottom"/>
          </w:tcPr>
          <w:p w14:paraId="6C18F87E" w14:textId="52379BF0" w:rsidR="00E34975" w:rsidRPr="008967AF" w:rsidRDefault="00E34975" w:rsidP="00686B80">
            <w:pPr>
              <w:jc w:val="center"/>
              <w:rPr>
                <w:sz w:val="18"/>
                <w:szCs w:val="18"/>
              </w:rPr>
            </w:pPr>
            <w:r w:rsidRPr="008967AF">
              <w:rPr>
                <w:rFonts w:ascii="Arial" w:hAnsi="Arial" w:cs="Arial"/>
                <w:color w:val="000000"/>
                <w:sz w:val="18"/>
                <w:szCs w:val="18"/>
              </w:rPr>
              <w:t xml:space="preserve">80 </w:t>
            </w:r>
            <w:proofErr w:type="spellStart"/>
            <w:r w:rsidRPr="008967AF">
              <w:rPr>
                <w:rFonts w:ascii="Arial" w:hAnsi="Arial" w:cs="Arial"/>
                <w:color w:val="000000"/>
                <w:sz w:val="18"/>
                <w:szCs w:val="18"/>
              </w:rPr>
              <w:t>kgN</w:t>
            </w:r>
            <w:proofErr w:type="spellEnd"/>
            <w:r w:rsidRPr="008967AF">
              <w:rPr>
                <w:rFonts w:ascii="Arial" w:hAnsi="Arial" w:cs="Arial"/>
                <w:color w:val="000000"/>
                <w:sz w:val="18"/>
                <w:szCs w:val="18"/>
              </w:rPr>
              <w:t>/ha-1</w:t>
            </w:r>
          </w:p>
        </w:tc>
        <w:tc>
          <w:tcPr>
            <w:tcW w:w="1870" w:type="dxa"/>
            <w:tcBorders>
              <w:top w:val="nil"/>
              <w:left w:val="single" w:sz="4" w:space="0" w:color="auto"/>
              <w:bottom w:val="nil"/>
              <w:right w:val="nil"/>
            </w:tcBorders>
            <w:shd w:val="clear" w:color="000000" w:fill="92D050"/>
            <w:vAlign w:val="bottom"/>
          </w:tcPr>
          <w:p w14:paraId="1501FC27" w14:textId="3A66202D" w:rsidR="00E34975" w:rsidRPr="008967AF" w:rsidRDefault="00E34975" w:rsidP="00686B80">
            <w:pPr>
              <w:jc w:val="center"/>
              <w:rPr>
                <w:sz w:val="18"/>
                <w:szCs w:val="18"/>
              </w:rPr>
            </w:pPr>
            <w:r w:rsidRPr="008967AF">
              <w:rPr>
                <w:rFonts w:ascii="Arial" w:hAnsi="Arial" w:cs="Arial"/>
                <w:color w:val="000000"/>
                <w:sz w:val="18"/>
                <w:szCs w:val="18"/>
              </w:rPr>
              <w:t>20-40-20</w:t>
            </w:r>
          </w:p>
        </w:tc>
      </w:tr>
      <w:tr w:rsidR="00E34975" w14:paraId="37074B8E" w14:textId="77777777" w:rsidTr="008967AF">
        <w:trPr>
          <w:jc w:val="center"/>
        </w:trPr>
        <w:tc>
          <w:tcPr>
            <w:tcW w:w="1870" w:type="dxa"/>
            <w:tcBorders>
              <w:top w:val="nil"/>
              <w:left w:val="nil"/>
              <w:bottom w:val="nil"/>
              <w:right w:val="single" w:sz="4" w:space="0" w:color="auto"/>
            </w:tcBorders>
            <w:shd w:val="clear" w:color="000000" w:fill="00B0F0"/>
            <w:vAlign w:val="bottom"/>
          </w:tcPr>
          <w:p w14:paraId="2B6F62FE" w14:textId="7AED3DF4" w:rsidR="00E34975" w:rsidRPr="008967AF" w:rsidRDefault="00E34975" w:rsidP="00686B80">
            <w:pPr>
              <w:jc w:val="center"/>
              <w:rPr>
                <w:sz w:val="18"/>
                <w:szCs w:val="18"/>
              </w:rPr>
            </w:pPr>
            <w:r w:rsidRPr="008967AF">
              <w:rPr>
                <w:rFonts w:ascii="Arial" w:hAnsi="Arial" w:cs="Arial"/>
                <w:color w:val="000000"/>
                <w:sz w:val="18"/>
                <w:szCs w:val="18"/>
              </w:rPr>
              <w:t>18</w:t>
            </w:r>
          </w:p>
        </w:tc>
        <w:tc>
          <w:tcPr>
            <w:tcW w:w="1870" w:type="dxa"/>
            <w:tcBorders>
              <w:top w:val="nil"/>
              <w:left w:val="single" w:sz="4" w:space="0" w:color="auto"/>
              <w:bottom w:val="nil"/>
              <w:right w:val="single" w:sz="4" w:space="0" w:color="auto"/>
            </w:tcBorders>
            <w:shd w:val="clear" w:color="000000" w:fill="00B0F0"/>
            <w:vAlign w:val="bottom"/>
          </w:tcPr>
          <w:p w14:paraId="6B35835C" w14:textId="7A6EB126" w:rsidR="00E34975" w:rsidRPr="008967AF" w:rsidRDefault="00E34975" w:rsidP="00686B80">
            <w:pPr>
              <w:jc w:val="center"/>
              <w:rPr>
                <w:sz w:val="18"/>
                <w:szCs w:val="18"/>
              </w:rPr>
            </w:pPr>
            <w:r w:rsidRPr="008967AF">
              <w:rPr>
                <w:rFonts w:ascii="Arial" w:hAnsi="Arial" w:cs="Arial"/>
                <w:color w:val="000000"/>
                <w:sz w:val="18"/>
                <w:szCs w:val="18"/>
              </w:rPr>
              <w:t>Montalbano</w:t>
            </w:r>
          </w:p>
        </w:tc>
        <w:tc>
          <w:tcPr>
            <w:tcW w:w="1870" w:type="dxa"/>
            <w:tcBorders>
              <w:top w:val="nil"/>
              <w:left w:val="single" w:sz="4" w:space="0" w:color="auto"/>
              <w:bottom w:val="nil"/>
              <w:right w:val="single" w:sz="4" w:space="0" w:color="auto"/>
            </w:tcBorders>
            <w:shd w:val="clear" w:color="000000" w:fill="00B0F0"/>
            <w:vAlign w:val="bottom"/>
          </w:tcPr>
          <w:p w14:paraId="7EFD5F7F" w14:textId="038EF439" w:rsidR="00E34975" w:rsidRPr="008967AF" w:rsidRDefault="00E34975" w:rsidP="00686B80">
            <w:pPr>
              <w:jc w:val="center"/>
              <w:rPr>
                <w:sz w:val="18"/>
                <w:szCs w:val="18"/>
              </w:rPr>
            </w:pPr>
            <w:r w:rsidRPr="008967AF">
              <w:rPr>
                <w:rFonts w:ascii="Arial" w:hAnsi="Arial" w:cs="Arial"/>
                <w:color w:val="000000"/>
                <w:sz w:val="18"/>
                <w:szCs w:val="18"/>
              </w:rPr>
              <w:t>N2</w:t>
            </w:r>
          </w:p>
        </w:tc>
        <w:tc>
          <w:tcPr>
            <w:tcW w:w="1870" w:type="dxa"/>
            <w:tcBorders>
              <w:top w:val="nil"/>
              <w:left w:val="single" w:sz="4" w:space="0" w:color="auto"/>
              <w:bottom w:val="nil"/>
              <w:right w:val="single" w:sz="4" w:space="0" w:color="auto"/>
            </w:tcBorders>
            <w:shd w:val="clear" w:color="000000" w:fill="00B0F0"/>
            <w:vAlign w:val="bottom"/>
          </w:tcPr>
          <w:p w14:paraId="59458DBC" w14:textId="1E3BD419" w:rsidR="00E34975" w:rsidRPr="008967AF" w:rsidRDefault="00E34975" w:rsidP="00686B80">
            <w:pPr>
              <w:jc w:val="center"/>
              <w:rPr>
                <w:sz w:val="18"/>
                <w:szCs w:val="18"/>
              </w:rPr>
            </w:pPr>
            <w:r w:rsidRPr="008967AF">
              <w:rPr>
                <w:rFonts w:ascii="Arial" w:hAnsi="Arial" w:cs="Arial"/>
                <w:color w:val="000000"/>
                <w:sz w:val="18"/>
                <w:szCs w:val="18"/>
              </w:rPr>
              <w:t xml:space="preserve">80 </w:t>
            </w:r>
            <w:proofErr w:type="spellStart"/>
            <w:r w:rsidRPr="008967AF">
              <w:rPr>
                <w:rFonts w:ascii="Arial" w:hAnsi="Arial" w:cs="Arial"/>
                <w:color w:val="000000"/>
                <w:sz w:val="18"/>
                <w:szCs w:val="18"/>
              </w:rPr>
              <w:t>kgN</w:t>
            </w:r>
            <w:proofErr w:type="spellEnd"/>
            <w:r w:rsidRPr="008967AF">
              <w:rPr>
                <w:rFonts w:ascii="Arial" w:hAnsi="Arial" w:cs="Arial"/>
                <w:color w:val="000000"/>
                <w:sz w:val="18"/>
                <w:szCs w:val="18"/>
              </w:rPr>
              <w:t>/ha-1</w:t>
            </w:r>
          </w:p>
        </w:tc>
        <w:tc>
          <w:tcPr>
            <w:tcW w:w="1870" w:type="dxa"/>
            <w:tcBorders>
              <w:top w:val="nil"/>
              <w:left w:val="single" w:sz="4" w:space="0" w:color="auto"/>
              <w:bottom w:val="nil"/>
              <w:right w:val="nil"/>
            </w:tcBorders>
            <w:shd w:val="clear" w:color="000000" w:fill="00B0F0"/>
            <w:vAlign w:val="bottom"/>
          </w:tcPr>
          <w:p w14:paraId="5C5B5636" w14:textId="78448F0E" w:rsidR="00E34975" w:rsidRPr="008967AF" w:rsidRDefault="00E34975" w:rsidP="00686B80">
            <w:pPr>
              <w:jc w:val="center"/>
              <w:rPr>
                <w:sz w:val="18"/>
                <w:szCs w:val="18"/>
              </w:rPr>
            </w:pPr>
            <w:r w:rsidRPr="008967AF">
              <w:rPr>
                <w:rFonts w:ascii="Arial" w:hAnsi="Arial" w:cs="Arial"/>
                <w:color w:val="000000"/>
                <w:sz w:val="18"/>
                <w:szCs w:val="18"/>
              </w:rPr>
              <w:t>20-60-0</w:t>
            </w:r>
          </w:p>
        </w:tc>
      </w:tr>
      <w:tr w:rsidR="00E34975" w14:paraId="1149F456" w14:textId="77777777" w:rsidTr="008967AF">
        <w:trPr>
          <w:jc w:val="center"/>
        </w:trPr>
        <w:tc>
          <w:tcPr>
            <w:tcW w:w="1870" w:type="dxa"/>
            <w:tcBorders>
              <w:top w:val="nil"/>
              <w:left w:val="nil"/>
              <w:bottom w:val="nil"/>
              <w:right w:val="single" w:sz="4" w:space="0" w:color="auto"/>
            </w:tcBorders>
            <w:shd w:val="clear" w:color="000000" w:fill="FFFF00"/>
            <w:vAlign w:val="bottom"/>
          </w:tcPr>
          <w:p w14:paraId="2DEA5CAE" w14:textId="79311354" w:rsidR="00E34975" w:rsidRPr="008967AF" w:rsidRDefault="00E34975" w:rsidP="00686B80">
            <w:pPr>
              <w:jc w:val="center"/>
              <w:rPr>
                <w:sz w:val="18"/>
                <w:szCs w:val="18"/>
              </w:rPr>
            </w:pPr>
            <w:r w:rsidRPr="008967AF">
              <w:rPr>
                <w:rFonts w:ascii="Arial" w:hAnsi="Arial" w:cs="Arial"/>
                <w:color w:val="000000"/>
                <w:sz w:val="18"/>
                <w:szCs w:val="18"/>
              </w:rPr>
              <w:t>19</w:t>
            </w:r>
          </w:p>
        </w:tc>
        <w:tc>
          <w:tcPr>
            <w:tcW w:w="1870" w:type="dxa"/>
            <w:tcBorders>
              <w:top w:val="nil"/>
              <w:left w:val="single" w:sz="4" w:space="0" w:color="auto"/>
              <w:bottom w:val="nil"/>
              <w:right w:val="single" w:sz="4" w:space="0" w:color="auto"/>
            </w:tcBorders>
            <w:shd w:val="clear" w:color="000000" w:fill="FFFF00"/>
            <w:vAlign w:val="bottom"/>
          </w:tcPr>
          <w:p w14:paraId="12F24DBD" w14:textId="6ABF7878" w:rsidR="00E34975" w:rsidRPr="008967AF" w:rsidRDefault="00E34975" w:rsidP="00686B80">
            <w:pPr>
              <w:jc w:val="center"/>
              <w:rPr>
                <w:sz w:val="18"/>
                <w:szCs w:val="18"/>
              </w:rPr>
            </w:pPr>
            <w:r w:rsidRPr="008967AF">
              <w:rPr>
                <w:rFonts w:ascii="Arial" w:hAnsi="Arial" w:cs="Arial"/>
                <w:color w:val="000000"/>
                <w:sz w:val="18"/>
                <w:szCs w:val="18"/>
              </w:rPr>
              <w:t>Montalbano</w:t>
            </w:r>
          </w:p>
        </w:tc>
        <w:tc>
          <w:tcPr>
            <w:tcW w:w="1870" w:type="dxa"/>
            <w:tcBorders>
              <w:top w:val="nil"/>
              <w:left w:val="single" w:sz="4" w:space="0" w:color="auto"/>
              <w:bottom w:val="nil"/>
              <w:right w:val="single" w:sz="4" w:space="0" w:color="auto"/>
            </w:tcBorders>
            <w:shd w:val="clear" w:color="000000" w:fill="FFFF00"/>
            <w:vAlign w:val="bottom"/>
          </w:tcPr>
          <w:p w14:paraId="749D0CEB" w14:textId="4E7D96A5" w:rsidR="00E34975" w:rsidRPr="008967AF" w:rsidRDefault="00E34975" w:rsidP="00686B80">
            <w:pPr>
              <w:jc w:val="center"/>
              <w:rPr>
                <w:sz w:val="18"/>
                <w:szCs w:val="18"/>
              </w:rPr>
            </w:pPr>
            <w:r w:rsidRPr="008967AF">
              <w:rPr>
                <w:rFonts w:ascii="Arial" w:hAnsi="Arial" w:cs="Arial"/>
                <w:color w:val="000000"/>
                <w:sz w:val="18"/>
                <w:szCs w:val="18"/>
              </w:rPr>
              <w:t>N3</w:t>
            </w:r>
          </w:p>
        </w:tc>
        <w:tc>
          <w:tcPr>
            <w:tcW w:w="1870" w:type="dxa"/>
            <w:tcBorders>
              <w:top w:val="nil"/>
              <w:left w:val="single" w:sz="4" w:space="0" w:color="auto"/>
              <w:bottom w:val="nil"/>
              <w:right w:val="single" w:sz="4" w:space="0" w:color="auto"/>
            </w:tcBorders>
            <w:shd w:val="clear" w:color="000000" w:fill="FFFF00"/>
            <w:vAlign w:val="bottom"/>
          </w:tcPr>
          <w:p w14:paraId="48059B97" w14:textId="430905DE" w:rsidR="00E34975" w:rsidRPr="008967AF" w:rsidRDefault="00E34975" w:rsidP="00686B80">
            <w:pPr>
              <w:jc w:val="center"/>
              <w:rPr>
                <w:sz w:val="18"/>
                <w:szCs w:val="18"/>
              </w:rPr>
            </w:pPr>
            <w:r w:rsidRPr="008967AF">
              <w:rPr>
                <w:rFonts w:ascii="Arial" w:hAnsi="Arial" w:cs="Arial"/>
                <w:color w:val="000000"/>
                <w:sz w:val="18"/>
                <w:szCs w:val="18"/>
              </w:rPr>
              <w:t xml:space="preserve">160 </w:t>
            </w:r>
            <w:proofErr w:type="spellStart"/>
            <w:r w:rsidRPr="008967AF">
              <w:rPr>
                <w:rFonts w:ascii="Arial" w:hAnsi="Arial" w:cs="Arial"/>
                <w:color w:val="000000"/>
                <w:sz w:val="18"/>
                <w:szCs w:val="18"/>
              </w:rPr>
              <w:t>kgN</w:t>
            </w:r>
            <w:proofErr w:type="spellEnd"/>
            <w:r w:rsidRPr="008967AF">
              <w:rPr>
                <w:rFonts w:ascii="Arial" w:hAnsi="Arial" w:cs="Arial"/>
                <w:color w:val="000000"/>
                <w:sz w:val="18"/>
                <w:szCs w:val="18"/>
              </w:rPr>
              <w:t>/ha-1</w:t>
            </w:r>
          </w:p>
        </w:tc>
        <w:tc>
          <w:tcPr>
            <w:tcW w:w="1870" w:type="dxa"/>
            <w:tcBorders>
              <w:top w:val="nil"/>
              <w:left w:val="single" w:sz="4" w:space="0" w:color="auto"/>
              <w:bottom w:val="nil"/>
              <w:right w:val="nil"/>
            </w:tcBorders>
            <w:shd w:val="clear" w:color="000000" w:fill="FFFF00"/>
            <w:vAlign w:val="bottom"/>
          </w:tcPr>
          <w:p w14:paraId="1A2ED264" w14:textId="4C32EBE4" w:rsidR="00E34975" w:rsidRPr="008967AF" w:rsidRDefault="00E34975" w:rsidP="00686B80">
            <w:pPr>
              <w:jc w:val="center"/>
              <w:rPr>
                <w:sz w:val="18"/>
                <w:szCs w:val="18"/>
              </w:rPr>
            </w:pPr>
            <w:r w:rsidRPr="008967AF">
              <w:rPr>
                <w:rFonts w:ascii="Arial" w:hAnsi="Arial" w:cs="Arial"/>
                <w:color w:val="000000"/>
                <w:sz w:val="18"/>
                <w:szCs w:val="18"/>
              </w:rPr>
              <w:t>40-80-40</w:t>
            </w:r>
          </w:p>
        </w:tc>
      </w:tr>
      <w:tr w:rsidR="00E34975" w14:paraId="3C656BFB" w14:textId="77777777" w:rsidTr="008967AF">
        <w:trPr>
          <w:jc w:val="center"/>
        </w:trPr>
        <w:tc>
          <w:tcPr>
            <w:tcW w:w="1870" w:type="dxa"/>
            <w:tcBorders>
              <w:top w:val="nil"/>
              <w:left w:val="nil"/>
              <w:bottom w:val="nil"/>
              <w:right w:val="single" w:sz="4" w:space="0" w:color="auto"/>
            </w:tcBorders>
            <w:shd w:val="clear" w:color="000000" w:fill="FF0000"/>
            <w:vAlign w:val="bottom"/>
          </w:tcPr>
          <w:p w14:paraId="5D2F4EF2" w14:textId="5890664A" w:rsidR="00E34975" w:rsidRPr="008967AF" w:rsidRDefault="00E34975" w:rsidP="00686B80">
            <w:pPr>
              <w:jc w:val="center"/>
              <w:rPr>
                <w:sz w:val="18"/>
                <w:szCs w:val="18"/>
              </w:rPr>
            </w:pPr>
            <w:r w:rsidRPr="008967AF">
              <w:rPr>
                <w:rFonts w:ascii="Arial" w:hAnsi="Arial" w:cs="Arial"/>
                <w:color w:val="000000"/>
                <w:sz w:val="18"/>
                <w:szCs w:val="18"/>
              </w:rPr>
              <w:t>20</w:t>
            </w:r>
          </w:p>
        </w:tc>
        <w:tc>
          <w:tcPr>
            <w:tcW w:w="1870" w:type="dxa"/>
            <w:tcBorders>
              <w:top w:val="nil"/>
              <w:left w:val="single" w:sz="4" w:space="0" w:color="auto"/>
              <w:bottom w:val="nil"/>
              <w:right w:val="single" w:sz="4" w:space="0" w:color="auto"/>
            </w:tcBorders>
            <w:shd w:val="clear" w:color="000000" w:fill="FF0000"/>
            <w:vAlign w:val="bottom"/>
          </w:tcPr>
          <w:p w14:paraId="7AF49398" w14:textId="36B10444" w:rsidR="00E34975" w:rsidRPr="008967AF" w:rsidRDefault="00E34975" w:rsidP="00686B80">
            <w:pPr>
              <w:jc w:val="center"/>
              <w:rPr>
                <w:sz w:val="18"/>
                <w:szCs w:val="18"/>
              </w:rPr>
            </w:pPr>
            <w:r w:rsidRPr="008967AF">
              <w:rPr>
                <w:rFonts w:ascii="Arial" w:hAnsi="Arial" w:cs="Arial"/>
                <w:color w:val="000000"/>
                <w:sz w:val="18"/>
                <w:szCs w:val="18"/>
              </w:rPr>
              <w:t>Montalbano</w:t>
            </w:r>
          </w:p>
        </w:tc>
        <w:tc>
          <w:tcPr>
            <w:tcW w:w="1870" w:type="dxa"/>
            <w:tcBorders>
              <w:top w:val="nil"/>
              <w:left w:val="single" w:sz="4" w:space="0" w:color="auto"/>
              <w:bottom w:val="nil"/>
              <w:right w:val="single" w:sz="4" w:space="0" w:color="auto"/>
            </w:tcBorders>
            <w:shd w:val="clear" w:color="000000" w:fill="FF0000"/>
            <w:vAlign w:val="bottom"/>
          </w:tcPr>
          <w:p w14:paraId="13CF2DD3" w14:textId="3FFD874F" w:rsidR="00E34975" w:rsidRPr="008967AF" w:rsidRDefault="00E34975" w:rsidP="00686B80">
            <w:pPr>
              <w:jc w:val="center"/>
              <w:rPr>
                <w:sz w:val="18"/>
                <w:szCs w:val="18"/>
              </w:rPr>
            </w:pPr>
            <w:r w:rsidRPr="008967AF">
              <w:rPr>
                <w:rFonts w:ascii="Arial" w:hAnsi="Arial" w:cs="Arial"/>
                <w:color w:val="000000"/>
                <w:sz w:val="18"/>
                <w:szCs w:val="18"/>
              </w:rPr>
              <w:t>N4</w:t>
            </w:r>
          </w:p>
        </w:tc>
        <w:tc>
          <w:tcPr>
            <w:tcW w:w="1870" w:type="dxa"/>
            <w:tcBorders>
              <w:top w:val="nil"/>
              <w:left w:val="single" w:sz="4" w:space="0" w:color="auto"/>
              <w:bottom w:val="nil"/>
              <w:right w:val="single" w:sz="4" w:space="0" w:color="auto"/>
            </w:tcBorders>
            <w:shd w:val="clear" w:color="000000" w:fill="FF0000"/>
            <w:vAlign w:val="bottom"/>
          </w:tcPr>
          <w:p w14:paraId="0E1DB805" w14:textId="7C3CBD09" w:rsidR="00E34975" w:rsidRPr="008967AF" w:rsidRDefault="00E34975" w:rsidP="00686B80">
            <w:pPr>
              <w:jc w:val="center"/>
              <w:rPr>
                <w:sz w:val="18"/>
                <w:szCs w:val="18"/>
              </w:rPr>
            </w:pPr>
            <w:r w:rsidRPr="008967AF">
              <w:rPr>
                <w:rFonts w:ascii="Arial" w:hAnsi="Arial" w:cs="Arial"/>
                <w:color w:val="000000"/>
                <w:sz w:val="18"/>
                <w:szCs w:val="18"/>
              </w:rPr>
              <w:t xml:space="preserve">160 </w:t>
            </w:r>
            <w:proofErr w:type="spellStart"/>
            <w:r w:rsidRPr="008967AF">
              <w:rPr>
                <w:rFonts w:ascii="Arial" w:hAnsi="Arial" w:cs="Arial"/>
                <w:color w:val="000000"/>
                <w:sz w:val="18"/>
                <w:szCs w:val="18"/>
              </w:rPr>
              <w:t>kgN</w:t>
            </w:r>
            <w:proofErr w:type="spellEnd"/>
            <w:r w:rsidRPr="008967AF">
              <w:rPr>
                <w:rFonts w:ascii="Arial" w:hAnsi="Arial" w:cs="Arial"/>
                <w:color w:val="000000"/>
                <w:sz w:val="18"/>
                <w:szCs w:val="18"/>
              </w:rPr>
              <w:t>/ha-1</w:t>
            </w:r>
          </w:p>
        </w:tc>
        <w:tc>
          <w:tcPr>
            <w:tcW w:w="1870" w:type="dxa"/>
            <w:tcBorders>
              <w:top w:val="nil"/>
              <w:left w:val="single" w:sz="4" w:space="0" w:color="auto"/>
              <w:bottom w:val="nil"/>
              <w:right w:val="nil"/>
            </w:tcBorders>
            <w:shd w:val="clear" w:color="000000" w:fill="FF0000"/>
            <w:vAlign w:val="bottom"/>
          </w:tcPr>
          <w:p w14:paraId="25294C6B" w14:textId="412CEC38" w:rsidR="00E34975" w:rsidRPr="008967AF" w:rsidRDefault="00E34975" w:rsidP="00686B80">
            <w:pPr>
              <w:jc w:val="center"/>
              <w:rPr>
                <w:sz w:val="18"/>
                <w:szCs w:val="18"/>
              </w:rPr>
            </w:pPr>
            <w:r w:rsidRPr="008967AF">
              <w:rPr>
                <w:rFonts w:ascii="Arial" w:hAnsi="Arial" w:cs="Arial"/>
                <w:color w:val="000000"/>
                <w:sz w:val="18"/>
                <w:szCs w:val="18"/>
              </w:rPr>
              <w:t>40-120-0</w:t>
            </w:r>
          </w:p>
        </w:tc>
      </w:tr>
      <w:tr w:rsidR="00E34975" w14:paraId="32FAA168" w14:textId="77777777" w:rsidTr="008967AF">
        <w:trPr>
          <w:jc w:val="center"/>
        </w:trPr>
        <w:tc>
          <w:tcPr>
            <w:tcW w:w="1870" w:type="dxa"/>
            <w:tcBorders>
              <w:top w:val="nil"/>
              <w:left w:val="nil"/>
              <w:bottom w:val="nil"/>
              <w:right w:val="single" w:sz="4" w:space="0" w:color="auto"/>
            </w:tcBorders>
            <w:shd w:val="clear" w:color="auto" w:fill="auto"/>
            <w:vAlign w:val="bottom"/>
          </w:tcPr>
          <w:p w14:paraId="19EC3E20" w14:textId="736EF430" w:rsidR="00E34975" w:rsidRPr="008967AF" w:rsidRDefault="00E34975" w:rsidP="00686B80">
            <w:pPr>
              <w:jc w:val="center"/>
              <w:rPr>
                <w:sz w:val="18"/>
                <w:szCs w:val="18"/>
              </w:rPr>
            </w:pPr>
            <w:r w:rsidRPr="008967AF">
              <w:rPr>
                <w:rFonts w:ascii="Arial" w:hAnsi="Arial" w:cs="Arial"/>
                <w:color w:val="000000"/>
                <w:sz w:val="18"/>
                <w:szCs w:val="18"/>
              </w:rPr>
              <w:t>21</w:t>
            </w:r>
          </w:p>
        </w:tc>
        <w:tc>
          <w:tcPr>
            <w:tcW w:w="1870" w:type="dxa"/>
            <w:tcBorders>
              <w:top w:val="nil"/>
              <w:left w:val="single" w:sz="4" w:space="0" w:color="auto"/>
              <w:bottom w:val="nil"/>
              <w:right w:val="single" w:sz="4" w:space="0" w:color="auto"/>
            </w:tcBorders>
            <w:shd w:val="clear" w:color="auto" w:fill="auto"/>
            <w:vAlign w:val="bottom"/>
          </w:tcPr>
          <w:p w14:paraId="1717FF1C" w14:textId="029AB919" w:rsidR="00E34975" w:rsidRPr="008967AF" w:rsidRDefault="00E34975" w:rsidP="00686B80">
            <w:pPr>
              <w:jc w:val="center"/>
              <w:rPr>
                <w:sz w:val="18"/>
                <w:szCs w:val="18"/>
              </w:rPr>
            </w:pPr>
            <w:proofErr w:type="spellStart"/>
            <w:r w:rsidRPr="008967AF">
              <w:rPr>
                <w:rFonts w:ascii="Arial" w:hAnsi="Arial" w:cs="Arial"/>
                <w:color w:val="000000"/>
                <w:sz w:val="18"/>
                <w:szCs w:val="18"/>
              </w:rPr>
              <w:t>Runal</w:t>
            </w:r>
            <w:proofErr w:type="spellEnd"/>
          </w:p>
        </w:tc>
        <w:tc>
          <w:tcPr>
            <w:tcW w:w="1870" w:type="dxa"/>
            <w:tcBorders>
              <w:top w:val="nil"/>
              <w:left w:val="single" w:sz="4" w:space="0" w:color="auto"/>
              <w:bottom w:val="nil"/>
              <w:right w:val="single" w:sz="4" w:space="0" w:color="auto"/>
            </w:tcBorders>
            <w:shd w:val="clear" w:color="auto" w:fill="auto"/>
            <w:vAlign w:val="bottom"/>
          </w:tcPr>
          <w:p w14:paraId="0EA29277" w14:textId="04BB97AD" w:rsidR="00E34975" w:rsidRPr="008967AF" w:rsidRDefault="00E34975" w:rsidP="00686B80">
            <w:pPr>
              <w:jc w:val="center"/>
              <w:rPr>
                <w:sz w:val="18"/>
                <w:szCs w:val="18"/>
              </w:rPr>
            </w:pPr>
            <w:r w:rsidRPr="008967AF">
              <w:rPr>
                <w:rFonts w:ascii="Arial" w:hAnsi="Arial" w:cs="Arial"/>
                <w:color w:val="000000"/>
                <w:sz w:val="18"/>
                <w:szCs w:val="18"/>
              </w:rPr>
              <w:t>N0</w:t>
            </w:r>
          </w:p>
        </w:tc>
        <w:tc>
          <w:tcPr>
            <w:tcW w:w="1870" w:type="dxa"/>
            <w:tcBorders>
              <w:top w:val="nil"/>
              <w:left w:val="single" w:sz="4" w:space="0" w:color="auto"/>
              <w:bottom w:val="nil"/>
              <w:right w:val="single" w:sz="4" w:space="0" w:color="auto"/>
            </w:tcBorders>
            <w:shd w:val="clear" w:color="auto" w:fill="auto"/>
            <w:vAlign w:val="bottom"/>
          </w:tcPr>
          <w:p w14:paraId="0DD9A90A" w14:textId="2BB6860B" w:rsidR="00E34975" w:rsidRPr="008967AF" w:rsidRDefault="00E34975" w:rsidP="00686B80">
            <w:pPr>
              <w:jc w:val="center"/>
              <w:rPr>
                <w:sz w:val="18"/>
                <w:szCs w:val="18"/>
              </w:rPr>
            </w:pPr>
            <w:r w:rsidRPr="008967AF">
              <w:rPr>
                <w:rFonts w:ascii="Arial" w:hAnsi="Arial" w:cs="Arial"/>
                <w:color w:val="000000"/>
                <w:sz w:val="18"/>
                <w:szCs w:val="18"/>
              </w:rPr>
              <w:t xml:space="preserve">0 </w:t>
            </w:r>
            <w:proofErr w:type="spellStart"/>
            <w:r w:rsidRPr="008967AF">
              <w:rPr>
                <w:rFonts w:ascii="Arial" w:hAnsi="Arial" w:cs="Arial"/>
                <w:color w:val="000000"/>
                <w:sz w:val="18"/>
                <w:szCs w:val="18"/>
              </w:rPr>
              <w:t>kgN</w:t>
            </w:r>
            <w:proofErr w:type="spellEnd"/>
            <w:r w:rsidRPr="008967AF">
              <w:rPr>
                <w:rFonts w:ascii="Arial" w:hAnsi="Arial" w:cs="Arial"/>
                <w:color w:val="000000"/>
                <w:sz w:val="18"/>
                <w:szCs w:val="18"/>
              </w:rPr>
              <w:t>/ha-1</w:t>
            </w:r>
          </w:p>
        </w:tc>
        <w:tc>
          <w:tcPr>
            <w:tcW w:w="1870" w:type="dxa"/>
            <w:tcBorders>
              <w:top w:val="nil"/>
              <w:left w:val="single" w:sz="4" w:space="0" w:color="auto"/>
              <w:bottom w:val="nil"/>
              <w:right w:val="nil"/>
            </w:tcBorders>
            <w:shd w:val="clear" w:color="auto" w:fill="auto"/>
            <w:vAlign w:val="bottom"/>
          </w:tcPr>
          <w:p w14:paraId="723694E2" w14:textId="14411554" w:rsidR="00E34975" w:rsidRPr="008967AF" w:rsidRDefault="00E34975" w:rsidP="00686B80">
            <w:pPr>
              <w:jc w:val="center"/>
              <w:rPr>
                <w:sz w:val="18"/>
                <w:szCs w:val="18"/>
              </w:rPr>
            </w:pPr>
            <w:r w:rsidRPr="008967AF">
              <w:rPr>
                <w:rFonts w:ascii="Arial" w:hAnsi="Arial" w:cs="Arial"/>
                <w:color w:val="000000"/>
                <w:sz w:val="18"/>
                <w:szCs w:val="18"/>
              </w:rPr>
              <w:t>0-0-0</w:t>
            </w:r>
          </w:p>
        </w:tc>
      </w:tr>
      <w:tr w:rsidR="00E34975" w14:paraId="481F82EA" w14:textId="77777777" w:rsidTr="008967AF">
        <w:trPr>
          <w:jc w:val="center"/>
        </w:trPr>
        <w:tc>
          <w:tcPr>
            <w:tcW w:w="1870" w:type="dxa"/>
            <w:tcBorders>
              <w:top w:val="nil"/>
              <w:left w:val="nil"/>
              <w:bottom w:val="nil"/>
              <w:right w:val="single" w:sz="4" w:space="0" w:color="auto"/>
            </w:tcBorders>
            <w:shd w:val="clear" w:color="000000" w:fill="92D050"/>
            <w:vAlign w:val="bottom"/>
          </w:tcPr>
          <w:p w14:paraId="540EDDA2" w14:textId="1FDBEABB" w:rsidR="00E34975" w:rsidRPr="008967AF" w:rsidRDefault="00E34975" w:rsidP="00686B80">
            <w:pPr>
              <w:jc w:val="center"/>
              <w:rPr>
                <w:sz w:val="18"/>
                <w:szCs w:val="18"/>
              </w:rPr>
            </w:pPr>
            <w:r w:rsidRPr="008967AF">
              <w:rPr>
                <w:rFonts w:ascii="Arial" w:hAnsi="Arial" w:cs="Arial"/>
                <w:color w:val="000000"/>
                <w:sz w:val="18"/>
                <w:szCs w:val="18"/>
              </w:rPr>
              <w:t>22</w:t>
            </w:r>
          </w:p>
        </w:tc>
        <w:tc>
          <w:tcPr>
            <w:tcW w:w="1870" w:type="dxa"/>
            <w:tcBorders>
              <w:top w:val="nil"/>
              <w:left w:val="single" w:sz="4" w:space="0" w:color="auto"/>
              <w:bottom w:val="nil"/>
              <w:right w:val="single" w:sz="4" w:space="0" w:color="auto"/>
            </w:tcBorders>
            <w:shd w:val="clear" w:color="000000" w:fill="92D050"/>
            <w:vAlign w:val="bottom"/>
          </w:tcPr>
          <w:p w14:paraId="59597B4C" w14:textId="52C8D466" w:rsidR="00E34975" w:rsidRPr="008967AF" w:rsidRDefault="00E34975" w:rsidP="00686B80">
            <w:pPr>
              <w:jc w:val="center"/>
              <w:rPr>
                <w:sz w:val="18"/>
                <w:szCs w:val="18"/>
              </w:rPr>
            </w:pPr>
            <w:proofErr w:type="spellStart"/>
            <w:r w:rsidRPr="008967AF">
              <w:rPr>
                <w:rFonts w:ascii="Arial" w:hAnsi="Arial" w:cs="Arial"/>
                <w:color w:val="000000"/>
                <w:sz w:val="18"/>
                <w:szCs w:val="18"/>
              </w:rPr>
              <w:t>Runal</w:t>
            </w:r>
            <w:proofErr w:type="spellEnd"/>
          </w:p>
        </w:tc>
        <w:tc>
          <w:tcPr>
            <w:tcW w:w="1870" w:type="dxa"/>
            <w:tcBorders>
              <w:top w:val="nil"/>
              <w:left w:val="single" w:sz="4" w:space="0" w:color="auto"/>
              <w:bottom w:val="nil"/>
              <w:right w:val="single" w:sz="4" w:space="0" w:color="auto"/>
            </w:tcBorders>
            <w:shd w:val="clear" w:color="000000" w:fill="92D050"/>
            <w:vAlign w:val="bottom"/>
          </w:tcPr>
          <w:p w14:paraId="58DBFE94" w14:textId="7D8921AF" w:rsidR="00E34975" w:rsidRPr="008967AF" w:rsidRDefault="00E34975" w:rsidP="00686B80">
            <w:pPr>
              <w:jc w:val="center"/>
              <w:rPr>
                <w:sz w:val="18"/>
                <w:szCs w:val="18"/>
              </w:rPr>
            </w:pPr>
            <w:r w:rsidRPr="008967AF">
              <w:rPr>
                <w:rFonts w:ascii="Arial" w:hAnsi="Arial" w:cs="Arial"/>
                <w:color w:val="000000"/>
                <w:sz w:val="18"/>
                <w:szCs w:val="18"/>
              </w:rPr>
              <w:t>N1</w:t>
            </w:r>
          </w:p>
        </w:tc>
        <w:tc>
          <w:tcPr>
            <w:tcW w:w="1870" w:type="dxa"/>
            <w:tcBorders>
              <w:top w:val="nil"/>
              <w:left w:val="single" w:sz="4" w:space="0" w:color="auto"/>
              <w:bottom w:val="nil"/>
              <w:right w:val="single" w:sz="4" w:space="0" w:color="auto"/>
            </w:tcBorders>
            <w:shd w:val="clear" w:color="000000" w:fill="92D050"/>
            <w:vAlign w:val="bottom"/>
          </w:tcPr>
          <w:p w14:paraId="0AC26A28" w14:textId="10DE29D1" w:rsidR="00E34975" w:rsidRPr="008967AF" w:rsidRDefault="00E34975" w:rsidP="00686B80">
            <w:pPr>
              <w:jc w:val="center"/>
              <w:rPr>
                <w:sz w:val="18"/>
                <w:szCs w:val="18"/>
              </w:rPr>
            </w:pPr>
            <w:r w:rsidRPr="008967AF">
              <w:rPr>
                <w:rFonts w:ascii="Arial" w:hAnsi="Arial" w:cs="Arial"/>
                <w:color w:val="000000"/>
                <w:sz w:val="18"/>
                <w:szCs w:val="18"/>
              </w:rPr>
              <w:t xml:space="preserve">80 </w:t>
            </w:r>
            <w:proofErr w:type="spellStart"/>
            <w:r w:rsidRPr="008967AF">
              <w:rPr>
                <w:rFonts w:ascii="Arial" w:hAnsi="Arial" w:cs="Arial"/>
                <w:color w:val="000000"/>
                <w:sz w:val="18"/>
                <w:szCs w:val="18"/>
              </w:rPr>
              <w:t>kgN</w:t>
            </w:r>
            <w:proofErr w:type="spellEnd"/>
            <w:r w:rsidRPr="008967AF">
              <w:rPr>
                <w:rFonts w:ascii="Arial" w:hAnsi="Arial" w:cs="Arial"/>
                <w:color w:val="000000"/>
                <w:sz w:val="18"/>
                <w:szCs w:val="18"/>
              </w:rPr>
              <w:t>/ha-1</w:t>
            </w:r>
          </w:p>
        </w:tc>
        <w:tc>
          <w:tcPr>
            <w:tcW w:w="1870" w:type="dxa"/>
            <w:tcBorders>
              <w:top w:val="nil"/>
              <w:left w:val="single" w:sz="4" w:space="0" w:color="auto"/>
              <w:bottom w:val="nil"/>
              <w:right w:val="nil"/>
            </w:tcBorders>
            <w:shd w:val="clear" w:color="000000" w:fill="92D050"/>
            <w:vAlign w:val="bottom"/>
          </w:tcPr>
          <w:p w14:paraId="5F6F33B5" w14:textId="35F6F87D" w:rsidR="00E34975" w:rsidRPr="008967AF" w:rsidRDefault="00E34975" w:rsidP="00686B80">
            <w:pPr>
              <w:jc w:val="center"/>
              <w:rPr>
                <w:sz w:val="18"/>
                <w:szCs w:val="18"/>
              </w:rPr>
            </w:pPr>
            <w:r w:rsidRPr="008967AF">
              <w:rPr>
                <w:rFonts w:ascii="Arial" w:hAnsi="Arial" w:cs="Arial"/>
                <w:color w:val="000000"/>
                <w:sz w:val="18"/>
                <w:szCs w:val="18"/>
              </w:rPr>
              <w:t>20-40-20</w:t>
            </w:r>
          </w:p>
        </w:tc>
      </w:tr>
      <w:tr w:rsidR="00E34975" w14:paraId="1423C5C5" w14:textId="77777777" w:rsidTr="008967AF">
        <w:trPr>
          <w:jc w:val="center"/>
        </w:trPr>
        <w:tc>
          <w:tcPr>
            <w:tcW w:w="1870" w:type="dxa"/>
            <w:tcBorders>
              <w:top w:val="nil"/>
              <w:left w:val="nil"/>
              <w:bottom w:val="nil"/>
              <w:right w:val="single" w:sz="4" w:space="0" w:color="auto"/>
            </w:tcBorders>
            <w:shd w:val="clear" w:color="000000" w:fill="00B0F0"/>
            <w:vAlign w:val="bottom"/>
          </w:tcPr>
          <w:p w14:paraId="7BEE34E1" w14:textId="5EA7AAC6" w:rsidR="00E34975" w:rsidRPr="008967AF" w:rsidRDefault="00E34975" w:rsidP="00686B80">
            <w:pPr>
              <w:jc w:val="center"/>
              <w:rPr>
                <w:sz w:val="18"/>
                <w:szCs w:val="18"/>
              </w:rPr>
            </w:pPr>
            <w:r w:rsidRPr="008967AF">
              <w:rPr>
                <w:rFonts w:ascii="Arial" w:hAnsi="Arial" w:cs="Arial"/>
                <w:color w:val="000000"/>
                <w:sz w:val="18"/>
                <w:szCs w:val="18"/>
              </w:rPr>
              <w:t>23</w:t>
            </w:r>
          </w:p>
        </w:tc>
        <w:tc>
          <w:tcPr>
            <w:tcW w:w="1870" w:type="dxa"/>
            <w:tcBorders>
              <w:top w:val="nil"/>
              <w:left w:val="single" w:sz="4" w:space="0" w:color="auto"/>
              <w:bottom w:val="nil"/>
              <w:right w:val="single" w:sz="4" w:space="0" w:color="auto"/>
            </w:tcBorders>
            <w:shd w:val="clear" w:color="000000" w:fill="00B0F0"/>
            <w:vAlign w:val="bottom"/>
          </w:tcPr>
          <w:p w14:paraId="7C6F8ED3" w14:textId="614F6630" w:rsidR="00E34975" w:rsidRPr="008967AF" w:rsidRDefault="00E34975" w:rsidP="00686B80">
            <w:pPr>
              <w:jc w:val="center"/>
              <w:rPr>
                <w:sz w:val="18"/>
                <w:szCs w:val="18"/>
              </w:rPr>
            </w:pPr>
            <w:proofErr w:type="spellStart"/>
            <w:r w:rsidRPr="008967AF">
              <w:rPr>
                <w:rFonts w:ascii="Arial" w:hAnsi="Arial" w:cs="Arial"/>
                <w:color w:val="000000"/>
                <w:sz w:val="18"/>
                <w:szCs w:val="18"/>
              </w:rPr>
              <w:t>Runal</w:t>
            </w:r>
            <w:proofErr w:type="spellEnd"/>
          </w:p>
        </w:tc>
        <w:tc>
          <w:tcPr>
            <w:tcW w:w="1870" w:type="dxa"/>
            <w:tcBorders>
              <w:top w:val="nil"/>
              <w:left w:val="single" w:sz="4" w:space="0" w:color="auto"/>
              <w:bottom w:val="nil"/>
              <w:right w:val="single" w:sz="4" w:space="0" w:color="auto"/>
            </w:tcBorders>
            <w:shd w:val="clear" w:color="000000" w:fill="00B0F0"/>
            <w:vAlign w:val="bottom"/>
          </w:tcPr>
          <w:p w14:paraId="5EC734DA" w14:textId="3E102DBB" w:rsidR="00E34975" w:rsidRPr="008967AF" w:rsidRDefault="00E34975" w:rsidP="00686B80">
            <w:pPr>
              <w:jc w:val="center"/>
              <w:rPr>
                <w:sz w:val="18"/>
                <w:szCs w:val="18"/>
              </w:rPr>
            </w:pPr>
            <w:r w:rsidRPr="008967AF">
              <w:rPr>
                <w:rFonts w:ascii="Arial" w:hAnsi="Arial" w:cs="Arial"/>
                <w:color w:val="000000"/>
                <w:sz w:val="18"/>
                <w:szCs w:val="18"/>
              </w:rPr>
              <w:t>N2</w:t>
            </w:r>
          </w:p>
        </w:tc>
        <w:tc>
          <w:tcPr>
            <w:tcW w:w="1870" w:type="dxa"/>
            <w:tcBorders>
              <w:top w:val="nil"/>
              <w:left w:val="single" w:sz="4" w:space="0" w:color="auto"/>
              <w:bottom w:val="nil"/>
              <w:right w:val="single" w:sz="4" w:space="0" w:color="auto"/>
            </w:tcBorders>
            <w:shd w:val="clear" w:color="000000" w:fill="00B0F0"/>
            <w:vAlign w:val="bottom"/>
          </w:tcPr>
          <w:p w14:paraId="1B43874F" w14:textId="0DB7472A" w:rsidR="00E34975" w:rsidRPr="008967AF" w:rsidRDefault="00E34975" w:rsidP="00686B80">
            <w:pPr>
              <w:jc w:val="center"/>
              <w:rPr>
                <w:sz w:val="18"/>
                <w:szCs w:val="18"/>
              </w:rPr>
            </w:pPr>
            <w:r w:rsidRPr="008967AF">
              <w:rPr>
                <w:rFonts w:ascii="Arial" w:hAnsi="Arial" w:cs="Arial"/>
                <w:color w:val="000000"/>
                <w:sz w:val="18"/>
                <w:szCs w:val="18"/>
              </w:rPr>
              <w:t xml:space="preserve">80 </w:t>
            </w:r>
            <w:proofErr w:type="spellStart"/>
            <w:r w:rsidRPr="008967AF">
              <w:rPr>
                <w:rFonts w:ascii="Arial" w:hAnsi="Arial" w:cs="Arial"/>
                <w:color w:val="000000"/>
                <w:sz w:val="18"/>
                <w:szCs w:val="18"/>
              </w:rPr>
              <w:t>kgN</w:t>
            </w:r>
            <w:proofErr w:type="spellEnd"/>
            <w:r w:rsidRPr="008967AF">
              <w:rPr>
                <w:rFonts w:ascii="Arial" w:hAnsi="Arial" w:cs="Arial"/>
                <w:color w:val="000000"/>
                <w:sz w:val="18"/>
                <w:szCs w:val="18"/>
              </w:rPr>
              <w:t>/ha-1</w:t>
            </w:r>
          </w:p>
        </w:tc>
        <w:tc>
          <w:tcPr>
            <w:tcW w:w="1870" w:type="dxa"/>
            <w:tcBorders>
              <w:top w:val="nil"/>
              <w:left w:val="single" w:sz="4" w:space="0" w:color="auto"/>
              <w:bottom w:val="nil"/>
              <w:right w:val="nil"/>
            </w:tcBorders>
            <w:shd w:val="clear" w:color="000000" w:fill="00B0F0"/>
            <w:vAlign w:val="bottom"/>
          </w:tcPr>
          <w:p w14:paraId="08AA9BB3" w14:textId="4B31BCC5" w:rsidR="00E34975" w:rsidRPr="008967AF" w:rsidRDefault="00E34975" w:rsidP="00686B80">
            <w:pPr>
              <w:jc w:val="center"/>
              <w:rPr>
                <w:sz w:val="18"/>
                <w:szCs w:val="18"/>
              </w:rPr>
            </w:pPr>
            <w:r w:rsidRPr="008967AF">
              <w:rPr>
                <w:rFonts w:ascii="Arial" w:hAnsi="Arial" w:cs="Arial"/>
                <w:color w:val="000000"/>
                <w:sz w:val="18"/>
                <w:szCs w:val="18"/>
              </w:rPr>
              <w:t>20-60-0</w:t>
            </w:r>
          </w:p>
        </w:tc>
      </w:tr>
      <w:tr w:rsidR="00E34975" w14:paraId="5E57E530" w14:textId="77777777" w:rsidTr="008967AF">
        <w:trPr>
          <w:jc w:val="center"/>
        </w:trPr>
        <w:tc>
          <w:tcPr>
            <w:tcW w:w="1870" w:type="dxa"/>
            <w:tcBorders>
              <w:top w:val="nil"/>
              <w:left w:val="nil"/>
              <w:bottom w:val="nil"/>
              <w:right w:val="single" w:sz="4" w:space="0" w:color="auto"/>
            </w:tcBorders>
            <w:shd w:val="clear" w:color="000000" w:fill="FFFF00"/>
            <w:vAlign w:val="bottom"/>
          </w:tcPr>
          <w:p w14:paraId="3B66E2B2" w14:textId="4E23B957" w:rsidR="00E34975" w:rsidRPr="008967AF" w:rsidRDefault="00E34975" w:rsidP="00686B80">
            <w:pPr>
              <w:jc w:val="center"/>
              <w:rPr>
                <w:sz w:val="18"/>
                <w:szCs w:val="18"/>
              </w:rPr>
            </w:pPr>
            <w:r w:rsidRPr="008967AF">
              <w:rPr>
                <w:rFonts w:ascii="Arial" w:hAnsi="Arial" w:cs="Arial"/>
                <w:color w:val="000000"/>
                <w:sz w:val="18"/>
                <w:szCs w:val="18"/>
              </w:rPr>
              <w:t>24</w:t>
            </w:r>
          </w:p>
        </w:tc>
        <w:tc>
          <w:tcPr>
            <w:tcW w:w="1870" w:type="dxa"/>
            <w:tcBorders>
              <w:top w:val="nil"/>
              <w:left w:val="single" w:sz="4" w:space="0" w:color="auto"/>
              <w:bottom w:val="nil"/>
              <w:right w:val="single" w:sz="4" w:space="0" w:color="auto"/>
            </w:tcBorders>
            <w:shd w:val="clear" w:color="000000" w:fill="FFFF00"/>
            <w:vAlign w:val="bottom"/>
          </w:tcPr>
          <w:p w14:paraId="75138F1E" w14:textId="4B8A2E66" w:rsidR="00E34975" w:rsidRPr="008967AF" w:rsidRDefault="00E34975" w:rsidP="00686B80">
            <w:pPr>
              <w:jc w:val="center"/>
              <w:rPr>
                <w:sz w:val="18"/>
                <w:szCs w:val="18"/>
              </w:rPr>
            </w:pPr>
            <w:proofErr w:type="spellStart"/>
            <w:r w:rsidRPr="008967AF">
              <w:rPr>
                <w:rFonts w:ascii="Arial" w:hAnsi="Arial" w:cs="Arial"/>
                <w:color w:val="000000"/>
                <w:sz w:val="18"/>
                <w:szCs w:val="18"/>
              </w:rPr>
              <w:t>Runal</w:t>
            </w:r>
            <w:proofErr w:type="spellEnd"/>
          </w:p>
        </w:tc>
        <w:tc>
          <w:tcPr>
            <w:tcW w:w="1870" w:type="dxa"/>
            <w:tcBorders>
              <w:top w:val="nil"/>
              <w:left w:val="single" w:sz="4" w:space="0" w:color="auto"/>
              <w:bottom w:val="nil"/>
              <w:right w:val="single" w:sz="4" w:space="0" w:color="auto"/>
            </w:tcBorders>
            <w:shd w:val="clear" w:color="000000" w:fill="FFFF00"/>
            <w:vAlign w:val="bottom"/>
          </w:tcPr>
          <w:p w14:paraId="0A66648B" w14:textId="0F22D932" w:rsidR="00E34975" w:rsidRPr="008967AF" w:rsidRDefault="00E34975" w:rsidP="00686B80">
            <w:pPr>
              <w:jc w:val="center"/>
              <w:rPr>
                <w:sz w:val="18"/>
                <w:szCs w:val="18"/>
              </w:rPr>
            </w:pPr>
            <w:r w:rsidRPr="008967AF">
              <w:rPr>
                <w:rFonts w:ascii="Arial" w:hAnsi="Arial" w:cs="Arial"/>
                <w:color w:val="000000"/>
                <w:sz w:val="18"/>
                <w:szCs w:val="18"/>
              </w:rPr>
              <w:t>N3</w:t>
            </w:r>
          </w:p>
        </w:tc>
        <w:tc>
          <w:tcPr>
            <w:tcW w:w="1870" w:type="dxa"/>
            <w:tcBorders>
              <w:top w:val="nil"/>
              <w:left w:val="single" w:sz="4" w:space="0" w:color="auto"/>
              <w:bottom w:val="nil"/>
              <w:right w:val="single" w:sz="4" w:space="0" w:color="auto"/>
            </w:tcBorders>
            <w:shd w:val="clear" w:color="000000" w:fill="FFFF00"/>
            <w:vAlign w:val="bottom"/>
          </w:tcPr>
          <w:p w14:paraId="152BD8AE" w14:textId="46F31A59" w:rsidR="00E34975" w:rsidRPr="008967AF" w:rsidRDefault="00E34975" w:rsidP="00686B80">
            <w:pPr>
              <w:jc w:val="center"/>
              <w:rPr>
                <w:sz w:val="18"/>
                <w:szCs w:val="18"/>
              </w:rPr>
            </w:pPr>
            <w:r w:rsidRPr="008967AF">
              <w:rPr>
                <w:rFonts w:ascii="Arial" w:hAnsi="Arial" w:cs="Arial"/>
                <w:color w:val="000000"/>
                <w:sz w:val="18"/>
                <w:szCs w:val="18"/>
              </w:rPr>
              <w:t xml:space="preserve">160 </w:t>
            </w:r>
            <w:proofErr w:type="spellStart"/>
            <w:r w:rsidRPr="008967AF">
              <w:rPr>
                <w:rFonts w:ascii="Arial" w:hAnsi="Arial" w:cs="Arial"/>
                <w:color w:val="000000"/>
                <w:sz w:val="18"/>
                <w:szCs w:val="18"/>
              </w:rPr>
              <w:t>kgN</w:t>
            </w:r>
            <w:proofErr w:type="spellEnd"/>
            <w:r w:rsidRPr="008967AF">
              <w:rPr>
                <w:rFonts w:ascii="Arial" w:hAnsi="Arial" w:cs="Arial"/>
                <w:color w:val="000000"/>
                <w:sz w:val="18"/>
                <w:szCs w:val="18"/>
              </w:rPr>
              <w:t>/ha-1</w:t>
            </w:r>
          </w:p>
        </w:tc>
        <w:tc>
          <w:tcPr>
            <w:tcW w:w="1870" w:type="dxa"/>
            <w:tcBorders>
              <w:top w:val="nil"/>
              <w:left w:val="single" w:sz="4" w:space="0" w:color="auto"/>
              <w:bottom w:val="nil"/>
              <w:right w:val="nil"/>
            </w:tcBorders>
            <w:shd w:val="clear" w:color="000000" w:fill="FFFF00"/>
            <w:vAlign w:val="bottom"/>
          </w:tcPr>
          <w:p w14:paraId="4E2436D2" w14:textId="7746913C" w:rsidR="00E34975" w:rsidRPr="008967AF" w:rsidRDefault="00E34975" w:rsidP="00686B80">
            <w:pPr>
              <w:jc w:val="center"/>
              <w:rPr>
                <w:sz w:val="18"/>
                <w:szCs w:val="18"/>
              </w:rPr>
            </w:pPr>
            <w:r w:rsidRPr="008967AF">
              <w:rPr>
                <w:rFonts w:ascii="Arial" w:hAnsi="Arial" w:cs="Arial"/>
                <w:color w:val="000000"/>
                <w:sz w:val="18"/>
                <w:szCs w:val="18"/>
              </w:rPr>
              <w:t>40-80-40</w:t>
            </w:r>
          </w:p>
        </w:tc>
      </w:tr>
      <w:tr w:rsidR="00E34975" w14:paraId="3425C4F0" w14:textId="77777777" w:rsidTr="008967AF">
        <w:trPr>
          <w:jc w:val="center"/>
        </w:trPr>
        <w:tc>
          <w:tcPr>
            <w:tcW w:w="1870" w:type="dxa"/>
            <w:tcBorders>
              <w:top w:val="nil"/>
              <w:left w:val="nil"/>
              <w:bottom w:val="single" w:sz="4" w:space="0" w:color="auto"/>
              <w:right w:val="single" w:sz="4" w:space="0" w:color="auto"/>
            </w:tcBorders>
            <w:shd w:val="clear" w:color="000000" w:fill="FF0000"/>
            <w:vAlign w:val="bottom"/>
          </w:tcPr>
          <w:p w14:paraId="6D00468A" w14:textId="693EA0E2" w:rsidR="00E34975" w:rsidRPr="008967AF" w:rsidRDefault="00E34975" w:rsidP="00686B80">
            <w:pPr>
              <w:jc w:val="center"/>
              <w:rPr>
                <w:sz w:val="18"/>
                <w:szCs w:val="18"/>
              </w:rPr>
            </w:pPr>
            <w:r w:rsidRPr="008967AF">
              <w:rPr>
                <w:rFonts w:ascii="Arial" w:hAnsi="Arial" w:cs="Arial"/>
                <w:color w:val="000000"/>
                <w:sz w:val="18"/>
                <w:szCs w:val="18"/>
              </w:rPr>
              <w:t>25</w:t>
            </w:r>
          </w:p>
        </w:tc>
        <w:tc>
          <w:tcPr>
            <w:tcW w:w="1870" w:type="dxa"/>
            <w:tcBorders>
              <w:top w:val="nil"/>
              <w:left w:val="single" w:sz="4" w:space="0" w:color="auto"/>
              <w:bottom w:val="single" w:sz="4" w:space="0" w:color="auto"/>
              <w:right w:val="single" w:sz="4" w:space="0" w:color="auto"/>
            </w:tcBorders>
            <w:shd w:val="clear" w:color="000000" w:fill="FF0000"/>
            <w:vAlign w:val="bottom"/>
          </w:tcPr>
          <w:p w14:paraId="3E9F0FBF" w14:textId="22AEE222" w:rsidR="00E34975" w:rsidRPr="008967AF" w:rsidRDefault="00E34975" w:rsidP="00686B80">
            <w:pPr>
              <w:jc w:val="center"/>
              <w:rPr>
                <w:sz w:val="18"/>
                <w:szCs w:val="18"/>
              </w:rPr>
            </w:pPr>
            <w:proofErr w:type="spellStart"/>
            <w:r w:rsidRPr="008967AF">
              <w:rPr>
                <w:rFonts w:ascii="Arial" w:hAnsi="Arial" w:cs="Arial"/>
                <w:color w:val="000000"/>
                <w:sz w:val="18"/>
                <w:szCs w:val="18"/>
              </w:rPr>
              <w:t>Runal</w:t>
            </w:r>
            <w:proofErr w:type="spellEnd"/>
          </w:p>
        </w:tc>
        <w:tc>
          <w:tcPr>
            <w:tcW w:w="1870" w:type="dxa"/>
            <w:tcBorders>
              <w:top w:val="nil"/>
              <w:left w:val="single" w:sz="4" w:space="0" w:color="auto"/>
              <w:bottom w:val="single" w:sz="4" w:space="0" w:color="auto"/>
              <w:right w:val="single" w:sz="4" w:space="0" w:color="auto"/>
            </w:tcBorders>
            <w:shd w:val="clear" w:color="000000" w:fill="FF0000"/>
            <w:vAlign w:val="bottom"/>
          </w:tcPr>
          <w:p w14:paraId="772BF6B6" w14:textId="2A25F8A3" w:rsidR="00E34975" w:rsidRPr="008967AF" w:rsidRDefault="00E34975" w:rsidP="00686B80">
            <w:pPr>
              <w:jc w:val="center"/>
              <w:rPr>
                <w:sz w:val="18"/>
                <w:szCs w:val="18"/>
              </w:rPr>
            </w:pPr>
            <w:r w:rsidRPr="008967AF">
              <w:rPr>
                <w:rFonts w:ascii="Arial" w:hAnsi="Arial" w:cs="Arial"/>
                <w:color w:val="000000"/>
                <w:sz w:val="18"/>
                <w:szCs w:val="18"/>
              </w:rPr>
              <w:t>N4</w:t>
            </w:r>
          </w:p>
        </w:tc>
        <w:tc>
          <w:tcPr>
            <w:tcW w:w="1870" w:type="dxa"/>
            <w:tcBorders>
              <w:top w:val="nil"/>
              <w:left w:val="single" w:sz="4" w:space="0" w:color="auto"/>
              <w:bottom w:val="single" w:sz="4" w:space="0" w:color="auto"/>
              <w:right w:val="single" w:sz="4" w:space="0" w:color="auto"/>
            </w:tcBorders>
            <w:shd w:val="clear" w:color="000000" w:fill="FF0000"/>
            <w:vAlign w:val="bottom"/>
          </w:tcPr>
          <w:p w14:paraId="6CA4ACA2" w14:textId="0DC0473B" w:rsidR="00E34975" w:rsidRPr="008967AF" w:rsidRDefault="00E34975" w:rsidP="00686B80">
            <w:pPr>
              <w:jc w:val="center"/>
              <w:rPr>
                <w:sz w:val="18"/>
                <w:szCs w:val="18"/>
              </w:rPr>
            </w:pPr>
            <w:r w:rsidRPr="008967AF">
              <w:rPr>
                <w:rFonts w:ascii="Arial" w:hAnsi="Arial" w:cs="Arial"/>
                <w:color w:val="000000"/>
                <w:sz w:val="18"/>
                <w:szCs w:val="18"/>
              </w:rPr>
              <w:t xml:space="preserve">160 </w:t>
            </w:r>
            <w:proofErr w:type="spellStart"/>
            <w:r w:rsidRPr="008967AF">
              <w:rPr>
                <w:rFonts w:ascii="Arial" w:hAnsi="Arial" w:cs="Arial"/>
                <w:color w:val="000000"/>
                <w:sz w:val="18"/>
                <w:szCs w:val="18"/>
              </w:rPr>
              <w:t>kgN</w:t>
            </w:r>
            <w:proofErr w:type="spellEnd"/>
            <w:r w:rsidRPr="008967AF">
              <w:rPr>
                <w:rFonts w:ascii="Arial" w:hAnsi="Arial" w:cs="Arial"/>
                <w:color w:val="000000"/>
                <w:sz w:val="18"/>
                <w:szCs w:val="18"/>
              </w:rPr>
              <w:t>/ha-1</w:t>
            </w:r>
          </w:p>
        </w:tc>
        <w:tc>
          <w:tcPr>
            <w:tcW w:w="1870" w:type="dxa"/>
            <w:tcBorders>
              <w:top w:val="nil"/>
              <w:left w:val="single" w:sz="4" w:space="0" w:color="auto"/>
              <w:bottom w:val="single" w:sz="4" w:space="0" w:color="auto"/>
              <w:right w:val="nil"/>
            </w:tcBorders>
            <w:shd w:val="clear" w:color="000000" w:fill="FF0000"/>
            <w:vAlign w:val="bottom"/>
          </w:tcPr>
          <w:p w14:paraId="047FC142" w14:textId="247956E3" w:rsidR="00E34975" w:rsidRPr="008967AF" w:rsidRDefault="00E34975" w:rsidP="00686B80">
            <w:pPr>
              <w:jc w:val="center"/>
              <w:rPr>
                <w:sz w:val="18"/>
                <w:szCs w:val="18"/>
              </w:rPr>
            </w:pPr>
            <w:r w:rsidRPr="008967AF">
              <w:rPr>
                <w:rFonts w:ascii="Arial" w:hAnsi="Arial" w:cs="Arial"/>
                <w:color w:val="000000"/>
                <w:sz w:val="18"/>
                <w:szCs w:val="18"/>
              </w:rPr>
              <w:t>40-120-0</w:t>
            </w:r>
          </w:p>
        </w:tc>
      </w:tr>
    </w:tbl>
    <w:bookmarkEnd w:id="13"/>
    <w:p w14:paraId="298D10A4" w14:textId="1B4F8D22" w:rsidR="00681AD1" w:rsidRDefault="00C648D7" w:rsidP="00681AD1">
      <w:pPr>
        <w:jc w:val="both"/>
      </w:pPr>
      <w:r>
        <w:t xml:space="preserve">Over season, agronomic parameters were collected to evaluate variety performance at specific N treatment level for each experimental units mentioned above. There </w:t>
      </w:r>
      <w:proofErr w:type="gramStart"/>
      <w:r>
        <w:t>were</w:t>
      </w:r>
      <w:proofErr w:type="gramEnd"/>
      <w:r>
        <w:t xml:space="preserve"> time point measurements at specific crop growth stage (before heading, at heading, after heading and at anthesis)</w:t>
      </w:r>
      <w:r w:rsidR="009F0686">
        <w:t xml:space="preserve"> such as chlorophyll N content, biomass, N content in biomass and leaf area index (LAI) and more dynamic parameters that have been </w:t>
      </w:r>
      <w:r w:rsidR="00681AD1">
        <w:t>collected at the end of the crop growth during the harvest such as grain and straw yield. These parameters will be called ground truth data</w:t>
      </w:r>
      <w:r w:rsidR="00E327F5">
        <w:t xml:space="preserve"> (GTD)</w:t>
      </w:r>
      <w:r w:rsidR="00681AD1">
        <w:t xml:space="preserve"> and will be linked to hyperspectral data in order to validate the prediction of the models.</w:t>
      </w:r>
    </w:p>
    <w:p w14:paraId="281D307C" w14:textId="0BEF4D6C" w:rsidR="00681AD1" w:rsidRDefault="00681AD1" w:rsidP="00681AD1">
      <w:pPr>
        <w:jc w:val="both"/>
      </w:pPr>
      <w:r>
        <w:t xml:space="preserve">In parallel, crop canopy reflectance has been measured with a hyperspectral instrument </w:t>
      </w:r>
      <w:r w:rsidRPr="00681AD1">
        <w:t xml:space="preserve">as close to </w:t>
      </w:r>
      <w:r>
        <w:t xml:space="preserve">agronomic parameter measurement </w:t>
      </w:r>
      <w:r w:rsidRPr="00681AD1">
        <w:t>as possible</w:t>
      </w:r>
      <w:r>
        <w:t>. After ten measurements, the instrument was recalibrated with a white reference panel in order to take into account light intensity variance during measurement time.</w:t>
      </w:r>
      <w:r w:rsidR="00AB6C62">
        <w:t xml:space="preserve"> For each measurement, the whole experimental unit canopy was scanned and only one reflectance value for each wavelength from 350 to 2500 nm was stored (averaging ten measurements). All of this spectral information can be used as explanatory variables in order to find the parts of the light spectrum that could be used to predict and characterize winter wheat variety performance in interaction with specific environment. </w:t>
      </w:r>
    </w:p>
    <w:p w14:paraId="178DE2B9" w14:textId="1DFC41E2" w:rsidR="00681AD1" w:rsidRDefault="00AB6C62" w:rsidP="00681AD1">
      <w:pPr>
        <w:jc w:val="both"/>
      </w:pPr>
      <w:r>
        <w:t xml:space="preserve">Before to be able to use the raw spectral data, pre-processing steps are needed to convert raw data to csv readable format. Then exploratory </w:t>
      </w:r>
      <w:r w:rsidR="004727AB">
        <w:t xml:space="preserve">analysis should be done to avoid including spectrum </w:t>
      </w:r>
      <w:r w:rsidR="004727AB">
        <w:lastRenderedPageBreak/>
        <w:t xml:space="preserve">part with aberrant values in the analysis. To reach this goal, some visualization tools can be useful to show unexpected results like plotting wavelength bands (x-axis) versus reflectance values (y-axis). Unexpected peaks and drops will indicate noise in the data and it might not be suitable to include </w:t>
      </w:r>
      <w:r w:rsidR="00E327F5">
        <w:t xml:space="preserve">it </w:t>
      </w:r>
      <w:r w:rsidR="004727AB">
        <w:t xml:space="preserve">to build the prediction models. The spectral signature can also be compared between samples in order to see if there was some issue in the data acquisition. </w:t>
      </w:r>
      <w:r w:rsidR="00E327F5">
        <w:t>P</w:t>
      </w:r>
      <w:r w:rsidR="004727AB" w:rsidRPr="004727AB">
        <w:t xml:space="preserve">rincipal </w:t>
      </w:r>
      <w:r w:rsidR="00E079CF">
        <w:t>c</w:t>
      </w:r>
      <w:r w:rsidR="004727AB" w:rsidRPr="004727AB">
        <w:t xml:space="preserve">omponent </w:t>
      </w:r>
      <w:r w:rsidR="00E079CF">
        <w:t>a</w:t>
      </w:r>
      <w:r w:rsidR="004727AB" w:rsidRPr="004727AB">
        <w:t>nalysis (PCA)</w:t>
      </w:r>
      <w:r w:rsidR="004727AB">
        <w:t xml:space="preserve"> can also help to </w:t>
      </w:r>
      <w:r w:rsidR="00E079CF">
        <w:t xml:space="preserve">investigate the variance in the data and highlight aberrant patterns. After the data exploration, some parts of the spectrum can be used as explanatory variables in supervised learning models with agronomic parameters as response variables. Random forest method could </w:t>
      </w:r>
      <w:r w:rsidR="00E75D0D">
        <w:t>also</w:t>
      </w:r>
      <w:r w:rsidR="00E079CF">
        <w:t xml:space="preserve"> be useful in order to highlight the most interesting features in order to exclude unnecessary features in the models according to specific agronomic variable</w:t>
      </w:r>
      <w:r w:rsidR="00570C8A">
        <w:t>s</w:t>
      </w:r>
      <w:r w:rsidR="00E079CF">
        <w:t>.</w:t>
      </w:r>
    </w:p>
    <w:p w14:paraId="52F36BD5" w14:textId="183A9235" w:rsidR="008A5796" w:rsidRPr="002B47F9" w:rsidRDefault="00D3393D" w:rsidP="008A5796">
      <w:pPr>
        <w:jc w:val="both"/>
      </w:pPr>
      <w:r>
        <w:t xml:space="preserve">Agronomic data concerning specific experimental site and year was stored in single csv files. </w:t>
      </w:r>
      <w:r w:rsidR="008A5796">
        <w:t>For hyperspectral time series data, final readable csv files were stored separately according to collection date, site and year. Data management</w:t>
      </w:r>
      <w:r w:rsidR="00FB6D5B">
        <w:t xml:space="preserve"> steps needed to be performed in order </w:t>
      </w:r>
      <w:r w:rsidR="008A5796">
        <w:t xml:space="preserve">to make </w:t>
      </w:r>
      <w:r w:rsidR="00FB6D5B">
        <w:t xml:space="preserve">the data available for exploration, visualization and analysis. </w:t>
      </w:r>
      <w:r w:rsidR="00570C8A">
        <w:t>Raw data from the hyperspectral instrument was stored wit</w:t>
      </w:r>
      <w:r w:rsidR="00821C07">
        <w:t>h</w:t>
      </w:r>
      <w:r w:rsidR="00570C8A">
        <w:t xml:space="preserve"> </w:t>
      </w:r>
      <w:proofErr w:type="gramStart"/>
      <w:r w:rsidR="00570C8A">
        <w:t>“.sed</w:t>
      </w:r>
      <w:proofErr w:type="gramEnd"/>
      <w:r w:rsidR="00570C8A">
        <w:t xml:space="preserve">” </w:t>
      </w:r>
      <w:r w:rsidR="00821C07">
        <w:t>format. Additionally, a csv file including experimental unit information identity was needed in order to match the hyperspectral raw file. R script was then used to extract reflectance values from hyperspectral file and organize them with one reflectance wavelength by column. This step was assessed by using R software with “</w:t>
      </w:r>
      <w:proofErr w:type="spellStart"/>
      <w:r w:rsidR="00821C07" w:rsidRPr="00821C07">
        <w:t>asdreader</w:t>
      </w:r>
      <w:proofErr w:type="spellEnd"/>
      <w:r w:rsidR="00821C07">
        <w:t>”</w:t>
      </w:r>
      <w:r w:rsidR="00FA594F">
        <w:t xml:space="preserve"> [</w:t>
      </w:r>
      <w:r w:rsidR="00E327F5">
        <w:t>5</w:t>
      </w:r>
      <w:r w:rsidR="00FA594F">
        <w:t>]</w:t>
      </w:r>
      <w:r w:rsidR="00821C07">
        <w:t xml:space="preserve"> and “</w:t>
      </w:r>
      <w:proofErr w:type="spellStart"/>
      <w:r w:rsidR="00821C07">
        <w:t>tidyverse</w:t>
      </w:r>
      <w:proofErr w:type="spellEnd"/>
      <w:r w:rsidR="00821C07">
        <w:t>”</w:t>
      </w:r>
      <w:r w:rsidR="00FA594F">
        <w:t xml:space="preserve"> [</w:t>
      </w:r>
      <w:r w:rsidR="00E327F5">
        <w:t>6</w:t>
      </w:r>
      <w:r w:rsidR="00FA594F">
        <w:t xml:space="preserve">] </w:t>
      </w:r>
      <w:r w:rsidR="00821C07">
        <w:t>libraries.</w:t>
      </w:r>
      <w:r w:rsidR="0053659B">
        <w:t xml:space="preserve"> Data management processes to link the different datasets and merge them for analysis and visualization </w:t>
      </w:r>
      <w:r w:rsidR="00FB6D5B">
        <w:t xml:space="preserve">were assessed by using </w:t>
      </w:r>
      <w:proofErr w:type="gramStart"/>
      <w:r w:rsidR="00FB6D5B">
        <w:t>pandas</w:t>
      </w:r>
      <w:proofErr w:type="gramEnd"/>
      <w:r w:rsidR="00FB6D5B">
        <w:t xml:space="preserve"> library</w:t>
      </w:r>
      <w:r w:rsidR="00020DF6">
        <w:t xml:space="preserve"> [</w:t>
      </w:r>
      <w:r w:rsidR="00E327F5">
        <w:t>7</w:t>
      </w:r>
      <w:r w:rsidR="00020DF6">
        <w:t>]</w:t>
      </w:r>
      <w:r w:rsidR="0053659B">
        <w:t xml:space="preserve"> in Python</w:t>
      </w:r>
      <w:r w:rsidR="00FB6D5B">
        <w:t>.</w:t>
      </w:r>
      <w:r w:rsidR="0053659B">
        <w:t xml:space="preserve"> Data visualization was also done in Python by using </w:t>
      </w:r>
      <w:r w:rsidR="002B47F9">
        <w:t>matplotlib [</w:t>
      </w:r>
      <w:r w:rsidR="00E327F5">
        <w:t>8</w:t>
      </w:r>
      <w:r w:rsidR="002B47F9">
        <w:t>] and seaborn libraries [</w:t>
      </w:r>
      <w:r w:rsidR="00E327F5">
        <w:t>9</w:t>
      </w:r>
      <w:r w:rsidR="002B47F9">
        <w:t xml:space="preserve">]. </w:t>
      </w:r>
    </w:p>
    <w:p w14:paraId="5F7CB081" w14:textId="77777777" w:rsidR="008A5796" w:rsidRDefault="008A5796" w:rsidP="008A5796">
      <w:pPr>
        <w:jc w:val="center"/>
      </w:pPr>
    </w:p>
    <w:p w14:paraId="0967761D" w14:textId="77777777" w:rsidR="000E11DB" w:rsidRDefault="000E11DB" w:rsidP="000E11DB">
      <w:pPr>
        <w:rPr>
          <w:lang w:val="en-US"/>
        </w:rPr>
      </w:pPr>
    </w:p>
    <w:p w14:paraId="18CBECD7" w14:textId="46A78E04" w:rsidR="000E11DB" w:rsidRDefault="000E11DB" w:rsidP="000E11DB">
      <w:pPr>
        <w:rPr>
          <w:lang w:val="en-US"/>
        </w:rPr>
      </w:pPr>
    </w:p>
    <w:p w14:paraId="25001775" w14:textId="0F909B7B" w:rsidR="002B47F9" w:rsidRDefault="002B47F9" w:rsidP="000E11DB">
      <w:pPr>
        <w:rPr>
          <w:lang w:val="en-US"/>
        </w:rPr>
      </w:pPr>
    </w:p>
    <w:p w14:paraId="39A96519" w14:textId="32983864" w:rsidR="002B47F9" w:rsidRDefault="002B47F9" w:rsidP="000E11DB">
      <w:pPr>
        <w:rPr>
          <w:lang w:val="en-US"/>
        </w:rPr>
      </w:pPr>
    </w:p>
    <w:p w14:paraId="14B812AC" w14:textId="74B108C1" w:rsidR="002B47F9" w:rsidRDefault="002B47F9" w:rsidP="000E11DB">
      <w:pPr>
        <w:rPr>
          <w:lang w:val="en-US"/>
        </w:rPr>
      </w:pPr>
    </w:p>
    <w:p w14:paraId="46A9BDC3" w14:textId="78E1C02C" w:rsidR="002B47F9" w:rsidRDefault="002B47F9" w:rsidP="000E11DB">
      <w:pPr>
        <w:rPr>
          <w:lang w:val="en-US"/>
        </w:rPr>
      </w:pPr>
    </w:p>
    <w:p w14:paraId="07964C21" w14:textId="2BF33015" w:rsidR="002B47F9" w:rsidRDefault="002B47F9" w:rsidP="000E11DB">
      <w:pPr>
        <w:rPr>
          <w:lang w:val="en-US"/>
        </w:rPr>
      </w:pPr>
    </w:p>
    <w:p w14:paraId="2B8861E8" w14:textId="77777777" w:rsidR="002B47F9" w:rsidRPr="000E11DB" w:rsidRDefault="002B47F9" w:rsidP="000E11DB">
      <w:pPr>
        <w:rPr>
          <w:lang w:val="en-US"/>
        </w:rPr>
      </w:pPr>
    </w:p>
    <w:p w14:paraId="028845E5" w14:textId="39409689" w:rsidR="002B47F9" w:rsidRDefault="00B502D9" w:rsidP="002B47F9">
      <w:pPr>
        <w:pStyle w:val="Titre1"/>
      </w:pPr>
      <w:r>
        <w:lastRenderedPageBreak/>
        <w:t xml:space="preserve">3 Data </w:t>
      </w:r>
    </w:p>
    <w:p w14:paraId="2EE60E06" w14:textId="1E87241B" w:rsidR="00B34F26" w:rsidRDefault="00B34F26" w:rsidP="00792874">
      <w:pPr>
        <w:jc w:val="both"/>
      </w:pPr>
      <w:r>
        <w:t>The data was collected in a research project called “Wheat advisor” focus on nitrogen management according to variety response in interaction with specific environment. In this context, innovative methods like UAV, satellite and hyperspectral data (ground level) were investigated in order to know if they provide relevant information to characterize variety response to its environment.</w:t>
      </w:r>
    </w:p>
    <w:p w14:paraId="323FE548" w14:textId="4112DBD6" w:rsidR="002B47F9" w:rsidRDefault="002B47F9" w:rsidP="00792874">
      <w:pPr>
        <w:jc w:val="both"/>
      </w:pPr>
      <w:r>
        <w:t xml:space="preserve">For this study, two main types of data could be distinguished: agronomic data </w:t>
      </w:r>
      <w:r w:rsidR="00E06DFE">
        <w:t>and time series hyperspectral data. A</w:t>
      </w:r>
      <w:r w:rsidR="00E06DFE" w:rsidRPr="00E06DFE">
        <w:t>gronomic data</w:t>
      </w:r>
      <w:r w:rsidR="00E06DFE">
        <w:t xml:space="preserve"> (Table 2)</w:t>
      </w:r>
      <w:r w:rsidR="00E06DFE" w:rsidRPr="00E06DFE">
        <w:t xml:space="preserve"> </w:t>
      </w:r>
      <w:r w:rsidR="00E06DFE">
        <w:t>include</w:t>
      </w:r>
      <w:r w:rsidR="005B0E41">
        <w:t>d</w:t>
      </w:r>
      <w:r w:rsidR="00E06DFE">
        <w:t xml:space="preserve"> </w:t>
      </w:r>
      <w:r>
        <w:t xml:space="preserve">all the observations and measurements for each crop season and for each site). In total, there were six csv files (three sites x two years) that </w:t>
      </w:r>
      <w:r w:rsidR="005B0E41">
        <w:t>could</w:t>
      </w:r>
      <w:r>
        <w:t xml:space="preserve"> be merged together to </w:t>
      </w:r>
      <w:r w:rsidR="00E06DFE">
        <w:t xml:space="preserve">have an overview during data visualization. </w:t>
      </w:r>
    </w:p>
    <w:p w14:paraId="68A1B29B" w14:textId="6D32A84F" w:rsidR="00B34F26" w:rsidRDefault="00B34F26" w:rsidP="00B34F26">
      <w:pPr>
        <w:jc w:val="both"/>
      </w:pPr>
      <w:r>
        <w:t xml:space="preserve">Table </w:t>
      </w:r>
      <w:r w:rsidR="005B0E41">
        <w:t>2</w:t>
      </w:r>
      <w:r>
        <w:t xml:space="preserve">. </w:t>
      </w:r>
      <w:proofErr w:type="spellStart"/>
      <w:r>
        <w:t>Dataframes</w:t>
      </w:r>
      <w:proofErr w:type="spellEnd"/>
      <w:r>
        <w:t xml:space="preserve"> printed from </w:t>
      </w:r>
      <w:proofErr w:type="spellStart"/>
      <w:r>
        <w:t>Jupyter</w:t>
      </w:r>
      <w:proofErr w:type="spellEnd"/>
      <w:r>
        <w:t xml:space="preserve"> notebook including agronomic </w:t>
      </w:r>
      <w:r w:rsidR="00BF40F9">
        <w:t>information</w:t>
      </w:r>
      <w:r>
        <w:t xml:space="preserve"> for the three sites (</w:t>
      </w:r>
      <w:proofErr w:type="spellStart"/>
      <w:r>
        <w:t>Changins</w:t>
      </w:r>
      <w:proofErr w:type="spellEnd"/>
      <w:r>
        <w:t xml:space="preserve">, </w:t>
      </w:r>
      <w:proofErr w:type="spellStart"/>
      <w:r>
        <w:t>Goumoens</w:t>
      </w:r>
      <w:proofErr w:type="spellEnd"/>
      <w:r>
        <w:t xml:space="preserve"> and </w:t>
      </w:r>
      <w:proofErr w:type="spellStart"/>
      <w:r>
        <w:t>Reckenholz</w:t>
      </w:r>
      <w:proofErr w:type="spellEnd"/>
      <w:r>
        <w:t>) in 2021.</w:t>
      </w:r>
      <w:r w:rsidR="005B0E41">
        <w:t xml:space="preserve"> These </w:t>
      </w:r>
      <w:proofErr w:type="spellStart"/>
      <w:r w:rsidR="005B0E41">
        <w:t>dataframes</w:t>
      </w:r>
      <w:proofErr w:type="spellEnd"/>
      <w:r w:rsidR="005B0E41">
        <w:t xml:space="preserve"> contain categorical information describing specific experimental unit (ID), crop season (Year), experimental location (site), variety name (Variety) and nitrogen treatment (</w:t>
      </w:r>
      <w:proofErr w:type="spellStart"/>
      <w:r w:rsidR="005B0E41">
        <w:t>NTrt</w:t>
      </w:r>
      <w:proofErr w:type="spellEnd"/>
      <w:r w:rsidR="005B0E41">
        <w:t xml:space="preserve">) but also </w:t>
      </w:r>
      <w:proofErr w:type="spellStart"/>
      <w:r w:rsidR="005B0E41">
        <w:t>quantivative</w:t>
      </w:r>
      <w:proofErr w:type="spellEnd"/>
      <w:r w:rsidR="005B0E41">
        <w:t xml:space="preserve"> variables like grain yield (YieldGrain0percKgM2), biomass at anthesis (</w:t>
      </w:r>
      <w:proofErr w:type="spellStart"/>
      <w:r w:rsidR="005B0E41">
        <w:t>BmflowDry</w:t>
      </w:r>
      <w:proofErr w:type="spellEnd"/>
      <w:r w:rsidR="005B0E41">
        <w:t>) and total N in grain (</w:t>
      </w:r>
      <w:proofErr w:type="spellStart"/>
      <w:r w:rsidR="005B0E41">
        <w:t>TotNGrainGround</w:t>
      </w:r>
      <w:proofErr w:type="spellEnd"/>
      <w:r w:rsidR="005B0E41">
        <w:t>) to measure crop variety performance.</w:t>
      </w:r>
    </w:p>
    <w:p w14:paraId="5EC94EB1" w14:textId="44C3571B" w:rsidR="00B34F26" w:rsidRDefault="00657BE6" w:rsidP="00B34F26">
      <w:pPr>
        <w:jc w:val="center"/>
      </w:pPr>
      <w:r>
        <w:rPr>
          <w:noProof/>
        </w:rPr>
        <mc:AlternateContent>
          <mc:Choice Requires="wps">
            <w:drawing>
              <wp:anchor distT="0" distB="0" distL="114300" distR="114300" simplePos="0" relativeHeight="251679744" behindDoc="0" locked="0" layoutInCell="1" allowOverlap="1" wp14:anchorId="14F173C3" wp14:editId="58A0F2B0">
                <wp:simplePos x="0" y="0"/>
                <wp:positionH relativeFrom="column">
                  <wp:posOffset>3232150</wp:posOffset>
                </wp:positionH>
                <wp:positionV relativeFrom="paragraph">
                  <wp:posOffset>1943100</wp:posOffset>
                </wp:positionV>
                <wp:extent cx="1022350" cy="444500"/>
                <wp:effectExtent l="0" t="0" r="6350" b="0"/>
                <wp:wrapNone/>
                <wp:docPr id="9" name="Zone de texte 9"/>
                <wp:cNvGraphicFramePr/>
                <a:graphic xmlns:a="http://schemas.openxmlformats.org/drawingml/2006/main">
                  <a:graphicData uri="http://schemas.microsoft.com/office/word/2010/wordprocessingShape">
                    <wps:wsp>
                      <wps:cNvSpPr txBox="1"/>
                      <wps:spPr>
                        <a:xfrm>
                          <a:off x="0" y="0"/>
                          <a:ext cx="1022350" cy="444500"/>
                        </a:xfrm>
                        <a:prstGeom prst="rect">
                          <a:avLst/>
                        </a:prstGeom>
                        <a:solidFill>
                          <a:sysClr val="window" lastClr="FFFFFF"/>
                        </a:solidFill>
                        <a:ln w="6350">
                          <a:noFill/>
                        </a:ln>
                      </wps:spPr>
                      <wps:txbx>
                        <w:txbxContent>
                          <w:p w14:paraId="59AD9508" w14:textId="6EFC90E4" w:rsidR="00657BE6" w:rsidRPr="00657BE6" w:rsidRDefault="00657BE6" w:rsidP="00657BE6">
                            <w:pPr>
                              <w:jc w:val="center"/>
                              <w:rPr>
                                <w:rFonts w:asciiTheme="minorHAnsi" w:hAnsiTheme="minorHAnsi"/>
                                <w:b/>
                                <w:bCs/>
                                <w:color w:val="00B050"/>
                                <w:lang w:val="fr-CH"/>
                              </w:rPr>
                            </w:pPr>
                            <w:proofErr w:type="spellStart"/>
                            <w:r w:rsidRPr="00657BE6">
                              <w:rPr>
                                <w:rFonts w:asciiTheme="minorHAnsi" w:hAnsiTheme="minorHAnsi"/>
                                <w:b/>
                                <w:bCs/>
                                <w:color w:val="00B050"/>
                                <w:lang w:val="fr-CH"/>
                              </w:rPr>
                              <w:t>Reckenholz</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4F173C3" id="_x0000_t202" coordsize="21600,21600" o:spt="202" path="m,l,21600r21600,l21600,xe">
                <v:stroke joinstyle="miter"/>
                <v:path gradientshapeok="t" o:connecttype="rect"/>
              </v:shapetype>
              <v:shape id="Zone de texte 9" o:spid="_x0000_s1026" type="#_x0000_t202" style="position:absolute;left:0;text-align:left;margin-left:254.5pt;margin-top:153pt;width:80.5pt;height:3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" fillcolor="window" stroked="f" strokeweight=".5pt">
                <v:textbox>
                  <w:txbxContent>
                    <w:p w14:paraId="59AD9508" w14:textId="6EFC90E4" w:rsidR="00657BE6" w:rsidRPr="00657BE6" w:rsidRDefault="00657BE6" w:rsidP="00657BE6">
                      <w:pPr>
                        <w:jc w:val="center"/>
                        <w:rPr>
                          <w:rFonts w:asciiTheme="minorHAnsi" w:hAnsiTheme="minorHAnsi"/>
                          <w:b/>
                          <w:bCs/>
                          <w:color w:val="00B050"/>
                          <w:lang w:val="fr-CH"/>
                        </w:rPr>
                      </w:pPr>
                      <w:proofErr w:type="spellStart"/>
                      <w:r w:rsidRPr="00657BE6">
                        <w:rPr>
                          <w:rFonts w:asciiTheme="minorHAnsi" w:hAnsiTheme="minorHAnsi"/>
                          <w:b/>
                          <w:bCs/>
                          <w:color w:val="00B050"/>
                          <w:lang w:val="fr-CH"/>
                        </w:rPr>
                        <w:t>Reckenholz</w:t>
                      </w:r>
                      <w:proofErr w:type="spellEnd"/>
                    </w:p>
                  </w:txbxContent>
                </v:textbox>
              </v:shape>
            </w:pict>
          </mc:Fallback>
        </mc:AlternateContent>
      </w:r>
      <w:r>
        <w:rPr>
          <w:noProof/>
        </w:rPr>
        <mc:AlternateContent>
          <mc:Choice Requires="wps">
            <w:drawing>
              <wp:anchor distT="0" distB="0" distL="114300" distR="114300" simplePos="0" relativeHeight="251677696" behindDoc="0" locked="0" layoutInCell="1" allowOverlap="1" wp14:anchorId="5834C2C3" wp14:editId="7A66BAF8">
                <wp:simplePos x="0" y="0"/>
                <wp:positionH relativeFrom="column">
                  <wp:posOffset>4699000</wp:posOffset>
                </wp:positionH>
                <wp:positionV relativeFrom="paragraph">
                  <wp:posOffset>774700</wp:posOffset>
                </wp:positionV>
                <wp:extent cx="920750" cy="444500"/>
                <wp:effectExtent l="0" t="0" r="0" b="0"/>
                <wp:wrapNone/>
                <wp:docPr id="8" name="Zone de texte 8"/>
                <wp:cNvGraphicFramePr/>
                <a:graphic xmlns:a="http://schemas.openxmlformats.org/drawingml/2006/main">
                  <a:graphicData uri="http://schemas.microsoft.com/office/word/2010/wordprocessingShape">
                    <wps:wsp>
                      <wps:cNvSpPr txBox="1"/>
                      <wps:spPr>
                        <a:xfrm>
                          <a:off x="0" y="0"/>
                          <a:ext cx="920750" cy="444500"/>
                        </a:xfrm>
                        <a:prstGeom prst="rect">
                          <a:avLst/>
                        </a:prstGeom>
                        <a:solidFill>
                          <a:sysClr val="window" lastClr="FFFFFF"/>
                        </a:solidFill>
                        <a:ln w="6350">
                          <a:noFill/>
                        </a:ln>
                      </wps:spPr>
                      <wps:txbx>
                        <w:txbxContent>
                          <w:p w14:paraId="0C95AEC7" w14:textId="308E6CA6" w:rsidR="00657BE6" w:rsidRPr="00657BE6" w:rsidRDefault="00657BE6" w:rsidP="00657BE6">
                            <w:pPr>
                              <w:jc w:val="center"/>
                              <w:rPr>
                                <w:rFonts w:asciiTheme="minorHAnsi" w:hAnsiTheme="minorHAnsi"/>
                                <w:b/>
                                <w:bCs/>
                                <w:color w:val="0070C0"/>
                                <w:lang w:val="fr-CH"/>
                              </w:rPr>
                            </w:pPr>
                            <w:proofErr w:type="spellStart"/>
                            <w:r w:rsidRPr="00657BE6">
                              <w:rPr>
                                <w:rFonts w:asciiTheme="minorHAnsi" w:hAnsiTheme="minorHAnsi"/>
                                <w:b/>
                                <w:bCs/>
                                <w:color w:val="0070C0"/>
                                <w:lang w:val="fr-CH"/>
                              </w:rPr>
                              <w:t>Goumoens</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34C2C3" id="Zone de texte 8" o:spid="_x0000_s1027" type="#_x0000_t202" style="position:absolute;left:0;text-align:left;margin-left:370pt;margin-top:61pt;width:72.5pt;height:3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" fillcolor="window" stroked="f" strokeweight=".5pt">
                <v:textbox>
                  <w:txbxContent>
                    <w:p w14:paraId="0C95AEC7" w14:textId="308E6CA6" w:rsidR="00657BE6" w:rsidRPr="00657BE6" w:rsidRDefault="00657BE6" w:rsidP="00657BE6">
                      <w:pPr>
                        <w:jc w:val="center"/>
                        <w:rPr>
                          <w:rFonts w:asciiTheme="minorHAnsi" w:hAnsiTheme="minorHAnsi"/>
                          <w:b/>
                          <w:bCs/>
                          <w:color w:val="0070C0"/>
                          <w:lang w:val="fr-CH"/>
                        </w:rPr>
                      </w:pPr>
                      <w:proofErr w:type="spellStart"/>
                      <w:r w:rsidRPr="00657BE6">
                        <w:rPr>
                          <w:rFonts w:asciiTheme="minorHAnsi" w:hAnsiTheme="minorHAnsi"/>
                          <w:b/>
                          <w:bCs/>
                          <w:color w:val="0070C0"/>
                          <w:lang w:val="fr-CH"/>
                        </w:rPr>
                        <w:t>Goumoens</w:t>
                      </w:r>
                      <w:proofErr w:type="spellEnd"/>
                    </w:p>
                  </w:txbxContent>
                </v:textbox>
              </v:shape>
            </w:pict>
          </mc:Fallback>
        </mc:AlternateContent>
      </w:r>
      <w:r>
        <w:rPr>
          <w:noProof/>
        </w:rPr>
        <mc:AlternateContent>
          <mc:Choice Requires="wps">
            <w:drawing>
              <wp:anchor distT="0" distB="0" distL="114300" distR="114300" simplePos="0" relativeHeight="251675648" behindDoc="0" locked="0" layoutInCell="1" allowOverlap="1" wp14:anchorId="623E7D6B" wp14:editId="330B80D2">
                <wp:simplePos x="0" y="0"/>
                <wp:positionH relativeFrom="column">
                  <wp:posOffset>1854200</wp:posOffset>
                </wp:positionH>
                <wp:positionV relativeFrom="paragraph">
                  <wp:posOffset>742950</wp:posOffset>
                </wp:positionV>
                <wp:extent cx="920750" cy="444500"/>
                <wp:effectExtent l="0" t="0" r="0" b="0"/>
                <wp:wrapNone/>
                <wp:docPr id="4" name="Zone de texte 4"/>
                <wp:cNvGraphicFramePr/>
                <a:graphic xmlns:a="http://schemas.openxmlformats.org/drawingml/2006/main">
                  <a:graphicData uri="http://schemas.microsoft.com/office/word/2010/wordprocessingShape">
                    <wps:wsp>
                      <wps:cNvSpPr txBox="1"/>
                      <wps:spPr>
                        <a:xfrm>
                          <a:off x="0" y="0"/>
                          <a:ext cx="920750" cy="444500"/>
                        </a:xfrm>
                        <a:prstGeom prst="rect">
                          <a:avLst/>
                        </a:prstGeom>
                        <a:solidFill>
                          <a:schemeClr val="lt1"/>
                        </a:solidFill>
                        <a:ln w="6350">
                          <a:noFill/>
                        </a:ln>
                      </wps:spPr>
                      <wps:txbx>
                        <w:txbxContent>
                          <w:p w14:paraId="7FF59DE6" w14:textId="3760E21C" w:rsidR="00657BE6" w:rsidRPr="00657BE6" w:rsidRDefault="00657BE6" w:rsidP="00657BE6">
                            <w:pPr>
                              <w:jc w:val="center"/>
                              <w:rPr>
                                <w:rFonts w:asciiTheme="minorHAnsi" w:hAnsiTheme="minorHAnsi"/>
                                <w:b/>
                                <w:bCs/>
                                <w:color w:val="FF0000"/>
                                <w:lang w:val="fr-CH"/>
                              </w:rPr>
                            </w:pPr>
                            <w:proofErr w:type="spellStart"/>
                            <w:r w:rsidRPr="00657BE6">
                              <w:rPr>
                                <w:rFonts w:asciiTheme="minorHAnsi" w:hAnsiTheme="minorHAnsi"/>
                                <w:b/>
                                <w:bCs/>
                                <w:color w:val="FF0000"/>
                                <w:lang w:val="fr-CH"/>
                              </w:rPr>
                              <w:t>Changins</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3E7D6B" id="Zone de texte 4" o:spid="_x0000_s1028" type="#_x0000_t202" style="position:absolute;left:0;text-align:left;margin-left:146pt;margin-top:58.5pt;width:72.5pt;height:3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" fillcolor="white [3201]" stroked="f" strokeweight=".5pt">
                <v:textbox>
                  <w:txbxContent>
                    <w:p w14:paraId="7FF59DE6" w14:textId="3760E21C" w:rsidR="00657BE6" w:rsidRPr="00657BE6" w:rsidRDefault="00657BE6" w:rsidP="00657BE6">
                      <w:pPr>
                        <w:jc w:val="center"/>
                        <w:rPr>
                          <w:rFonts w:asciiTheme="minorHAnsi" w:hAnsiTheme="minorHAnsi"/>
                          <w:b/>
                          <w:bCs/>
                          <w:color w:val="FF0000"/>
                          <w:lang w:val="fr-CH"/>
                        </w:rPr>
                      </w:pPr>
                      <w:proofErr w:type="spellStart"/>
                      <w:r w:rsidRPr="00657BE6">
                        <w:rPr>
                          <w:rFonts w:asciiTheme="minorHAnsi" w:hAnsiTheme="minorHAnsi"/>
                          <w:b/>
                          <w:bCs/>
                          <w:color w:val="FF0000"/>
                          <w:lang w:val="fr-CH"/>
                        </w:rPr>
                        <w:t>Changins</w:t>
                      </w:r>
                      <w:proofErr w:type="spellEnd"/>
                    </w:p>
                  </w:txbxContent>
                </v:textbox>
              </v:shape>
            </w:pict>
          </mc:Fallback>
        </mc:AlternateContent>
      </w:r>
      <w:r w:rsidR="005B0E41">
        <w:rPr>
          <w:noProof/>
        </w:rPr>
        <mc:AlternateContent>
          <mc:Choice Requires="wps">
            <w:drawing>
              <wp:anchor distT="0" distB="0" distL="114300" distR="114300" simplePos="0" relativeHeight="251669504" behindDoc="0" locked="0" layoutInCell="1" allowOverlap="1" wp14:anchorId="26DB8CEB" wp14:editId="168AED62">
                <wp:simplePos x="0" y="0"/>
                <wp:positionH relativeFrom="margin">
                  <wp:align>center</wp:align>
                </wp:positionH>
                <wp:positionV relativeFrom="paragraph">
                  <wp:posOffset>1309900</wp:posOffset>
                </wp:positionV>
                <wp:extent cx="2844177" cy="1245379"/>
                <wp:effectExtent l="57150" t="19050" r="70485" b="88265"/>
                <wp:wrapNone/>
                <wp:docPr id="6" name="Rectangle 6"/>
                <wp:cNvGraphicFramePr/>
                <a:graphic xmlns:a="http://schemas.openxmlformats.org/drawingml/2006/main">
                  <a:graphicData uri="http://schemas.microsoft.com/office/word/2010/wordprocessingShape">
                    <wps:wsp>
                      <wps:cNvSpPr/>
                      <wps:spPr>
                        <a:xfrm>
                          <a:off x="0" y="0"/>
                          <a:ext cx="2844177" cy="1245379"/>
                        </a:xfrm>
                        <a:prstGeom prst="rect">
                          <a:avLst/>
                        </a:prstGeom>
                        <a:noFill/>
                        <a:ln w="9525" cap="flat" cmpd="sng" algn="ctr">
                          <a:solidFill>
                            <a:srgbClr val="00B050"/>
                          </a:solid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DE261D5" id="Rectangle 6" o:spid="_x0000_s1026" style="position:absolute;margin-left:0;margin-top:103.15pt;width:223.95pt;height:98.05pt;z-index:251669504;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" filled="f" strokecolor="#00b050">
                <v:shadow on="t" color="black" opacity="22937f" origin=",.5" offset="0,.63889mm"/>
                <w10:wrap anchorx="margin"/>
              </v:rect>
            </w:pict>
          </mc:Fallback>
        </mc:AlternateContent>
      </w:r>
      <w:r w:rsidR="005B0E41">
        <w:rPr>
          <w:noProof/>
        </w:rPr>
        <mc:AlternateContent>
          <mc:Choice Requires="wps">
            <w:drawing>
              <wp:anchor distT="0" distB="0" distL="114300" distR="114300" simplePos="0" relativeHeight="251667456" behindDoc="0" locked="0" layoutInCell="1" allowOverlap="1" wp14:anchorId="09101B35" wp14:editId="2502A8D2">
                <wp:simplePos x="0" y="0"/>
                <wp:positionH relativeFrom="column">
                  <wp:posOffset>2967355</wp:posOffset>
                </wp:positionH>
                <wp:positionV relativeFrom="paragraph">
                  <wp:posOffset>44969</wp:posOffset>
                </wp:positionV>
                <wp:extent cx="2844177" cy="1245379"/>
                <wp:effectExtent l="57150" t="19050" r="70485" b="88265"/>
                <wp:wrapNone/>
                <wp:docPr id="5" name="Rectangle 5"/>
                <wp:cNvGraphicFramePr/>
                <a:graphic xmlns:a="http://schemas.openxmlformats.org/drawingml/2006/main">
                  <a:graphicData uri="http://schemas.microsoft.com/office/word/2010/wordprocessingShape">
                    <wps:wsp>
                      <wps:cNvSpPr/>
                      <wps:spPr>
                        <a:xfrm>
                          <a:off x="0" y="0"/>
                          <a:ext cx="2844177" cy="1245379"/>
                        </a:xfrm>
                        <a:prstGeom prst="rect">
                          <a:avLst/>
                        </a:prstGeom>
                        <a:noFill/>
                        <a:ln w="9525" cap="flat" cmpd="sng" algn="ctr">
                          <a:solidFill>
                            <a:srgbClr val="4F81BD">
                              <a:shade val="95000"/>
                              <a:satMod val="105000"/>
                            </a:srgbClr>
                          </a:solid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35AC12D" id="Rectangle 5" o:spid="_x0000_s1026" style="position:absolute;margin-left:233.65pt;margin-top:3.55pt;width:223.95pt;height:98.0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" filled="f" strokecolor="#4a7ebb">
                <v:shadow on="t" color="black" opacity="22937f" origin=",.5" offset="0,.63889mm"/>
              </v:rect>
            </w:pict>
          </mc:Fallback>
        </mc:AlternateContent>
      </w:r>
      <w:r w:rsidR="005B0E41">
        <w:rPr>
          <w:noProof/>
        </w:rPr>
        <mc:AlternateContent>
          <mc:Choice Requires="wps">
            <w:drawing>
              <wp:anchor distT="0" distB="0" distL="114300" distR="114300" simplePos="0" relativeHeight="251665408" behindDoc="0" locked="0" layoutInCell="1" allowOverlap="1" wp14:anchorId="146D6DDC" wp14:editId="260E6F37">
                <wp:simplePos x="0" y="0"/>
                <wp:positionH relativeFrom="column">
                  <wp:posOffset>89757</wp:posOffset>
                </wp:positionH>
                <wp:positionV relativeFrom="paragraph">
                  <wp:posOffset>45120</wp:posOffset>
                </wp:positionV>
                <wp:extent cx="2844177" cy="1245379"/>
                <wp:effectExtent l="57150" t="19050" r="70485" b="88265"/>
                <wp:wrapNone/>
                <wp:docPr id="3" name="Rectangle 3"/>
                <wp:cNvGraphicFramePr/>
                <a:graphic xmlns:a="http://schemas.openxmlformats.org/drawingml/2006/main">
                  <a:graphicData uri="http://schemas.microsoft.com/office/word/2010/wordprocessingShape">
                    <wps:wsp>
                      <wps:cNvSpPr/>
                      <wps:spPr>
                        <a:xfrm>
                          <a:off x="0" y="0"/>
                          <a:ext cx="2844177" cy="1245379"/>
                        </a:xfrm>
                        <a:prstGeom prst="rect">
                          <a:avLst/>
                        </a:prstGeom>
                        <a:noFill/>
                        <a:ln>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6DF14D8" id="Rectangle 3" o:spid="_x0000_s1026" style="position:absolute;margin-left:7.05pt;margin-top:3.55pt;width:223.95pt;height:98.0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" filled="f" strokecolor="red">
                <v:shadow on="t" color="black" opacity="22937f" origin=",.5" offset="0,.63889mm"/>
              </v:rect>
            </w:pict>
          </mc:Fallback>
        </mc:AlternateContent>
      </w:r>
      <w:r w:rsidR="00B34F26" w:rsidRPr="009333D0">
        <w:rPr>
          <w:noProof/>
        </w:rPr>
        <w:drawing>
          <wp:inline distT="0" distB="0" distL="0" distR="0" wp14:anchorId="6BDCC426" wp14:editId="123E3D7A">
            <wp:extent cx="2883445" cy="1127055"/>
            <wp:effectExtent l="0" t="0" r="0" b="0"/>
            <wp:docPr id="7403559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355957" name=""/>
                    <pic:cNvPicPr/>
                  </pic:nvPicPr>
                  <pic:blipFill>
                    <a:blip r:embed="rId17"/>
                    <a:stretch>
                      <a:fillRect/>
                    </a:stretch>
                  </pic:blipFill>
                  <pic:spPr>
                    <a:xfrm>
                      <a:off x="0" y="0"/>
                      <a:ext cx="2980160" cy="1164858"/>
                    </a:xfrm>
                    <a:prstGeom prst="rect">
                      <a:avLst/>
                    </a:prstGeom>
                  </pic:spPr>
                </pic:pic>
              </a:graphicData>
            </a:graphic>
          </wp:inline>
        </w:drawing>
      </w:r>
      <w:r w:rsidR="00B34F26" w:rsidRPr="009333D0">
        <w:rPr>
          <w:noProof/>
        </w:rPr>
        <w:drawing>
          <wp:inline distT="0" distB="0" distL="0" distR="0" wp14:anchorId="59F705ED" wp14:editId="2077D802">
            <wp:extent cx="2889371" cy="1112403"/>
            <wp:effectExtent l="0" t="0" r="6350" b="0"/>
            <wp:docPr id="4500332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033299" name=""/>
                    <pic:cNvPicPr/>
                  </pic:nvPicPr>
                  <pic:blipFill>
                    <a:blip r:embed="rId18"/>
                    <a:stretch>
                      <a:fillRect/>
                    </a:stretch>
                  </pic:blipFill>
                  <pic:spPr>
                    <a:xfrm>
                      <a:off x="0" y="0"/>
                      <a:ext cx="2960155" cy="1139655"/>
                    </a:xfrm>
                    <a:prstGeom prst="rect">
                      <a:avLst/>
                    </a:prstGeom>
                  </pic:spPr>
                </pic:pic>
              </a:graphicData>
            </a:graphic>
          </wp:inline>
        </w:drawing>
      </w:r>
      <w:r w:rsidR="00B34F26" w:rsidRPr="009333D0">
        <w:rPr>
          <w:noProof/>
        </w:rPr>
        <w:drawing>
          <wp:inline distT="0" distB="0" distL="0" distR="0" wp14:anchorId="791139FA" wp14:editId="2593F44B">
            <wp:extent cx="2894665" cy="1126311"/>
            <wp:effectExtent l="0" t="0" r="1270" b="0"/>
            <wp:docPr id="17607721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772195" name=""/>
                    <pic:cNvPicPr/>
                  </pic:nvPicPr>
                  <pic:blipFill>
                    <a:blip r:embed="rId19"/>
                    <a:stretch>
                      <a:fillRect/>
                    </a:stretch>
                  </pic:blipFill>
                  <pic:spPr>
                    <a:xfrm>
                      <a:off x="0" y="0"/>
                      <a:ext cx="2956345" cy="1150311"/>
                    </a:xfrm>
                    <a:prstGeom prst="rect">
                      <a:avLst/>
                    </a:prstGeom>
                  </pic:spPr>
                </pic:pic>
              </a:graphicData>
            </a:graphic>
          </wp:inline>
        </w:drawing>
      </w:r>
    </w:p>
    <w:p w14:paraId="0E549AF5" w14:textId="6AC83142" w:rsidR="00B34F26" w:rsidRDefault="00B34F26" w:rsidP="002B47F9"/>
    <w:p w14:paraId="05B19B09" w14:textId="16005D41" w:rsidR="005B0E41" w:rsidRDefault="005B0E41" w:rsidP="00657BE6">
      <w:pPr>
        <w:jc w:val="both"/>
      </w:pPr>
      <w:r>
        <w:t>Hyperspectral data included mainly wavelength reflectance information and categorical variable</w:t>
      </w:r>
      <w:r w:rsidR="00BF40F9">
        <w:t xml:space="preserve">s </w:t>
      </w:r>
      <w:r>
        <w:t>to make the link with agronomic data like site and year</w:t>
      </w:r>
      <w:r w:rsidR="00BF40F9">
        <w:t xml:space="preserve"> (Table 3)</w:t>
      </w:r>
      <w:r>
        <w:t xml:space="preserve">. </w:t>
      </w:r>
      <w:r w:rsidR="00BF40F9">
        <w:t>As it was time series data, several csv files corresponding to different data collection dates could be link to one specific agronomic csv dataset by year and site. Frequency of time series data depended on site for logistic reason.</w:t>
      </w:r>
    </w:p>
    <w:p w14:paraId="6F64AEF6" w14:textId="0498F813" w:rsidR="00BF40F9" w:rsidRDefault="00BF40F9" w:rsidP="002B47F9"/>
    <w:p w14:paraId="155FB93A" w14:textId="5080ED6D" w:rsidR="00BF40F9" w:rsidRDefault="00BF40F9" w:rsidP="00792874">
      <w:pPr>
        <w:jc w:val="both"/>
      </w:pPr>
      <w:r>
        <w:lastRenderedPageBreak/>
        <w:t xml:space="preserve">Table 3. </w:t>
      </w:r>
      <w:proofErr w:type="spellStart"/>
      <w:r>
        <w:t>Dataframes</w:t>
      </w:r>
      <w:proofErr w:type="spellEnd"/>
      <w:r>
        <w:t xml:space="preserve"> printed </w:t>
      </w:r>
      <w:proofErr w:type="spellStart"/>
      <w:r>
        <w:t>Jupyter</w:t>
      </w:r>
      <w:proofErr w:type="spellEnd"/>
      <w:r>
        <w:t xml:space="preserve"> notebook including wavelengths reflectance for a specific data collection date (crop stage at heading).</w:t>
      </w:r>
    </w:p>
    <w:p w14:paraId="0BB007F1" w14:textId="7AA13448" w:rsidR="00BF40F9" w:rsidRDefault="00BF40F9" w:rsidP="00BF40F9">
      <w:r w:rsidRPr="009333D0">
        <w:rPr>
          <w:noProof/>
        </w:rPr>
        <w:drawing>
          <wp:inline distT="0" distB="0" distL="0" distR="0" wp14:anchorId="7B2D4E16" wp14:editId="1419A246">
            <wp:extent cx="5146040" cy="1653962"/>
            <wp:effectExtent l="0" t="0" r="0" b="3810"/>
            <wp:docPr id="5279650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7965096" name=""/>
                    <pic:cNvPicPr/>
                  </pic:nvPicPr>
                  <pic:blipFill>
                    <a:blip r:embed="rId20"/>
                    <a:stretch>
                      <a:fillRect/>
                    </a:stretch>
                  </pic:blipFill>
                  <pic:spPr>
                    <a:xfrm>
                      <a:off x="0" y="0"/>
                      <a:ext cx="5212192" cy="1675223"/>
                    </a:xfrm>
                    <a:prstGeom prst="rect">
                      <a:avLst/>
                    </a:prstGeom>
                  </pic:spPr>
                </pic:pic>
              </a:graphicData>
            </a:graphic>
          </wp:inline>
        </w:drawing>
      </w:r>
    </w:p>
    <w:p w14:paraId="5C31DD00" w14:textId="56F3C762" w:rsidR="00BF40F9" w:rsidRDefault="00BF40F9" w:rsidP="00657BE6">
      <w:pPr>
        <w:jc w:val="both"/>
      </w:pPr>
      <w:r>
        <w:t xml:space="preserve">Time series hyperspectral data could provide complex information concerning </w:t>
      </w:r>
      <w:proofErr w:type="spellStart"/>
      <w:r>
        <w:t>ecophysiogical</w:t>
      </w:r>
      <w:proofErr w:type="spellEnd"/>
      <w:r>
        <w:t xml:space="preserve"> crop status over time and this </w:t>
      </w:r>
      <w:r w:rsidR="00657BE6">
        <w:t xml:space="preserve">information </w:t>
      </w:r>
      <w:r>
        <w:t>variability could already been observed with histogram</w:t>
      </w:r>
      <w:r w:rsidR="00657BE6">
        <w:t>s</w:t>
      </w:r>
      <w:r>
        <w:t xml:space="preserve"> (Figure 4).</w:t>
      </w:r>
      <w:r w:rsidR="00657BE6">
        <w:t xml:space="preserve"> The idea would be to link this spectrum dynamic to time point measurement like grain yield or total N in grain (Figure 5) which have been affected by various factors during the crop growth.</w:t>
      </w:r>
      <w:r w:rsidR="004C5FE7">
        <w:t xml:space="preserve"> Regarding the structure of the grain yield, bimodality of data distribution could already be observed. That was probably due to the fact that there w</w:t>
      </w:r>
      <w:r w:rsidR="003F32F2">
        <w:t>ere</w:t>
      </w:r>
      <w:r w:rsidR="004C5FE7">
        <w:t xml:space="preserve"> two main groups: with or without N applications.</w:t>
      </w:r>
    </w:p>
    <w:p w14:paraId="317982F8" w14:textId="3F8F6DC5" w:rsidR="00BF40F9" w:rsidRDefault="00BF40F9" w:rsidP="00BF40F9"/>
    <w:p w14:paraId="7C72E30C" w14:textId="0A599956" w:rsidR="00BF40F9" w:rsidRDefault="00BF40F9" w:rsidP="00BF40F9"/>
    <w:p w14:paraId="2A5C2128" w14:textId="2B70B5C1" w:rsidR="00BF40F9" w:rsidRDefault="00BF40F9" w:rsidP="00BF40F9"/>
    <w:p w14:paraId="1DF965C3" w14:textId="03C1A99C" w:rsidR="00BF40F9" w:rsidRDefault="00BF40F9" w:rsidP="00BF40F9"/>
    <w:p w14:paraId="379468E4" w14:textId="5388B48A" w:rsidR="00BF40F9" w:rsidRDefault="00BF40F9" w:rsidP="00BF40F9"/>
    <w:p w14:paraId="3E82F770" w14:textId="415B4D58" w:rsidR="00BF40F9" w:rsidRDefault="00BF40F9" w:rsidP="00BF40F9"/>
    <w:p w14:paraId="66B2F1A6" w14:textId="77777777" w:rsidR="00BF40F9" w:rsidRDefault="00BF40F9" w:rsidP="00BF40F9"/>
    <w:p w14:paraId="1DA21FF7" w14:textId="4F336206" w:rsidR="00BF40F9" w:rsidRDefault="00EE02DC" w:rsidP="00BF40F9">
      <w:r>
        <w:rPr>
          <w:noProof/>
        </w:rPr>
        <w:lastRenderedPageBreak/>
        <mc:AlternateContent>
          <mc:Choice Requires="wps">
            <w:drawing>
              <wp:anchor distT="0" distB="0" distL="114300" distR="114300" simplePos="0" relativeHeight="251683840" behindDoc="0" locked="0" layoutInCell="1" allowOverlap="1" wp14:anchorId="49FEEC4F" wp14:editId="1E8E995D">
                <wp:simplePos x="0" y="0"/>
                <wp:positionH relativeFrom="column">
                  <wp:posOffset>4159250</wp:posOffset>
                </wp:positionH>
                <wp:positionV relativeFrom="paragraph">
                  <wp:posOffset>-276225</wp:posOffset>
                </wp:positionV>
                <wp:extent cx="279400" cy="263525"/>
                <wp:effectExtent l="0" t="0" r="25400" b="22225"/>
                <wp:wrapNone/>
                <wp:docPr id="11" name="Text Box 2"/>
                <wp:cNvGraphicFramePr/>
                <a:graphic xmlns:a="http://schemas.openxmlformats.org/drawingml/2006/main">
                  <a:graphicData uri="http://schemas.microsoft.com/office/word/2010/wordprocessingShape">
                    <wps:wsp>
                      <wps:cNvSpPr txBox="1"/>
                      <wps:spPr>
                        <a:xfrm>
                          <a:off x="0" y="0"/>
                          <a:ext cx="279400" cy="263525"/>
                        </a:xfrm>
                        <a:prstGeom prst="rect">
                          <a:avLst/>
                        </a:prstGeom>
                        <a:solidFill>
                          <a:sysClr val="window" lastClr="FFFFFF"/>
                        </a:solidFill>
                        <a:ln w="6350">
                          <a:solidFill>
                            <a:prstClr val="black"/>
                          </a:solidFill>
                        </a:ln>
                      </wps:spPr>
                      <wps:txbx>
                        <w:txbxContent>
                          <w:p w14:paraId="66C418FF" w14:textId="6F568AA4" w:rsidR="00EE02DC" w:rsidRPr="00BF40F9" w:rsidRDefault="00EE02DC" w:rsidP="00EE02DC">
                            <w:pPr>
                              <w:pStyle w:val="Sansinterligne"/>
                              <w:rPr>
                                <w:sz w:val="20"/>
                                <w:szCs w:val="20"/>
                                <w:lang w:val="en-GB"/>
                              </w:rPr>
                            </w:pPr>
                            <w:r>
                              <w:rPr>
                                <w:sz w:val="20"/>
                                <w:szCs w:val="20"/>
                                <w:lang w:val="en-G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FEEC4F" id="Text Box 2" o:spid="_x0000_s1029" type="#_x0000_t202" style="position:absolute;margin-left:327.5pt;margin-top:-21.75pt;width:22pt;height:20.7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" fillcolor="window" strokeweight=".5pt">
                <v:textbox>
                  <w:txbxContent>
                    <w:p w14:paraId="66C418FF" w14:textId="6F568AA4" w:rsidR="00EE02DC" w:rsidRPr="00BF40F9" w:rsidRDefault="00EE02DC" w:rsidP="00EE02DC">
                      <w:pPr>
                        <w:pStyle w:val="Sansinterligne"/>
                        <w:rPr>
                          <w:sz w:val="20"/>
                          <w:szCs w:val="20"/>
                          <w:lang w:val="en-GB"/>
                        </w:rPr>
                      </w:pPr>
                      <w:r>
                        <w:rPr>
                          <w:sz w:val="20"/>
                          <w:szCs w:val="20"/>
                          <w:lang w:val="en-GB"/>
                        </w:rPr>
                        <w:t>B</w:t>
                      </w:r>
                    </w:p>
                  </w:txbxContent>
                </v:textbox>
              </v:shape>
            </w:pict>
          </mc:Fallback>
        </mc:AlternateContent>
      </w:r>
      <w:r>
        <w:rPr>
          <w:noProof/>
        </w:rPr>
        <mc:AlternateContent>
          <mc:Choice Requires="wps">
            <w:drawing>
              <wp:anchor distT="0" distB="0" distL="114300" distR="114300" simplePos="0" relativeHeight="251681792" behindDoc="0" locked="0" layoutInCell="1" allowOverlap="1" wp14:anchorId="2DA4A85B" wp14:editId="6E22EBBD">
                <wp:simplePos x="0" y="0"/>
                <wp:positionH relativeFrom="column">
                  <wp:posOffset>1301750</wp:posOffset>
                </wp:positionH>
                <wp:positionV relativeFrom="paragraph">
                  <wp:posOffset>-290830</wp:posOffset>
                </wp:positionV>
                <wp:extent cx="279400" cy="263525"/>
                <wp:effectExtent l="0" t="0" r="25400" b="22225"/>
                <wp:wrapNone/>
                <wp:docPr id="10" name="Text Box 2"/>
                <wp:cNvGraphicFramePr/>
                <a:graphic xmlns:a="http://schemas.openxmlformats.org/drawingml/2006/main">
                  <a:graphicData uri="http://schemas.microsoft.com/office/word/2010/wordprocessingShape">
                    <wps:wsp>
                      <wps:cNvSpPr txBox="1"/>
                      <wps:spPr>
                        <a:xfrm>
                          <a:off x="0" y="0"/>
                          <a:ext cx="279400" cy="263525"/>
                        </a:xfrm>
                        <a:prstGeom prst="rect">
                          <a:avLst/>
                        </a:prstGeom>
                        <a:solidFill>
                          <a:sysClr val="window" lastClr="FFFFFF"/>
                        </a:solidFill>
                        <a:ln w="6350">
                          <a:solidFill>
                            <a:prstClr val="black"/>
                          </a:solidFill>
                        </a:ln>
                      </wps:spPr>
                      <wps:txbx>
                        <w:txbxContent>
                          <w:p w14:paraId="42F7C5B9" w14:textId="31797D45" w:rsidR="00792874" w:rsidRPr="00BF40F9" w:rsidRDefault="00792874" w:rsidP="00792874">
                            <w:pPr>
                              <w:pStyle w:val="Sansinterligne"/>
                              <w:rPr>
                                <w:sz w:val="20"/>
                                <w:szCs w:val="20"/>
                                <w:lang w:val="en-GB"/>
                              </w:rPr>
                            </w:pPr>
                            <w:r>
                              <w:rPr>
                                <w:sz w:val="20"/>
                                <w:szCs w:val="20"/>
                                <w:lang w:val="en-G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A4A85B" id="_x0000_s1030" type="#_x0000_t202" style="position:absolute;margin-left:102.5pt;margin-top:-22.9pt;width:22pt;height:20.7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" fillcolor="window" strokeweight=".5pt">
                <v:textbox>
                  <w:txbxContent>
                    <w:p w14:paraId="42F7C5B9" w14:textId="31797D45" w:rsidR="00792874" w:rsidRPr="00BF40F9" w:rsidRDefault="00792874" w:rsidP="00792874">
                      <w:pPr>
                        <w:pStyle w:val="Sansinterligne"/>
                        <w:rPr>
                          <w:sz w:val="20"/>
                          <w:szCs w:val="20"/>
                          <w:lang w:val="en-GB"/>
                        </w:rPr>
                      </w:pPr>
                      <w:r>
                        <w:rPr>
                          <w:sz w:val="20"/>
                          <w:szCs w:val="20"/>
                          <w:lang w:val="en-GB"/>
                        </w:rPr>
                        <w:t>A</w:t>
                      </w:r>
                    </w:p>
                  </w:txbxContent>
                </v:textbox>
              </v:shape>
            </w:pict>
          </mc:Fallback>
        </mc:AlternateContent>
      </w:r>
      <w:r w:rsidR="00BF40F9">
        <w:rPr>
          <w:noProof/>
        </w:rPr>
        <mc:AlternateContent>
          <mc:Choice Requires="wps">
            <w:drawing>
              <wp:anchor distT="0" distB="0" distL="114300" distR="114300" simplePos="0" relativeHeight="251673600" behindDoc="0" locked="0" layoutInCell="1" allowOverlap="1" wp14:anchorId="29C9E97D" wp14:editId="4DF390F0">
                <wp:simplePos x="0" y="0"/>
                <wp:positionH relativeFrom="column">
                  <wp:posOffset>2305370</wp:posOffset>
                </wp:positionH>
                <wp:positionV relativeFrom="paragraph">
                  <wp:posOffset>321520</wp:posOffset>
                </wp:positionV>
                <wp:extent cx="886351" cy="263525"/>
                <wp:effectExtent l="0" t="0" r="28575" b="22225"/>
                <wp:wrapNone/>
                <wp:docPr id="1041660143" name="Text Box 2"/>
                <wp:cNvGraphicFramePr/>
                <a:graphic xmlns:a="http://schemas.openxmlformats.org/drawingml/2006/main">
                  <a:graphicData uri="http://schemas.microsoft.com/office/word/2010/wordprocessingShape">
                    <wps:wsp>
                      <wps:cNvSpPr txBox="1"/>
                      <wps:spPr>
                        <a:xfrm>
                          <a:off x="0" y="0"/>
                          <a:ext cx="886351" cy="263525"/>
                        </a:xfrm>
                        <a:prstGeom prst="rect">
                          <a:avLst/>
                        </a:prstGeom>
                        <a:solidFill>
                          <a:schemeClr val="lt1"/>
                        </a:solidFill>
                        <a:ln w="6350">
                          <a:solidFill>
                            <a:prstClr val="black"/>
                          </a:solidFill>
                        </a:ln>
                      </wps:spPr>
                      <wps:txbx>
                        <w:txbxContent>
                          <w:p w14:paraId="245379EF" w14:textId="43E9E689" w:rsidR="00BF40F9" w:rsidRPr="00BF40F9" w:rsidRDefault="00BF40F9" w:rsidP="00BF40F9">
                            <w:pPr>
                              <w:pStyle w:val="Sansinterligne"/>
                              <w:rPr>
                                <w:sz w:val="20"/>
                                <w:szCs w:val="20"/>
                                <w:lang w:val="en-GB"/>
                              </w:rPr>
                            </w:pPr>
                            <w:r w:rsidRPr="00BF40F9">
                              <w:rPr>
                                <w:sz w:val="20"/>
                                <w:szCs w:val="20"/>
                                <w:lang w:val="en-GB"/>
                              </w:rPr>
                              <w:t>Crop grow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C9E97D" id="_x0000_s1031" type="#_x0000_t202" style="position:absolute;margin-left:181.55pt;margin-top:25.3pt;width:69.8pt;height:20.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" fillcolor="white [3201]" strokeweight=".5pt">
                <v:textbox>
                  <w:txbxContent>
                    <w:p w14:paraId="245379EF" w14:textId="43E9E689" w:rsidR="00BF40F9" w:rsidRPr="00BF40F9" w:rsidRDefault="00BF40F9" w:rsidP="00BF40F9">
                      <w:pPr>
                        <w:pStyle w:val="Sansinterligne"/>
                        <w:rPr>
                          <w:sz w:val="20"/>
                          <w:szCs w:val="20"/>
                          <w:lang w:val="en-GB"/>
                        </w:rPr>
                      </w:pPr>
                      <w:r w:rsidRPr="00BF40F9">
                        <w:rPr>
                          <w:sz w:val="20"/>
                          <w:szCs w:val="20"/>
                          <w:lang w:val="en-GB"/>
                        </w:rPr>
                        <w:t>Crop growth</w:t>
                      </w:r>
                    </w:p>
                  </w:txbxContent>
                </v:textbox>
              </v:shape>
            </w:pict>
          </mc:Fallback>
        </mc:AlternateContent>
      </w:r>
      <w:r w:rsidR="00BF40F9">
        <w:rPr>
          <w:noProof/>
        </w:rPr>
        <mc:AlternateContent>
          <mc:Choice Requires="wps">
            <w:drawing>
              <wp:anchor distT="0" distB="0" distL="114300" distR="114300" simplePos="0" relativeHeight="251674624" behindDoc="0" locked="0" layoutInCell="1" allowOverlap="1" wp14:anchorId="2C4C6AE1" wp14:editId="663E4D59">
                <wp:simplePos x="0" y="0"/>
                <wp:positionH relativeFrom="column">
                  <wp:posOffset>2372578</wp:posOffset>
                </wp:positionH>
                <wp:positionV relativeFrom="paragraph">
                  <wp:posOffset>1701157</wp:posOffset>
                </wp:positionV>
                <wp:extent cx="891961" cy="269240"/>
                <wp:effectExtent l="0" t="0" r="22860" b="16510"/>
                <wp:wrapNone/>
                <wp:docPr id="1245187941" name="Text Box 2"/>
                <wp:cNvGraphicFramePr/>
                <a:graphic xmlns:a="http://schemas.openxmlformats.org/drawingml/2006/main">
                  <a:graphicData uri="http://schemas.microsoft.com/office/word/2010/wordprocessingShape">
                    <wps:wsp>
                      <wps:cNvSpPr txBox="1"/>
                      <wps:spPr>
                        <a:xfrm>
                          <a:off x="0" y="0"/>
                          <a:ext cx="891961" cy="269240"/>
                        </a:xfrm>
                        <a:prstGeom prst="rect">
                          <a:avLst/>
                        </a:prstGeom>
                        <a:solidFill>
                          <a:sysClr val="window" lastClr="FFFFFF"/>
                        </a:solidFill>
                        <a:ln w="6350">
                          <a:solidFill>
                            <a:prstClr val="black"/>
                          </a:solidFill>
                        </a:ln>
                      </wps:spPr>
                      <wps:txbx>
                        <w:txbxContent>
                          <w:p w14:paraId="33000F30" w14:textId="77777777" w:rsidR="00BF40F9" w:rsidRPr="00BF40F9" w:rsidRDefault="00BF40F9" w:rsidP="00BF40F9">
                            <w:pPr>
                              <w:pStyle w:val="Sansinterligne"/>
                              <w:rPr>
                                <w:sz w:val="20"/>
                                <w:szCs w:val="20"/>
                                <w:lang w:val="en-GB"/>
                              </w:rPr>
                            </w:pPr>
                            <w:r w:rsidRPr="00BF40F9">
                              <w:rPr>
                                <w:sz w:val="20"/>
                                <w:szCs w:val="20"/>
                                <w:lang w:val="en-GB"/>
                              </w:rPr>
                              <w:t>Crop grow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4C6AE1" id="_x0000_s1032" type="#_x0000_t202" style="position:absolute;margin-left:186.8pt;margin-top:133.95pt;width:70.25pt;height:21.2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" fillcolor="window" strokeweight=".5pt">
                <v:textbox>
                  <w:txbxContent>
                    <w:p w14:paraId="33000F30" w14:textId="77777777" w:rsidR="00BF40F9" w:rsidRPr="00BF40F9" w:rsidRDefault="00BF40F9" w:rsidP="00BF40F9">
                      <w:pPr>
                        <w:pStyle w:val="Sansinterligne"/>
                        <w:rPr>
                          <w:sz w:val="20"/>
                          <w:szCs w:val="20"/>
                          <w:lang w:val="en-GB"/>
                        </w:rPr>
                      </w:pPr>
                      <w:r w:rsidRPr="00BF40F9">
                        <w:rPr>
                          <w:sz w:val="20"/>
                          <w:szCs w:val="20"/>
                          <w:lang w:val="en-GB"/>
                        </w:rPr>
                        <w:t>Crop growth</w:t>
                      </w:r>
                    </w:p>
                  </w:txbxContent>
                </v:textbox>
              </v:shape>
            </w:pict>
          </mc:Fallback>
        </mc:AlternateContent>
      </w:r>
      <w:r w:rsidR="00BF40F9">
        <w:rPr>
          <w:noProof/>
        </w:rPr>
        <mc:AlternateContent>
          <mc:Choice Requires="wps">
            <w:drawing>
              <wp:anchor distT="0" distB="0" distL="114300" distR="114300" simplePos="0" relativeHeight="251672576" behindDoc="0" locked="0" layoutInCell="1" allowOverlap="1" wp14:anchorId="5AC6642A" wp14:editId="07FD8E75">
                <wp:simplePos x="0" y="0"/>
                <wp:positionH relativeFrom="column">
                  <wp:posOffset>2580640</wp:posOffset>
                </wp:positionH>
                <wp:positionV relativeFrom="paragraph">
                  <wp:posOffset>2041525</wp:posOffset>
                </wp:positionV>
                <wp:extent cx="429260" cy="389890"/>
                <wp:effectExtent l="0" t="19050" r="46990" b="29210"/>
                <wp:wrapNone/>
                <wp:docPr id="346157282" name="Arrow: Right 1"/>
                <wp:cNvGraphicFramePr/>
                <a:graphic xmlns:a="http://schemas.openxmlformats.org/drawingml/2006/main">
                  <a:graphicData uri="http://schemas.microsoft.com/office/word/2010/wordprocessingShape">
                    <wps:wsp>
                      <wps:cNvSpPr/>
                      <wps:spPr>
                        <a:xfrm>
                          <a:off x="0" y="0"/>
                          <a:ext cx="429260" cy="389890"/>
                        </a:xfrm>
                        <a:prstGeom prst="rightArrow">
                          <a:avLst/>
                        </a:prstGeom>
                        <a:solidFill>
                          <a:srgbClr val="92D050"/>
                        </a:solidFill>
                        <a:ln w="12700" cap="flat" cmpd="sng" algn="ctr">
                          <a:solidFill>
                            <a:srgbClr val="4472C4">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D491F1D"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 o:spid="_x0000_s1026" type="#_x0000_t13" style="position:absolute;margin-left:203.2pt;margin-top:160.75pt;width:33.8pt;height:30.7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" adj="11791" fillcolor="#92d050" strokecolor="#172c51" strokeweight="1pt"/>
            </w:pict>
          </mc:Fallback>
        </mc:AlternateContent>
      </w:r>
      <w:r w:rsidR="00BF40F9">
        <w:rPr>
          <w:noProof/>
        </w:rPr>
        <mc:AlternateContent>
          <mc:Choice Requires="wps">
            <w:drawing>
              <wp:anchor distT="0" distB="0" distL="114300" distR="114300" simplePos="0" relativeHeight="251671552" behindDoc="0" locked="0" layoutInCell="1" allowOverlap="1" wp14:anchorId="254EC0E6" wp14:editId="2A8FA501">
                <wp:simplePos x="0" y="0"/>
                <wp:positionH relativeFrom="column">
                  <wp:posOffset>2573020</wp:posOffset>
                </wp:positionH>
                <wp:positionV relativeFrom="paragraph">
                  <wp:posOffset>658495</wp:posOffset>
                </wp:positionV>
                <wp:extent cx="393700" cy="350520"/>
                <wp:effectExtent l="0" t="19050" r="44450" b="30480"/>
                <wp:wrapNone/>
                <wp:docPr id="1881942342" name="Arrow: Right 1"/>
                <wp:cNvGraphicFramePr/>
                <a:graphic xmlns:a="http://schemas.openxmlformats.org/drawingml/2006/main">
                  <a:graphicData uri="http://schemas.microsoft.com/office/word/2010/wordprocessingShape">
                    <wps:wsp>
                      <wps:cNvSpPr/>
                      <wps:spPr>
                        <a:xfrm>
                          <a:off x="0" y="0"/>
                          <a:ext cx="393700" cy="350520"/>
                        </a:xfrm>
                        <a:prstGeom prst="rightArrow">
                          <a:avLst/>
                        </a:prstGeom>
                        <a:ln w="952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D661BBE" id="Arrow: Right 1" o:spid="_x0000_s1026" type="#_x0000_t13" style="position:absolute;margin-left:202.6pt;margin-top:51.85pt;width:31pt;height:27.6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" adj="11985" fillcolor="#4f81bd [3204]" strokecolor="black [3213]"/>
            </w:pict>
          </mc:Fallback>
        </mc:AlternateContent>
      </w:r>
      <w:r w:rsidR="00BF40F9" w:rsidRPr="00A50D63">
        <w:rPr>
          <w:noProof/>
        </w:rPr>
        <w:drawing>
          <wp:inline distT="0" distB="0" distL="0" distR="0" wp14:anchorId="580D568A" wp14:editId="698780E8">
            <wp:extent cx="2882900" cy="1329690"/>
            <wp:effectExtent l="0" t="0" r="0" b="3810"/>
            <wp:docPr id="16741429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142941" name=""/>
                    <pic:cNvPicPr/>
                  </pic:nvPicPr>
                  <pic:blipFill rotWithShape="1">
                    <a:blip r:embed="rId21"/>
                    <a:srcRect l="525" t="5794" r="-93" b="891"/>
                    <a:stretch/>
                  </pic:blipFill>
                  <pic:spPr bwMode="auto">
                    <a:xfrm>
                      <a:off x="0" y="0"/>
                      <a:ext cx="2884185" cy="1330283"/>
                    </a:xfrm>
                    <a:prstGeom prst="rect">
                      <a:avLst/>
                    </a:prstGeom>
                    <a:ln>
                      <a:noFill/>
                    </a:ln>
                    <a:extLst>
                      <a:ext uri="{53640926-AAD7-44D8-BBD7-CCE9431645EC}">
                        <a14:shadowObscured xmlns:a14="http://schemas.microsoft.com/office/drawing/2010/main"/>
                      </a:ext>
                    </a:extLst>
                  </pic:spPr>
                </pic:pic>
              </a:graphicData>
            </a:graphic>
          </wp:inline>
        </w:drawing>
      </w:r>
      <w:r w:rsidR="00BF40F9">
        <w:t xml:space="preserve">  </w:t>
      </w:r>
      <w:r w:rsidR="00BF40F9" w:rsidRPr="00A50D63">
        <w:rPr>
          <w:noProof/>
        </w:rPr>
        <w:drawing>
          <wp:inline distT="0" distB="0" distL="0" distR="0" wp14:anchorId="184EF161" wp14:editId="62D5196F">
            <wp:extent cx="2602865" cy="1334536"/>
            <wp:effectExtent l="0" t="0" r="6985" b="0"/>
            <wp:docPr id="5142696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269658" name=""/>
                    <pic:cNvPicPr/>
                  </pic:nvPicPr>
                  <pic:blipFill rotWithShape="1">
                    <a:blip r:embed="rId22"/>
                    <a:srcRect t="6570"/>
                    <a:stretch/>
                  </pic:blipFill>
                  <pic:spPr bwMode="auto">
                    <a:xfrm>
                      <a:off x="0" y="0"/>
                      <a:ext cx="2655085" cy="1361310"/>
                    </a:xfrm>
                    <a:prstGeom prst="rect">
                      <a:avLst/>
                    </a:prstGeom>
                    <a:ln>
                      <a:noFill/>
                    </a:ln>
                    <a:extLst>
                      <a:ext uri="{53640926-AAD7-44D8-BBD7-CCE9431645EC}">
                        <a14:shadowObscured xmlns:a14="http://schemas.microsoft.com/office/drawing/2010/main"/>
                      </a:ext>
                    </a:extLst>
                  </pic:spPr>
                </pic:pic>
              </a:graphicData>
            </a:graphic>
          </wp:inline>
        </w:drawing>
      </w:r>
      <w:r w:rsidR="00BF40F9">
        <w:t xml:space="preserve">   </w:t>
      </w:r>
      <w:r w:rsidR="00BF40F9">
        <w:rPr>
          <w:noProof/>
        </w:rPr>
        <w:t xml:space="preserve">  </w:t>
      </w:r>
      <w:r w:rsidR="00BF40F9" w:rsidRPr="00A50D63">
        <w:rPr>
          <w:noProof/>
        </w:rPr>
        <w:drawing>
          <wp:inline distT="0" distB="0" distL="0" distR="0" wp14:anchorId="2B956663" wp14:editId="4098BF84">
            <wp:extent cx="2992152" cy="1402080"/>
            <wp:effectExtent l="0" t="0" r="0" b="7620"/>
            <wp:docPr id="4017969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1796947" name=""/>
                    <pic:cNvPicPr/>
                  </pic:nvPicPr>
                  <pic:blipFill rotWithShape="1">
                    <a:blip r:embed="rId23"/>
                    <a:srcRect t="4332"/>
                    <a:stretch/>
                  </pic:blipFill>
                  <pic:spPr bwMode="auto">
                    <a:xfrm>
                      <a:off x="0" y="0"/>
                      <a:ext cx="3029520" cy="1419590"/>
                    </a:xfrm>
                    <a:prstGeom prst="rect">
                      <a:avLst/>
                    </a:prstGeom>
                    <a:ln>
                      <a:noFill/>
                    </a:ln>
                    <a:extLst>
                      <a:ext uri="{53640926-AAD7-44D8-BBD7-CCE9431645EC}">
                        <a14:shadowObscured xmlns:a14="http://schemas.microsoft.com/office/drawing/2010/main"/>
                      </a:ext>
                    </a:extLst>
                  </pic:spPr>
                </pic:pic>
              </a:graphicData>
            </a:graphic>
          </wp:inline>
        </w:drawing>
      </w:r>
      <w:r w:rsidR="00BF40F9">
        <w:rPr>
          <w:noProof/>
        </w:rPr>
        <w:t xml:space="preserve"> </w:t>
      </w:r>
      <w:r w:rsidR="00BF40F9">
        <w:t xml:space="preserve"> </w:t>
      </w:r>
      <w:r w:rsidR="00BF40F9" w:rsidRPr="00A50D63">
        <w:rPr>
          <w:noProof/>
        </w:rPr>
        <w:drawing>
          <wp:inline distT="0" distB="0" distL="0" distR="0" wp14:anchorId="2CEF4F1B" wp14:editId="2F2B4B25">
            <wp:extent cx="2514119" cy="1412875"/>
            <wp:effectExtent l="0" t="0" r="635" b="0"/>
            <wp:docPr id="2487913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791307" name=""/>
                    <pic:cNvPicPr/>
                  </pic:nvPicPr>
                  <pic:blipFill rotWithShape="1">
                    <a:blip r:embed="rId24"/>
                    <a:srcRect t="4833"/>
                    <a:stretch/>
                  </pic:blipFill>
                  <pic:spPr bwMode="auto">
                    <a:xfrm>
                      <a:off x="0" y="0"/>
                      <a:ext cx="2575172" cy="1447185"/>
                    </a:xfrm>
                    <a:prstGeom prst="rect">
                      <a:avLst/>
                    </a:prstGeom>
                    <a:ln>
                      <a:noFill/>
                    </a:ln>
                    <a:extLst>
                      <a:ext uri="{53640926-AAD7-44D8-BBD7-CCE9431645EC}">
                        <a14:shadowObscured xmlns:a14="http://schemas.microsoft.com/office/drawing/2010/main"/>
                      </a:ext>
                    </a:extLst>
                  </pic:spPr>
                </pic:pic>
              </a:graphicData>
            </a:graphic>
          </wp:inline>
        </w:drawing>
      </w:r>
      <w:r w:rsidR="00BF40F9">
        <w:t xml:space="preserve"> </w:t>
      </w:r>
    </w:p>
    <w:p w14:paraId="60087A5B" w14:textId="346339FF" w:rsidR="00792874" w:rsidRDefault="00792874" w:rsidP="00BF40F9">
      <w:r>
        <w:t>Figure 4. Histograms of reflectance at 705 nm</w:t>
      </w:r>
      <w:r w:rsidR="00EE02DC">
        <w:t xml:space="preserve"> (blue)</w:t>
      </w:r>
      <w:r>
        <w:t xml:space="preserve"> and 740 nm</w:t>
      </w:r>
      <w:r w:rsidR="00EE02DC">
        <w:t xml:space="preserve"> (green)</w:t>
      </w:r>
      <w:r>
        <w:t xml:space="preserve"> at two different crop stages</w:t>
      </w:r>
      <w:r w:rsidR="004C5FE7">
        <w:t xml:space="preserve"> in </w:t>
      </w:r>
      <w:proofErr w:type="spellStart"/>
      <w:r w:rsidR="004C5FE7">
        <w:t>Changins</w:t>
      </w:r>
      <w:proofErr w:type="spellEnd"/>
      <w:r w:rsidR="004C5FE7">
        <w:t xml:space="preserve"> in 2021</w:t>
      </w:r>
      <w:r>
        <w:t>: before second N application (A) and at heading (B).</w:t>
      </w:r>
    </w:p>
    <w:p w14:paraId="5B170453" w14:textId="46C70522" w:rsidR="00792874" w:rsidRDefault="00BF40F9" w:rsidP="00BF40F9">
      <w:r w:rsidRPr="00A50D63">
        <w:rPr>
          <w:noProof/>
        </w:rPr>
        <w:drawing>
          <wp:inline distT="0" distB="0" distL="0" distR="0" wp14:anchorId="58148EC3" wp14:editId="27B5A755">
            <wp:extent cx="2524336" cy="1765300"/>
            <wp:effectExtent l="0" t="0" r="9525" b="6350"/>
            <wp:docPr id="11143317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4331717" name=""/>
                    <pic:cNvPicPr/>
                  </pic:nvPicPr>
                  <pic:blipFill>
                    <a:blip r:embed="rId25"/>
                    <a:stretch>
                      <a:fillRect/>
                    </a:stretch>
                  </pic:blipFill>
                  <pic:spPr>
                    <a:xfrm>
                      <a:off x="0" y="0"/>
                      <a:ext cx="2532078" cy="1770714"/>
                    </a:xfrm>
                    <a:prstGeom prst="rect">
                      <a:avLst/>
                    </a:prstGeom>
                  </pic:spPr>
                </pic:pic>
              </a:graphicData>
            </a:graphic>
          </wp:inline>
        </w:drawing>
      </w:r>
      <w:r>
        <w:t xml:space="preserve">             </w:t>
      </w:r>
      <w:r w:rsidRPr="00A50D63">
        <w:rPr>
          <w:noProof/>
        </w:rPr>
        <w:drawing>
          <wp:inline distT="0" distB="0" distL="0" distR="0" wp14:anchorId="7EE12F35" wp14:editId="1FDD0176">
            <wp:extent cx="2687909" cy="1775460"/>
            <wp:effectExtent l="0" t="0" r="0" b="0"/>
            <wp:docPr id="765377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537767" name=""/>
                    <pic:cNvPicPr/>
                  </pic:nvPicPr>
                  <pic:blipFill>
                    <a:blip r:embed="rId26"/>
                    <a:stretch>
                      <a:fillRect/>
                    </a:stretch>
                  </pic:blipFill>
                  <pic:spPr>
                    <a:xfrm>
                      <a:off x="0" y="0"/>
                      <a:ext cx="2694375" cy="1779731"/>
                    </a:xfrm>
                    <a:prstGeom prst="rect">
                      <a:avLst/>
                    </a:prstGeom>
                  </pic:spPr>
                </pic:pic>
              </a:graphicData>
            </a:graphic>
          </wp:inline>
        </w:drawing>
      </w:r>
      <w:r w:rsidR="00792874">
        <w:t>Figure 5.</w:t>
      </w:r>
      <w:r w:rsidR="00EE02DC">
        <w:t xml:space="preserve"> Histogram of two agronomic parameters</w:t>
      </w:r>
      <w:r w:rsidR="004C5FE7">
        <w:t xml:space="preserve"> in </w:t>
      </w:r>
      <w:proofErr w:type="spellStart"/>
      <w:r w:rsidR="004C5FE7">
        <w:t>Changins</w:t>
      </w:r>
      <w:proofErr w:type="spellEnd"/>
      <w:r w:rsidR="004C5FE7">
        <w:t xml:space="preserve"> 2021</w:t>
      </w:r>
      <w:r w:rsidR="00EE02DC">
        <w:t>: grain yield (red) and total N in grain (orange).</w:t>
      </w:r>
    </w:p>
    <w:p w14:paraId="7D972FCF" w14:textId="2C121901" w:rsidR="00E32E73" w:rsidRDefault="00E32E73" w:rsidP="00BF40F9"/>
    <w:p w14:paraId="4D55F821" w14:textId="761CEFBD" w:rsidR="00E32E73" w:rsidRDefault="00E32E73" w:rsidP="00BF40F9"/>
    <w:p w14:paraId="4F261920" w14:textId="039EB705" w:rsidR="00E32E73" w:rsidRDefault="00E32E73" w:rsidP="00BF40F9"/>
    <w:p w14:paraId="7ADFFED9" w14:textId="7E40C855" w:rsidR="00E32E73" w:rsidRDefault="00E32E73" w:rsidP="00BF40F9"/>
    <w:p w14:paraId="16526EAD" w14:textId="736C97D2" w:rsidR="00E32E73" w:rsidRDefault="00E32E73" w:rsidP="00BF40F9"/>
    <w:p w14:paraId="28093D3D" w14:textId="057F2102" w:rsidR="00E32E73" w:rsidRDefault="00E32E73" w:rsidP="00BF40F9"/>
    <w:p w14:paraId="79220704" w14:textId="77777777" w:rsidR="00E32E73" w:rsidRDefault="00E32E73" w:rsidP="00BF40F9"/>
    <w:p w14:paraId="33403778" w14:textId="77777777" w:rsidR="00656277" w:rsidRDefault="00B502D9">
      <w:pPr>
        <w:pStyle w:val="Titre1"/>
      </w:pPr>
      <w:r>
        <w:lastRenderedPageBreak/>
        <w:t>4 Metadata</w:t>
      </w:r>
    </w:p>
    <w:p w14:paraId="644B90D0" w14:textId="2974149F" w:rsidR="00171E4E" w:rsidRDefault="00CF73BD" w:rsidP="00E32E73">
      <w:pPr>
        <w:jc w:val="both"/>
      </w:pPr>
      <w:r>
        <w:t>Two main types of metadata were necessary to</w:t>
      </w:r>
      <w:r w:rsidR="00962746">
        <w:t xml:space="preserve"> store in order</w:t>
      </w:r>
      <w:r>
        <w:t xml:space="preserve"> to improve the reproducibility of this study</w:t>
      </w:r>
      <w:r w:rsidR="00962746">
        <w:t xml:space="preserve">: data collection protocol and environmental condition. In the data collection protocol, the important parameters to take into consideration are summarized in the </w:t>
      </w:r>
      <w:r w:rsidR="00171E4E">
        <w:t>T</w:t>
      </w:r>
      <w:r w:rsidR="00962746">
        <w:t>able 4.</w:t>
      </w:r>
      <w:r w:rsidR="00171E4E">
        <w:t xml:space="preserve"> For environmental condition, the most important parameters reported were the presence of clouds, air/soil/plant humidity and specific crop situation (ex: disease, low emergence, lodging and crop damage).</w:t>
      </w:r>
    </w:p>
    <w:p w14:paraId="00E2A2C9" w14:textId="132E0331" w:rsidR="00BE0146" w:rsidRDefault="00171E4E" w:rsidP="00A3645D">
      <w:pPr>
        <w:jc w:val="both"/>
      </w:pPr>
      <w:r>
        <w:t>Table 4. Metadata concerning data collection parameters.</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3"/>
        <w:gridCol w:w="4225"/>
      </w:tblGrid>
      <w:tr w:rsidR="00DE556E" w:rsidRPr="00DE556E" w14:paraId="49608DB8" w14:textId="77777777" w:rsidTr="00171E4E">
        <w:trPr>
          <w:jc w:val="center"/>
        </w:trPr>
        <w:tc>
          <w:tcPr>
            <w:tcW w:w="3713" w:type="dxa"/>
            <w:tcBorders>
              <w:top w:val="single" w:sz="4" w:space="0" w:color="auto"/>
              <w:bottom w:val="single" w:sz="4" w:space="0" w:color="auto"/>
            </w:tcBorders>
            <w:shd w:val="clear" w:color="auto" w:fill="auto"/>
            <w:vAlign w:val="center"/>
          </w:tcPr>
          <w:p w14:paraId="5337D2D2" w14:textId="7C780251" w:rsidR="00DE556E" w:rsidRPr="00DE556E" w:rsidRDefault="00DE556E" w:rsidP="00171E4E">
            <w:pPr>
              <w:jc w:val="center"/>
              <w:rPr>
                <w:lang w:val="it-IT"/>
              </w:rPr>
            </w:pPr>
            <w:r w:rsidRPr="00DE556E">
              <w:rPr>
                <w:b/>
                <w:bCs/>
              </w:rPr>
              <w:t>Metadata parameters</w:t>
            </w:r>
          </w:p>
        </w:tc>
        <w:tc>
          <w:tcPr>
            <w:tcW w:w="4225" w:type="dxa"/>
            <w:tcBorders>
              <w:top w:val="single" w:sz="4" w:space="0" w:color="auto"/>
              <w:bottom w:val="single" w:sz="4" w:space="0" w:color="auto"/>
            </w:tcBorders>
            <w:shd w:val="clear" w:color="auto" w:fill="auto"/>
            <w:vAlign w:val="center"/>
          </w:tcPr>
          <w:p w14:paraId="1F9F9D41" w14:textId="5F62C14C" w:rsidR="00DE556E" w:rsidRPr="00DE556E" w:rsidRDefault="00DE556E" w:rsidP="00171E4E">
            <w:pPr>
              <w:jc w:val="center"/>
              <w:rPr>
                <w:rFonts w:asciiTheme="majorHAnsi" w:hAnsiTheme="majorHAnsi" w:cstheme="majorHAnsi"/>
                <w:b/>
                <w:bCs/>
              </w:rPr>
            </w:pPr>
            <w:r w:rsidRPr="00DE556E">
              <w:rPr>
                <w:b/>
                <w:bCs/>
              </w:rPr>
              <w:t>Description</w:t>
            </w:r>
          </w:p>
        </w:tc>
      </w:tr>
      <w:tr w:rsidR="00BE0146" w:rsidRPr="00DE556E" w14:paraId="3ECB5AB1" w14:textId="77777777" w:rsidTr="00171E4E">
        <w:trPr>
          <w:jc w:val="center"/>
        </w:trPr>
        <w:tc>
          <w:tcPr>
            <w:tcW w:w="3713" w:type="dxa"/>
            <w:tcBorders>
              <w:top w:val="single" w:sz="4" w:space="0" w:color="auto"/>
              <w:right w:val="single" w:sz="4" w:space="0" w:color="auto"/>
            </w:tcBorders>
            <w:shd w:val="clear" w:color="auto" w:fill="auto"/>
            <w:vAlign w:val="center"/>
          </w:tcPr>
          <w:p w14:paraId="0B7AD510" w14:textId="0D747169" w:rsidR="00BE0146" w:rsidRPr="00DE556E" w:rsidRDefault="00DE556E" w:rsidP="00171E4E">
            <w:pPr>
              <w:jc w:val="center"/>
            </w:pPr>
            <w:r w:rsidRPr="00DE556E">
              <w:t>Data capture orientation</w:t>
            </w:r>
          </w:p>
        </w:tc>
        <w:tc>
          <w:tcPr>
            <w:tcW w:w="4225" w:type="dxa"/>
            <w:tcBorders>
              <w:top w:val="single" w:sz="4" w:space="0" w:color="auto"/>
              <w:left w:val="single" w:sz="4" w:space="0" w:color="auto"/>
            </w:tcBorders>
            <w:shd w:val="clear" w:color="auto" w:fill="auto"/>
            <w:vAlign w:val="center"/>
          </w:tcPr>
          <w:p w14:paraId="024C6EFA" w14:textId="266BE0C2" w:rsidR="00BE0146" w:rsidRPr="00DE556E" w:rsidRDefault="008100E7" w:rsidP="00171E4E">
            <w:pPr>
              <w:jc w:val="center"/>
              <w:rPr>
                <w:rFonts w:asciiTheme="majorHAnsi" w:hAnsiTheme="majorHAnsi" w:cstheme="majorHAnsi"/>
              </w:rPr>
            </w:pPr>
            <w:r w:rsidRPr="008100E7">
              <w:t>Top view</w:t>
            </w:r>
            <w:r w:rsidR="00171E4E">
              <w:t>; s</w:t>
            </w:r>
            <w:r w:rsidRPr="008100E7">
              <w:t>can</w:t>
            </w:r>
            <w:r w:rsidR="00171E4E">
              <w:t>; c</w:t>
            </w:r>
            <w:r w:rsidRPr="008100E7">
              <w:t>ontact probe</w:t>
            </w:r>
          </w:p>
        </w:tc>
      </w:tr>
      <w:tr w:rsidR="00BE0146" w:rsidRPr="00DE556E" w14:paraId="603E33F4" w14:textId="77777777" w:rsidTr="00171E4E">
        <w:trPr>
          <w:jc w:val="center"/>
        </w:trPr>
        <w:tc>
          <w:tcPr>
            <w:tcW w:w="3713" w:type="dxa"/>
            <w:tcBorders>
              <w:bottom w:val="single" w:sz="4" w:space="0" w:color="auto"/>
              <w:right w:val="single" w:sz="4" w:space="0" w:color="auto"/>
            </w:tcBorders>
            <w:shd w:val="clear" w:color="auto" w:fill="auto"/>
            <w:vAlign w:val="center"/>
          </w:tcPr>
          <w:p w14:paraId="16A32271" w14:textId="472F8264" w:rsidR="00BE0146" w:rsidRPr="00DE556E" w:rsidRDefault="008100E7" w:rsidP="00171E4E">
            <w:pPr>
              <w:jc w:val="center"/>
              <w:rPr>
                <w:rFonts w:asciiTheme="majorHAnsi" w:hAnsiTheme="majorHAnsi" w:cstheme="majorHAnsi"/>
              </w:rPr>
            </w:pPr>
            <w:r w:rsidRPr="008100E7">
              <w:t>Scanning type</w:t>
            </w:r>
          </w:p>
        </w:tc>
        <w:tc>
          <w:tcPr>
            <w:tcW w:w="4225" w:type="dxa"/>
            <w:tcBorders>
              <w:left w:val="single" w:sz="4" w:space="0" w:color="auto"/>
              <w:bottom w:val="single" w:sz="4" w:space="0" w:color="auto"/>
            </w:tcBorders>
            <w:shd w:val="clear" w:color="auto" w:fill="auto"/>
            <w:vAlign w:val="center"/>
          </w:tcPr>
          <w:p w14:paraId="0B6CFB55" w14:textId="139A3CCF" w:rsidR="00BE0146" w:rsidRPr="00DE556E" w:rsidRDefault="008100E7" w:rsidP="00171E4E">
            <w:pPr>
              <w:jc w:val="center"/>
              <w:rPr>
                <w:rFonts w:asciiTheme="majorHAnsi" w:hAnsiTheme="majorHAnsi" w:cstheme="majorHAnsi"/>
                <w:color w:val="000000"/>
              </w:rPr>
            </w:pPr>
            <w:r w:rsidRPr="008100E7">
              <w:t>Static or in movement</w:t>
            </w:r>
          </w:p>
        </w:tc>
      </w:tr>
      <w:tr w:rsidR="00BE0146" w:rsidRPr="00DE556E" w14:paraId="502C4C8A" w14:textId="77777777" w:rsidTr="00171E4E">
        <w:trPr>
          <w:jc w:val="center"/>
        </w:trPr>
        <w:tc>
          <w:tcPr>
            <w:tcW w:w="3713" w:type="dxa"/>
            <w:tcBorders>
              <w:top w:val="single" w:sz="4" w:space="0" w:color="auto"/>
              <w:bottom w:val="single" w:sz="4" w:space="0" w:color="auto"/>
              <w:right w:val="single" w:sz="4" w:space="0" w:color="auto"/>
            </w:tcBorders>
            <w:shd w:val="clear" w:color="auto" w:fill="auto"/>
            <w:vAlign w:val="center"/>
          </w:tcPr>
          <w:p w14:paraId="0C882319" w14:textId="04AA077B" w:rsidR="00BE0146" w:rsidRPr="00DE556E" w:rsidRDefault="008100E7" w:rsidP="00171E4E">
            <w:pPr>
              <w:jc w:val="center"/>
              <w:rPr>
                <w:rFonts w:asciiTheme="majorHAnsi" w:hAnsiTheme="majorHAnsi" w:cstheme="majorHAnsi"/>
              </w:rPr>
            </w:pPr>
            <w:r w:rsidRPr="008100E7">
              <w:t>Number of measurements to be averaged</w:t>
            </w:r>
            <w:r w:rsidRPr="008100E7">
              <w:rPr>
                <w:rFonts w:asciiTheme="majorHAnsi" w:hAnsiTheme="majorHAnsi" w:cstheme="majorHAnsi"/>
                <w:color w:val="000000"/>
              </w:rPr>
              <w:t xml:space="preserve"> </w:t>
            </w:r>
            <w:r w:rsidRPr="008100E7">
              <w:t>when triggering the scan</w:t>
            </w:r>
          </w:p>
        </w:tc>
        <w:tc>
          <w:tcPr>
            <w:tcW w:w="4225" w:type="dxa"/>
            <w:tcBorders>
              <w:top w:val="single" w:sz="4" w:space="0" w:color="auto"/>
              <w:left w:val="single" w:sz="4" w:space="0" w:color="auto"/>
              <w:bottom w:val="single" w:sz="4" w:space="0" w:color="auto"/>
            </w:tcBorders>
            <w:shd w:val="clear" w:color="auto" w:fill="auto"/>
            <w:vAlign w:val="center"/>
          </w:tcPr>
          <w:p w14:paraId="5DB73CAA" w14:textId="1B9B35A6" w:rsidR="00BE0146" w:rsidRPr="00DE556E" w:rsidRDefault="008100E7" w:rsidP="00171E4E">
            <w:pPr>
              <w:jc w:val="center"/>
              <w:rPr>
                <w:rFonts w:asciiTheme="majorHAnsi" w:hAnsiTheme="majorHAnsi" w:cstheme="majorHAnsi"/>
                <w:color w:val="000000"/>
              </w:rPr>
            </w:pPr>
            <w:r w:rsidRPr="008100E7">
              <w:t>Trade-off between measurement time and sample representativeness</w:t>
            </w:r>
          </w:p>
        </w:tc>
      </w:tr>
      <w:tr w:rsidR="00E32E73" w:rsidRPr="00DE556E" w14:paraId="6AA5A52A" w14:textId="77777777" w:rsidTr="00171E4E">
        <w:trPr>
          <w:jc w:val="center"/>
        </w:trPr>
        <w:tc>
          <w:tcPr>
            <w:tcW w:w="3713" w:type="dxa"/>
            <w:tcBorders>
              <w:top w:val="single" w:sz="4" w:space="0" w:color="auto"/>
              <w:bottom w:val="single" w:sz="4" w:space="0" w:color="auto"/>
              <w:right w:val="single" w:sz="4" w:space="0" w:color="auto"/>
            </w:tcBorders>
            <w:shd w:val="clear" w:color="auto" w:fill="auto"/>
            <w:vAlign w:val="center"/>
          </w:tcPr>
          <w:p w14:paraId="2B3BDED6" w14:textId="58FAAE53" w:rsidR="00E32E73" w:rsidRDefault="00E32E73" w:rsidP="00171E4E">
            <w:pPr>
              <w:jc w:val="center"/>
            </w:pPr>
            <w:r>
              <w:t>Crop growth stage</w:t>
            </w:r>
          </w:p>
        </w:tc>
        <w:tc>
          <w:tcPr>
            <w:tcW w:w="4225" w:type="dxa"/>
            <w:tcBorders>
              <w:top w:val="single" w:sz="4" w:space="0" w:color="auto"/>
              <w:left w:val="single" w:sz="4" w:space="0" w:color="auto"/>
              <w:bottom w:val="single" w:sz="4" w:space="0" w:color="auto"/>
            </w:tcBorders>
            <w:shd w:val="clear" w:color="auto" w:fill="auto"/>
            <w:vAlign w:val="center"/>
          </w:tcPr>
          <w:p w14:paraId="32E086F1" w14:textId="4493C842" w:rsidR="00E32E73" w:rsidRDefault="00E32E73" w:rsidP="00E32E73">
            <w:pPr>
              <w:jc w:val="center"/>
            </w:pPr>
            <w:r>
              <w:t>Approximate because varieties can have different phenology at a specific date</w:t>
            </w:r>
          </w:p>
        </w:tc>
      </w:tr>
      <w:tr w:rsidR="00E32E73" w:rsidRPr="00DE556E" w14:paraId="2F878561" w14:textId="77777777" w:rsidTr="00171E4E">
        <w:trPr>
          <w:jc w:val="center"/>
        </w:trPr>
        <w:tc>
          <w:tcPr>
            <w:tcW w:w="3713" w:type="dxa"/>
            <w:tcBorders>
              <w:top w:val="single" w:sz="4" w:space="0" w:color="auto"/>
              <w:bottom w:val="single" w:sz="4" w:space="0" w:color="auto"/>
              <w:right w:val="single" w:sz="4" w:space="0" w:color="auto"/>
            </w:tcBorders>
            <w:shd w:val="clear" w:color="auto" w:fill="auto"/>
            <w:vAlign w:val="center"/>
          </w:tcPr>
          <w:p w14:paraId="053A2B21" w14:textId="0B589E4B" w:rsidR="00E32E73" w:rsidRDefault="00E32E73" w:rsidP="00171E4E">
            <w:pPr>
              <w:jc w:val="center"/>
            </w:pPr>
            <w:r>
              <w:t>Date of measurement</w:t>
            </w:r>
          </w:p>
        </w:tc>
        <w:tc>
          <w:tcPr>
            <w:tcW w:w="4225" w:type="dxa"/>
            <w:tcBorders>
              <w:top w:val="single" w:sz="4" w:space="0" w:color="auto"/>
              <w:left w:val="single" w:sz="4" w:space="0" w:color="auto"/>
              <w:bottom w:val="single" w:sz="4" w:space="0" w:color="auto"/>
            </w:tcBorders>
            <w:shd w:val="clear" w:color="auto" w:fill="auto"/>
            <w:vAlign w:val="center"/>
          </w:tcPr>
          <w:p w14:paraId="23953E66" w14:textId="74B88FB9" w:rsidR="00E32E73" w:rsidRDefault="00E32E73" w:rsidP="00E32E73">
            <w:pPr>
              <w:jc w:val="center"/>
            </w:pPr>
            <w:r>
              <w:t>Specific date of data collection</w:t>
            </w:r>
          </w:p>
        </w:tc>
      </w:tr>
      <w:tr w:rsidR="00171E4E" w:rsidRPr="00DE556E" w14:paraId="179BC2CA" w14:textId="77777777" w:rsidTr="00171E4E">
        <w:trPr>
          <w:jc w:val="center"/>
        </w:trPr>
        <w:tc>
          <w:tcPr>
            <w:tcW w:w="3713" w:type="dxa"/>
            <w:tcBorders>
              <w:top w:val="single" w:sz="4" w:space="0" w:color="auto"/>
              <w:bottom w:val="single" w:sz="4" w:space="0" w:color="auto"/>
              <w:right w:val="single" w:sz="4" w:space="0" w:color="auto"/>
            </w:tcBorders>
            <w:shd w:val="clear" w:color="auto" w:fill="auto"/>
            <w:vAlign w:val="center"/>
          </w:tcPr>
          <w:p w14:paraId="153D2152" w14:textId="440DCAB9" w:rsidR="00171E4E" w:rsidRPr="00171E4E" w:rsidRDefault="00171E4E" w:rsidP="00171E4E">
            <w:pPr>
              <w:jc w:val="center"/>
            </w:pPr>
            <w:r>
              <w:t>Time of measurements</w:t>
            </w:r>
          </w:p>
        </w:tc>
        <w:tc>
          <w:tcPr>
            <w:tcW w:w="4225" w:type="dxa"/>
            <w:tcBorders>
              <w:top w:val="single" w:sz="4" w:space="0" w:color="auto"/>
              <w:left w:val="single" w:sz="4" w:space="0" w:color="auto"/>
              <w:bottom w:val="single" w:sz="4" w:space="0" w:color="auto"/>
            </w:tcBorders>
            <w:shd w:val="clear" w:color="auto" w:fill="auto"/>
            <w:vAlign w:val="center"/>
          </w:tcPr>
          <w:p w14:paraId="65340474" w14:textId="304C24EF" w:rsidR="00E32E73" w:rsidRPr="00171E4E" w:rsidRDefault="00171E4E" w:rsidP="00E32E73">
            <w:pPr>
              <w:jc w:val="center"/>
            </w:pPr>
            <w:r>
              <w:t>Interval period</w:t>
            </w:r>
            <w:r w:rsidR="00E32E73">
              <w:t xml:space="preserve"> (from start to end)</w:t>
            </w:r>
          </w:p>
        </w:tc>
      </w:tr>
      <w:tr w:rsidR="00A3645D" w:rsidRPr="00DE556E" w14:paraId="59F85D93" w14:textId="77777777" w:rsidTr="00171E4E">
        <w:trPr>
          <w:jc w:val="center"/>
        </w:trPr>
        <w:tc>
          <w:tcPr>
            <w:tcW w:w="3713" w:type="dxa"/>
            <w:tcBorders>
              <w:top w:val="single" w:sz="4" w:space="0" w:color="auto"/>
              <w:bottom w:val="single" w:sz="4" w:space="0" w:color="auto"/>
              <w:right w:val="single" w:sz="4" w:space="0" w:color="auto"/>
            </w:tcBorders>
            <w:shd w:val="clear" w:color="auto" w:fill="auto"/>
            <w:vAlign w:val="center"/>
          </w:tcPr>
          <w:p w14:paraId="1DFF072B" w14:textId="3F252BCB" w:rsidR="00A3645D" w:rsidRDefault="00A3645D" w:rsidP="00171E4E">
            <w:pPr>
              <w:jc w:val="center"/>
            </w:pPr>
            <w:r>
              <w:t>Triggering target</w:t>
            </w:r>
          </w:p>
        </w:tc>
        <w:tc>
          <w:tcPr>
            <w:tcW w:w="4225" w:type="dxa"/>
            <w:tcBorders>
              <w:top w:val="single" w:sz="4" w:space="0" w:color="auto"/>
              <w:left w:val="single" w:sz="4" w:space="0" w:color="auto"/>
              <w:bottom w:val="single" w:sz="4" w:space="0" w:color="auto"/>
            </w:tcBorders>
            <w:shd w:val="clear" w:color="auto" w:fill="auto"/>
            <w:vAlign w:val="center"/>
          </w:tcPr>
          <w:p w14:paraId="5BC2C47A" w14:textId="56658F18" w:rsidR="00A3645D" w:rsidRDefault="00A3645D" w:rsidP="00E32E73">
            <w:pPr>
              <w:jc w:val="center"/>
            </w:pPr>
            <w:r>
              <w:t>Canopy; soil; ears</w:t>
            </w:r>
          </w:p>
        </w:tc>
      </w:tr>
      <w:tr w:rsidR="00BE0146" w:rsidRPr="00DE556E" w14:paraId="02A9E4C3" w14:textId="77777777" w:rsidTr="00171E4E">
        <w:trPr>
          <w:jc w:val="center"/>
        </w:trPr>
        <w:tc>
          <w:tcPr>
            <w:tcW w:w="3713" w:type="dxa"/>
            <w:tcBorders>
              <w:top w:val="single" w:sz="4" w:space="0" w:color="auto"/>
              <w:bottom w:val="single" w:sz="4" w:space="0" w:color="auto"/>
              <w:right w:val="single" w:sz="4" w:space="0" w:color="auto"/>
            </w:tcBorders>
            <w:shd w:val="clear" w:color="auto" w:fill="auto"/>
            <w:vAlign w:val="center"/>
          </w:tcPr>
          <w:p w14:paraId="11647384" w14:textId="09EDA24C" w:rsidR="00BE0146" w:rsidRPr="00DE556E" w:rsidRDefault="00171E4E" w:rsidP="00171E4E">
            <w:pPr>
              <w:jc w:val="center"/>
              <w:rPr>
                <w:rFonts w:asciiTheme="majorHAnsi" w:hAnsiTheme="majorHAnsi" w:cstheme="majorHAnsi"/>
              </w:rPr>
            </w:pPr>
            <w:r w:rsidRPr="00171E4E">
              <w:t>Number of white reference calibration between samples</w:t>
            </w:r>
          </w:p>
        </w:tc>
        <w:tc>
          <w:tcPr>
            <w:tcW w:w="4225" w:type="dxa"/>
            <w:tcBorders>
              <w:top w:val="single" w:sz="4" w:space="0" w:color="auto"/>
              <w:left w:val="single" w:sz="4" w:space="0" w:color="auto"/>
              <w:bottom w:val="single" w:sz="4" w:space="0" w:color="auto"/>
            </w:tcBorders>
            <w:shd w:val="clear" w:color="auto" w:fill="auto"/>
            <w:vAlign w:val="center"/>
          </w:tcPr>
          <w:p w14:paraId="55B03E9B" w14:textId="30E64867" w:rsidR="00BE0146" w:rsidRPr="00DE556E" w:rsidRDefault="00171E4E" w:rsidP="00171E4E">
            <w:pPr>
              <w:jc w:val="center"/>
              <w:rPr>
                <w:rFonts w:asciiTheme="majorHAnsi" w:hAnsiTheme="majorHAnsi" w:cstheme="majorHAnsi"/>
                <w:color w:val="000000"/>
              </w:rPr>
            </w:pPr>
            <w:r w:rsidRPr="00171E4E">
              <w:t>Depend on environmental conditions</w:t>
            </w:r>
            <w:r>
              <w:t xml:space="preserve"> </w:t>
            </w:r>
            <w:r w:rsidRPr="00171E4E">
              <w:t>(changing conditions like clouds involve higher frequency of calibration measurements)</w:t>
            </w:r>
          </w:p>
        </w:tc>
      </w:tr>
    </w:tbl>
    <w:p w14:paraId="1052DD09" w14:textId="64FD2472" w:rsidR="00DE556E" w:rsidRPr="00E32E73" w:rsidRDefault="00E32E73" w:rsidP="00A3645D">
      <w:pPr>
        <w:jc w:val="both"/>
      </w:pPr>
      <w:r>
        <w:t xml:space="preserve">This metadata could be stored in single csv file with year, site and date columns </w:t>
      </w:r>
      <w:r w:rsidR="004C5FE7">
        <w:t>and could</w:t>
      </w:r>
      <w:r>
        <w:t xml:space="preserve"> be linked if needed to hyperspectral data during the analysis</w:t>
      </w:r>
      <w:r w:rsidR="004C5FE7">
        <w:t>.</w:t>
      </w:r>
    </w:p>
    <w:p w14:paraId="00CDE830" w14:textId="77777777" w:rsidR="00656277" w:rsidRPr="00CB3509" w:rsidRDefault="00B502D9">
      <w:pPr>
        <w:pStyle w:val="Titre1"/>
        <w:pBdr>
          <w:top w:val="nil"/>
          <w:left w:val="nil"/>
          <w:bottom w:val="nil"/>
          <w:right w:val="nil"/>
          <w:between w:val="nil"/>
        </w:pBdr>
        <w:rPr>
          <w:lang w:val="en-US"/>
        </w:rPr>
      </w:pPr>
      <w:r w:rsidRPr="00CB3509">
        <w:rPr>
          <w:lang w:val="en-US"/>
        </w:rPr>
        <w:t>5 Data Quality</w:t>
      </w:r>
    </w:p>
    <w:p w14:paraId="35AEBEFB" w14:textId="40124B6E" w:rsidR="00E32E73" w:rsidRDefault="00E32E73" w:rsidP="00A3645D">
      <w:pPr>
        <w:pBdr>
          <w:top w:val="nil"/>
          <w:left w:val="nil"/>
          <w:bottom w:val="nil"/>
          <w:right w:val="nil"/>
          <w:between w:val="nil"/>
        </w:pBdr>
        <w:jc w:val="both"/>
        <w:rPr>
          <w:lang w:val="en-US"/>
        </w:rPr>
      </w:pPr>
      <w:r w:rsidRPr="00E32E73">
        <w:rPr>
          <w:lang w:val="en-US"/>
        </w:rPr>
        <w:t>Agronomic data c</w:t>
      </w:r>
      <w:r>
        <w:rPr>
          <w:lang w:val="en-US"/>
        </w:rPr>
        <w:t xml:space="preserve">an be very noisy and difficult to interpret because there are collected on the field with a lot of uncontrolled factors. In general, for this kind of data, some variance is expected and can be sometimes reduced with spatial correction analysis </w:t>
      </w:r>
      <w:r w:rsidR="00A3645D">
        <w:rPr>
          <w:lang w:val="en-US"/>
        </w:rPr>
        <w:t>taking</w:t>
      </w:r>
      <w:r>
        <w:rPr>
          <w:lang w:val="en-US"/>
        </w:rPr>
        <w:t xml:space="preserve"> into consideration field heterogeneity. </w:t>
      </w:r>
      <w:r w:rsidR="004C5FE7">
        <w:rPr>
          <w:lang w:val="en-US"/>
        </w:rPr>
        <w:t xml:space="preserve">Concerning statistical power, for this kind of field trial, the number of replicates for each combination of treatment is limited to three (due to space availability on the field). For that reason, losing a sample can have an effect on statistical power and variance analysis and should be avoided. </w:t>
      </w:r>
    </w:p>
    <w:p w14:paraId="7D3CD132" w14:textId="77777777" w:rsidR="00445125" w:rsidRDefault="00A3645D" w:rsidP="00A3645D">
      <w:pPr>
        <w:pBdr>
          <w:top w:val="nil"/>
          <w:left w:val="nil"/>
          <w:bottom w:val="nil"/>
          <w:right w:val="nil"/>
          <w:between w:val="nil"/>
        </w:pBdr>
        <w:jc w:val="both"/>
        <w:rPr>
          <w:lang w:val="en-US"/>
        </w:rPr>
      </w:pPr>
      <w:bookmarkStart w:id="14" w:name="_Hlk179390511"/>
      <w:r>
        <w:rPr>
          <w:lang w:val="en-US"/>
        </w:rPr>
        <w:t xml:space="preserve">Concerning hyperspectral data, they also included a lot of noise and should be pre-processed carefully before to use them </w:t>
      </w:r>
      <w:bookmarkEnd w:id="14"/>
      <w:r>
        <w:rPr>
          <w:lang w:val="en-US"/>
        </w:rPr>
        <w:t>in machine learning methods. This data can be very sensitive to environment</w:t>
      </w:r>
      <w:r w:rsidR="000104ED">
        <w:rPr>
          <w:lang w:val="en-US"/>
        </w:rPr>
        <w:t>al conditions</w:t>
      </w:r>
      <w:r>
        <w:rPr>
          <w:lang w:val="en-US"/>
        </w:rPr>
        <w:t xml:space="preserve"> especially at specific ranges of wavelength (Figure 6).</w:t>
      </w:r>
      <w:r w:rsidR="000104ED">
        <w:rPr>
          <w:lang w:val="en-US"/>
        </w:rPr>
        <w:t xml:space="preserve"> This data can also contain aberrant values outside the reflectance range which should be between 0 and 1. These aberrant values should be removed before visualization and analysis.</w:t>
      </w:r>
      <w:r w:rsidR="00445125">
        <w:rPr>
          <w:lang w:val="en-US"/>
        </w:rPr>
        <w:t xml:space="preserve"> There were also some issues </w:t>
      </w:r>
      <w:r w:rsidR="00445125">
        <w:rPr>
          <w:lang w:val="en-US"/>
        </w:rPr>
        <w:lastRenderedPageBreak/>
        <w:t>keeping the zero values because it could have an impact on the results when including them in statistical analysis.</w:t>
      </w:r>
    </w:p>
    <w:p w14:paraId="54CF0F0D" w14:textId="293BB930" w:rsidR="00A3645D" w:rsidRDefault="00445125" w:rsidP="00A3645D">
      <w:pPr>
        <w:pBdr>
          <w:top w:val="nil"/>
          <w:left w:val="nil"/>
          <w:bottom w:val="nil"/>
          <w:right w:val="nil"/>
          <w:between w:val="nil"/>
        </w:pBdr>
        <w:jc w:val="both"/>
        <w:rPr>
          <w:lang w:val="en-US"/>
        </w:rPr>
      </w:pPr>
      <w:r w:rsidRPr="000104ED">
        <w:rPr>
          <w:noProof/>
        </w:rPr>
        <mc:AlternateContent>
          <mc:Choice Requires="wps">
            <w:drawing>
              <wp:anchor distT="0" distB="0" distL="114300" distR="114300" simplePos="0" relativeHeight="251685888" behindDoc="0" locked="0" layoutInCell="1" allowOverlap="1" wp14:anchorId="1D37940F" wp14:editId="2C54827E">
                <wp:simplePos x="0" y="0"/>
                <wp:positionH relativeFrom="column">
                  <wp:posOffset>1139013</wp:posOffset>
                </wp:positionH>
                <wp:positionV relativeFrom="paragraph">
                  <wp:posOffset>202799</wp:posOffset>
                </wp:positionV>
                <wp:extent cx="306705" cy="231493"/>
                <wp:effectExtent l="0" t="0" r="17145" b="16510"/>
                <wp:wrapNone/>
                <wp:docPr id="19" name="Text Box 2"/>
                <wp:cNvGraphicFramePr/>
                <a:graphic xmlns:a="http://schemas.openxmlformats.org/drawingml/2006/main">
                  <a:graphicData uri="http://schemas.microsoft.com/office/word/2010/wordprocessingShape">
                    <wps:wsp>
                      <wps:cNvSpPr txBox="1"/>
                      <wps:spPr>
                        <a:xfrm>
                          <a:off x="0" y="0"/>
                          <a:ext cx="306705" cy="231493"/>
                        </a:xfrm>
                        <a:prstGeom prst="rect">
                          <a:avLst/>
                        </a:prstGeom>
                        <a:solidFill>
                          <a:sysClr val="window" lastClr="FFFFFF"/>
                        </a:solidFill>
                        <a:ln w="6350">
                          <a:solidFill>
                            <a:prstClr val="black"/>
                          </a:solidFill>
                        </a:ln>
                      </wps:spPr>
                      <wps:txbx>
                        <w:txbxContent>
                          <w:p w14:paraId="2AB3FF2C" w14:textId="77777777" w:rsidR="000104ED" w:rsidRPr="00BF40F9" w:rsidRDefault="000104ED" w:rsidP="000104ED">
                            <w:pPr>
                              <w:pStyle w:val="Sansinterligne"/>
                              <w:rPr>
                                <w:lang w:val="en-GB"/>
                              </w:rPr>
                            </w:pPr>
                            <w:r>
                              <w:rPr>
                                <w:lang w:val="en-G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37940F" id="_x0000_s1033" type="#_x0000_t202" style="position:absolute;left:0;text-align:left;margin-left:89.7pt;margin-top:15.95pt;width:24.15pt;height:18.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" fillcolor="window" strokeweight=".5pt">
                <v:textbox>
                  <w:txbxContent>
                    <w:p w14:paraId="2AB3FF2C" w14:textId="77777777" w:rsidR="000104ED" w:rsidRPr="00BF40F9" w:rsidRDefault="000104ED" w:rsidP="000104ED">
                      <w:pPr>
                        <w:pStyle w:val="Sansinterligne"/>
                        <w:rPr>
                          <w:lang w:val="en-GB"/>
                        </w:rPr>
                      </w:pPr>
                      <w:r>
                        <w:rPr>
                          <w:lang w:val="en-GB"/>
                        </w:rPr>
                        <w:t>A</w:t>
                      </w:r>
                    </w:p>
                  </w:txbxContent>
                </v:textbox>
              </v:shape>
            </w:pict>
          </mc:Fallback>
        </mc:AlternateContent>
      </w:r>
      <w:r w:rsidRPr="000104ED">
        <w:rPr>
          <w:noProof/>
        </w:rPr>
        <mc:AlternateContent>
          <mc:Choice Requires="wps">
            <w:drawing>
              <wp:anchor distT="0" distB="0" distL="114300" distR="114300" simplePos="0" relativeHeight="251692032" behindDoc="0" locked="0" layoutInCell="1" allowOverlap="1" wp14:anchorId="31266705" wp14:editId="340598A7">
                <wp:simplePos x="0" y="0"/>
                <wp:positionH relativeFrom="column">
                  <wp:posOffset>4079184</wp:posOffset>
                </wp:positionH>
                <wp:positionV relativeFrom="paragraph">
                  <wp:posOffset>214389</wp:posOffset>
                </wp:positionV>
                <wp:extent cx="283580" cy="248855"/>
                <wp:effectExtent l="0" t="0" r="21590" b="18415"/>
                <wp:wrapNone/>
                <wp:docPr id="23" name="Text Box 2"/>
                <wp:cNvGraphicFramePr/>
                <a:graphic xmlns:a="http://schemas.openxmlformats.org/drawingml/2006/main">
                  <a:graphicData uri="http://schemas.microsoft.com/office/word/2010/wordprocessingShape">
                    <wps:wsp>
                      <wps:cNvSpPr txBox="1"/>
                      <wps:spPr>
                        <a:xfrm>
                          <a:off x="0" y="0"/>
                          <a:ext cx="283580" cy="248855"/>
                        </a:xfrm>
                        <a:prstGeom prst="rect">
                          <a:avLst/>
                        </a:prstGeom>
                        <a:solidFill>
                          <a:sysClr val="window" lastClr="FFFFFF"/>
                        </a:solidFill>
                        <a:ln w="6350">
                          <a:solidFill>
                            <a:prstClr val="black"/>
                          </a:solidFill>
                        </a:ln>
                      </wps:spPr>
                      <wps:txbx>
                        <w:txbxContent>
                          <w:p w14:paraId="596EBE6F" w14:textId="2DD62557" w:rsidR="00445125" w:rsidRPr="00BF40F9" w:rsidRDefault="00445125" w:rsidP="00445125">
                            <w:pPr>
                              <w:pStyle w:val="Sansinterligne"/>
                              <w:rPr>
                                <w:lang w:val="en-GB"/>
                              </w:rPr>
                            </w:pPr>
                            <w:r>
                              <w:rPr>
                                <w:lang w:val="en-G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266705" id="_x0000_s1034" type="#_x0000_t202" style="position:absolute;left:0;text-align:left;margin-left:321.2pt;margin-top:16.9pt;width:22.35pt;height:19.6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" fillcolor="window" strokeweight=".5pt">
                <v:textbox>
                  <w:txbxContent>
                    <w:p w14:paraId="596EBE6F" w14:textId="2DD62557" w:rsidR="00445125" w:rsidRPr="00BF40F9" w:rsidRDefault="00445125" w:rsidP="00445125">
                      <w:pPr>
                        <w:pStyle w:val="Sansinterligne"/>
                        <w:rPr>
                          <w:lang w:val="en-GB"/>
                        </w:rPr>
                      </w:pPr>
                      <w:r>
                        <w:rPr>
                          <w:lang w:val="en-GB"/>
                        </w:rPr>
                        <w:t>B</w:t>
                      </w:r>
                    </w:p>
                  </w:txbxContent>
                </v:textbox>
              </v:shape>
            </w:pict>
          </mc:Fallback>
        </mc:AlternateContent>
      </w:r>
    </w:p>
    <w:p w14:paraId="46B5FA50" w14:textId="77777777" w:rsidR="00445125" w:rsidRDefault="00445125" w:rsidP="00445125">
      <w:pPr>
        <w:jc w:val="center"/>
      </w:pPr>
      <w:r>
        <w:rPr>
          <w:noProof/>
        </w:rPr>
        <mc:AlternateContent>
          <mc:Choice Requires="wps">
            <w:drawing>
              <wp:anchor distT="0" distB="0" distL="114300" distR="114300" simplePos="0" relativeHeight="251694080" behindDoc="0" locked="0" layoutInCell="1" allowOverlap="1" wp14:anchorId="6BA16FBA" wp14:editId="0412EC40">
                <wp:simplePos x="0" y="0"/>
                <wp:positionH relativeFrom="column">
                  <wp:posOffset>2546414</wp:posOffset>
                </wp:positionH>
                <wp:positionV relativeFrom="paragraph">
                  <wp:posOffset>925018</wp:posOffset>
                </wp:positionV>
                <wp:extent cx="393700" cy="350520"/>
                <wp:effectExtent l="0" t="19050" r="44450" b="30480"/>
                <wp:wrapNone/>
                <wp:docPr id="24" name="Arrow: Right 1"/>
                <wp:cNvGraphicFramePr/>
                <a:graphic xmlns:a="http://schemas.openxmlformats.org/drawingml/2006/main">
                  <a:graphicData uri="http://schemas.microsoft.com/office/word/2010/wordprocessingShape">
                    <wps:wsp>
                      <wps:cNvSpPr/>
                      <wps:spPr>
                        <a:xfrm>
                          <a:off x="0" y="0"/>
                          <a:ext cx="393700" cy="350520"/>
                        </a:xfrm>
                        <a:prstGeom prst="rightArrow">
                          <a:avLst/>
                        </a:prstGeom>
                        <a:solidFill>
                          <a:srgbClr val="4F81BD"/>
                        </a:solid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927E022"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 o:spid="_x0000_s1026" type="#_x0000_t13" style="position:absolute;margin-left:200.5pt;margin-top:72.85pt;width:31pt;height:27.6pt;z-index:251694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" adj="11985" fillcolor="#4f81bd" strokecolor="windowText"/>
            </w:pict>
          </mc:Fallback>
        </mc:AlternateContent>
      </w:r>
      <w:r w:rsidRPr="000104ED">
        <w:rPr>
          <w:noProof/>
        </w:rPr>
        <mc:AlternateContent>
          <mc:Choice Requires="wps">
            <w:drawing>
              <wp:anchor distT="0" distB="0" distL="114300" distR="114300" simplePos="0" relativeHeight="251689984" behindDoc="0" locked="0" layoutInCell="1" allowOverlap="1" wp14:anchorId="1A24B26E" wp14:editId="2618E3B7">
                <wp:simplePos x="0" y="0"/>
                <wp:positionH relativeFrom="column">
                  <wp:posOffset>2609384</wp:posOffset>
                </wp:positionH>
                <wp:positionV relativeFrom="paragraph">
                  <wp:posOffset>1785491</wp:posOffset>
                </wp:positionV>
                <wp:extent cx="306730" cy="283580"/>
                <wp:effectExtent l="0" t="0" r="17145" b="21590"/>
                <wp:wrapNone/>
                <wp:docPr id="22" name="Text Box 2"/>
                <wp:cNvGraphicFramePr/>
                <a:graphic xmlns:a="http://schemas.openxmlformats.org/drawingml/2006/main">
                  <a:graphicData uri="http://schemas.microsoft.com/office/word/2010/wordprocessingShape">
                    <wps:wsp>
                      <wps:cNvSpPr txBox="1"/>
                      <wps:spPr>
                        <a:xfrm>
                          <a:off x="0" y="0"/>
                          <a:ext cx="306730" cy="283580"/>
                        </a:xfrm>
                        <a:prstGeom prst="rect">
                          <a:avLst/>
                        </a:prstGeom>
                        <a:solidFill>
                          <a:sysClr val="window" lastClr="FFFFFF"/>
                        </a:solidFill>
                        <a:ln w="6350">
                          <a:solidFill>
                            <a:prstClr val="black"/>
                          </a:solidFill>
                        </a:ln>
                      </wps:spPr>
                      <wps:txbx>
                        <w:txbxContent>
                          <w:p w14:paraId="2DABA8E5" w14:textId="32D872B7" w:rsidR="000104ED" w:rsidRPr="00BF40F9" w:rsidRDefault="000104ED" w:rsidP="000104ED">
                            <w:pPr>
                              <w:pStyle w:val="Sansinterligne"/>
                              <w:rPr>
                                <w:lang w:val="en-GB"/>
                              </w:rPr>
                            </w:pPr>
                            <w:r>
                              <w:rPr>
                                <w:lang w:val="en-GB"/>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24B26E" id="_x0000_s1035" type="#_x0000_t202" style="position:absolute;left:0;text-align:left;margin-left:205.45pt;margin-top:140.6pt;width:24.15pt;height:22.3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" fillcolor="window" strokeweight=".5pt">
                <v:textbox>
                  <w:txbxContent>
                    <w:p w14:paraId="2DABA8E5" w14:textId="32D872B7" w:rsidR="000104ED" w:rsidRPr="00BF40F9" w:rsidRDefault="000104ED" w:rsidP="000104ED">
                      <w:pPr>
                        <w:pStyle w:val="Sansinterligne"/>
                        <w:rPr>
                          <w:lang w:val="en-GB"/>
                        </w:rPr>
                      </w:pPr>
                      <w:r>
                        <w:rPr>
                          <w:lang w:val="en-GB"/>
                        </w:rPr>
                        <w:t>C</w:t>
                      </w:r>
                    </w:p>
                  </w:txbxContent>
                </v:textbox>
              </v:shape>
            </w:pict>
          </mc:Fallback>
        </mc:AlternateContent>
      </w:r>
      <w:r>
        <w:rPr>
          <w:noProof/>
        </w:rPr>
        <w:drawing>
          <wp:inline distT="0" distB="0" distL="0" distR="0" wp14:anchorId="160541BE" wp14:editId="3A35A501">
            <wp:extent cx="2939970" cy="1929836"/>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955116" cy="1939778"/>
                    </a:xfrm>
                    <a:prstGeom prst="rect">
                      <a:avLst/>
                    </a:prstGeom>
                    <a:noFill/>
                    <a:ln>
                      <a:noFill/>
                    </a:ln>
                  </pic:spPr>
                </pic:pic>
              </a:graphicData>
            </a:graphic>
          </wp:inline>
        </w:drawing>
      </w:r>
      <w:r>
        <w:rPr>
          <w:noProof/>
        </w:rPr>
        <w:drawing>
          <wp:inline distT="0" distB="0" distL="0" distR="0" wp14:anchorId="632B4FD4" wp14:editId="12B9FBA0">
            <wp:extent cx="2904903" cy="1898087"/>
            <wp:effectExtent l="0" t="0" r="0" b="6985"/>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934737" cy="1917581"/>
                    </a:xfrm>
                    <a:prstGeom prst="rect">
                      <a:avLst/>
                    </a:prstGeom>
                    <a:noFill/>
                    <a:ln>
                      <a:noFill/>
                    </a:ln>
                  </pic:spPr>
                </pic:pic>
              </a:graphicData>
            </a:graphic>
          </wp:inline>
        </w:drawing>
      </w:r>
      <w:r w:rsidR="00A3645D">
        <w:rPr>
          <w:noProof/>
        </w:rPr>
        <w:drawing>
          <wp:inline distT="0" distB="0" distL="0" distR="0" wp14:anchorId="79CBCB07" wp14:editId="54BAD0C8">
            <wp:extent cx="4560425" cy="2254539"/>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612502" cy="2280284"/>
                    </a:xfrm>
                    <a:prstGeom prst="rect">
                      <a:avLst/>
                    </a:prstGeom>
                    <a:noFill/>
                    <a:ln>
                      <a:noFill/>
                    </a:ln>
                  </pic:spPr>
                </pic:pic>
              </a:graphicData>
            </a:graphic>
          </wp:inline>
        </w:drawing>
      </w:r>
    </w:p>
    <w:p w14:paraId="68F283A3" w14:textId="0B4C8E9C" w:rsidR="00A3645D" w:rsidRDefault="00A3645D" w:rsidP="00445125">
      <w:pPr>
        <w:jc w:val="both"/>
      </w:pPr>
      <w:r>
        <w:t>Figure 6.</w:t>
      </w:r>
      <w:r w:rsidR="000104ED">
        <w:t xml:space="preserve"> Spectral signature of </w:t>
      </w:r>
      <w:proofErr w:type="spellStart"/>
      <w:r w:rsidR="000104ED">
        <w:t>Changins</w:t>
      </w:r>
      <w:proofErr w:type="spellEnd"/>
      <w:r w:rsidR="000104ED">
        <w:t xml:space="preserve"> in 2021 at heading with reflectance values (y-axis) for each wavelength (x-axis) before (A) and after removing aberrant values (B). Spectral signal is grouped by N treatments: N0 (blue), N1 (orange), N2 (green), N3 (red), N4 (purple). The table </w:t>
      </w:r>
      <w:r w:rsidR="00445125">
        <w:t>below (C)</w:t>
      </w:r>
      <w:r w:rsidR="000104ED">
        <w:t xml:space="preserve"> illustr</w:t>
      </w:r>
      <w:r w:rsidR="00445125">
        <w:t>ates a part of the spectrum (1897 to 1915 nm) which contain noisy data with aberrant values (green&gt;</w:t>
      </w:r>
      <w:r w:rsidR="002B79EB">
        <w:t>1</w:t>
      </w:r>
      <w:r w:rsidR="00445125">
        <w:t>).</w:t>
      </w:r>
    </w:p>
    <w:p w14:paraId="026D5C96" w14:textId="077547ED" w:rsidR="0037526D" w:rsidRDefault="00B502D9" w:rsidP="0037526D">
      <w:pPr>
        <w:pStyle w:val="Titre1"/>
        <w:pBdr>
          <w:top w:val="nil"/>
          <w:left w:val="nil"/>
          <w:bottom w:val="nil"/>
          <w:right w:val="nil"/>
          <w:between w:val="nil"/>
        </w:pBdr>
        <w:rPr>
          <w:lang w:val="en-US"/>
        </w:rPr>
      </w:pPr>
      <w:bookmarkStart w:id="15" w:name="_x5u0l8hx0kbh" w:colFirst="0" w:colLast="0"/>
      <w:bookmarkEnd w:id="15"/>
      <w:r w:rsidRPr="00E32E73">
        <w:rPr>
          <w:lang w:val="en-US"/>
        </w:rPr>
        <w:t>6 Data Flow</w:t>
      </w:r>
    </w:p>
    <w:p w14:paraId="395512FC" w14:textId="5E83695B" w:rsidR="00524085" w:rsidRPr="00524085" w:rsidRDefault="00524085" w:rsidP="00524085">
      <w:pPr>
        <w:rPr>
          <w:lang w:val="en-US"/>
        </w:rPr>
      </w:pPr>
      <w:r>
        <w:rPr>
          <w:lang w:val="en-US"/>
        </w:rPr>
        <w:t>All the processing steps from data collection to crop traits prediction using hyperspectral data are presented in the following diagram (Figure 7).</w:t>
      </w:r>
    </w:p>
    <w:p w14:paraId="76348A80" w14:textId="77777777" w:rsidR="0037526D" w:rsidRDefault="0037526D" w:rsidP="0037526D">
      <w:pPr>
        <w:pStyle w:val="Titre1"/>
        <w:pBdr>
          <w:top w:val="nil"/>
          <w:left w:val="nil"/>
          <w:bottom w:val="nil"/>
          <w:right w:val="nil"/>
          <w:between w:val="nil"/>
        </w:pBdr>
        <w:rPr>
          <w:lang w:val="en-US"/>
        </w:rPr>
      </w:pPr>
    </w:p>
    <w:p w14:paraId="791C6583" w14:textId="77777777" w:rsidR="0037526D" w:rsidRDefault="0037526D" w:rsidP="0037526D">
      <w:pPr>
        <w:pStyle w:val="Titre1"/>
        <w:pBdr>
          <w:top w:val="nil"/>
          <w:left w:val="nil"/>
          <w:bottom w:val="nil"/>
          <w:right w:val="nil"/>
          <w:between w:val="nil"/>
        </w:pBdr>
        <w:rPr>
          <w:lang w:val="en-US"/>
        </w:rPr>
      </w:pPr>
    </w:p>
    <w:p w14:paraId="02D934B8" w14:textId="43F085CC" w:rsidR="00656277" w:rsidRPr="0037526D" w:rsidRDefault="00BC3500" w:rsidP="0037526D">
      <w:pPr>
        <w:pStyle w:val="Titre1"/>
        <w:pBdr>
          <w:top w:val="nil"/>
          <w:left w:val="nil"/>
          <w:bottom w:val="nil"/>
          <w:right w:val="nil"/>
          <w:between w:val="nil"/>
        </w:pBdr>
        <w:rPr>
          <w:lang w:val="en-US"/>
        </w:rPr>
      </w:pPr>
      <w:r>
        <w:rPr>
          <w:noProof/>
        </w:rPr>
        <w:lastRenderedPageBreak/>
        <w:drawing>
          <wp:anchor distT="0" distB="0" distL="114300" distR="114300" simplePos="0" relativeHeight="251729920" behindDoc="0" locked="0" layoutInCell="1" allowOverlap="1" wp14:anchorId="232A8670" wp14:editId="366538F3">
            <wp:simplePos x="0" y="0"/>
            <wp:positionH relativeFrom="margin">
              <wp:posOffset>4308859</wp:posOffset>
            </wp:positionH>
            <wp:positionV relativeFrom="paragraph">
              <wp:posOffset>-24149</wp:posOffset>
            </wp:positionV>
            <wp:extent cx="1720158" cy="1475715"/>
            <wp:effectExtent l="19050" t="0" r="33020" b="29845"/>
            <wp:wrapNone/>
            <wp:docPr id="45" name="Diagramme 4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0" r:lo="rId31" r:qs="rId32" r:cs="rId33"/>
              </a:graphicData>
            </a:graphic>
            <wp14:sizeRelH relativeFrom="margin">
              <wp14:pctWidth>0</wp14:pctWidth>
            </wp14:sizeRelH>
            <wp14:sizeRelV relativeFrom="margin">
              <wp14:pctHeight>0</wp14:pctHeight>
            </wp14:sizeRelV>
          </wp:anchor>
        </w:drawing>
      </w:r>
      <w:r w:rsidR="00A21B76">
        <w:rPr>
          <w:noProof/>
          <w:lang w:val="fr-CH"/>
        </w:rPr>
        <w:drawing>
          <wp:anchor distT="0" distB="0" distL="114300" distR="114300" simplePos="0" relativeHeight="251697152" behindDoc="0" locked="0" layoutInCell="1" allowOverlap="1" wp14:anchorId="12B4BD7D" wp14:editId="196D9B04">
            <wp:simplePos x="0" y="0"/>
            <wp:positionH relativeFrom="margin">
              <wp:posOffset>200118</wp:posOffset>
            </wp:positionH>
            <wp:positionV relativeFrom="paragraph">
              <wp:posOffset>256930</wp:posOffset>
            </wp:positionV>
            <wp:extent cx="2941433" cy="2037715"/>
            <wp:effectExtent l="95250" t="19050" r="0" b="38735"/>
            <wp:wrapNone/>
            <wp:docPr id="34" name="Diagramme 3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5" r:lo="rId36" r:qs="rId37" r:cs="rId38"/>
              </a:graphicData>
            </a:graphic>
            <wp14:sizeRelH relativeFrom="margin">
              <wp14:pctWidth>0</wp14:pctWidth>
            </wp14:sizeRelH>
            <wp14:sizeRelV relativeFrom="margin">
              <wp14:pctHeight>0</wp14:pctHeight>
            </wp14:sizeRelV>
          </wp:anchor>
        </w:drawing>
      </w:r>
    </w:p>
    <w:p w14:paraId="28CD52A8" w14:textId="7D49C57D" w:rsidR="00E94667" w:rsidRDefault="00BC3500">
      <w:r>
        <w:rPr>
          <w:noProof/>
        </w:rPr>
        <mc:AlternateContent>
          <mc:Choice Requires="wps">
            <w:drawing>
              <wp:anchor distT="0" distB="0" distL="114300" distR="114300" simplePos="0" relativeHeight="251731968" behindDoc="0" locked="0" layoutInCell="1" allowOverlap="1" wp14:anchorId="6EDE505A" wp14:editId="49144D00">
                <wp:simplePos x="0" y="0"/>
                <wp:positionH relativeFrom="margin">
                  <wp:posOffset>3284827</wp:posOffset>
                </wp:positionH>
                <wp:positionV relativeFrom="paragraph">
                  <wp:posOffset>316530</wp:posOffset>
                </wp:positionV>
                <wp:extent cx="1308762" cy="665683"/>
                <wp:effectExtent l="0" t="95250" r="139065" b="248920"/>
                <wp:wrapNone/>
                <wp:docPr id="46" name="Flèche : courbe vers le haut 46"/>
                <wp:cNvGraphicFramePr/>
                <a:graphic xmlns:a="http://schemas.openxmlformats.org/drawingml/2006/main">
                  <a:graphicData uri="http://schemas.microsoft.com/office/word/2010/wordprocessingShape">
                    <wps:wsp>
                      <wps:cNvSpPr/>
                      <wps:spPr>
                        <a:xfrm rot="20222263" flipH="1" flipV="1">
                          <a:off x="0" y="0"/>
                          <a:ext cx="1308762" cy="665683"/>
                        </a:xfrm>
                        <a:prstGeom prst="curvedUpArrow">
                          <a:avLst>
                            <a:gd name="adj1" fmla="val 19054"/>
                            <a:gd name="adj2" fmla="val 46910"/>
                            <a:gd name="adj3" fmla="val 20028"/>
                          </a:avLst>
                        </a:prstGeom>
                        <a:solidFill>
                          <a:srgbClr val="0070C0"/>
                        </a:solidFill>
                        <a:ln w="9525" cap="flat" cmpd="sng" algn="ctr">
                          <a:solidFill>
                            <a:srgbClr val="4F81BD">
                              <a:shade val="95000"/>
                              <a:satMod val="105000"/>
                            </a:srgbClr>
                          </a:solid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B751AA" id="_x0000_t104" coordsize="21600,21600" o:spt="104" adj="12960,19440,7200" path="ar0@22@3@21,,0@4@21@14@22@1@21@7@21@12@2l@13@2@8,0@11@2wa0@22@3@21@10@2@16@24@14@22@1@21@16@24@14,xewr@14@22@1@21@7@21@16@24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8,0;@11,@2;@15,0;@16,@21;@13,@2" o:connectangles="270,270,270,90,0" textboxrect="@41,@43,@42,@44"/>
                <v:handles>
                  <v:h position="#0,topLeft" xrange="@37,@27"/>
                  <v:h position="#1,topLeft" xrange="@25,@20"/>
                  <v:h position="bottomRight,#2" yrange="0,@40"/>
                </v:handles>
                <o:complex v:ext="view"/>
              </v:shapetype>
              <v:shape id="Flèche : courbe vers le haut 46" o:spid="_x0000_s1026" type="#_x0000_t104" style="position:absolute;margin-left:258.65pt;margin-top:24.9pt;width:103.05pt;height:52.4pt;rotation:-1504856fd;flip:x y;z-index:251731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" adj="16446,20070,4326" fillcolor="#0070c0" strokecolor="#4a7ebb">
                <v:shadow on="t" color="black" opacity="22937f" origin=",.5" offset="0,.63889mm"/>
                <w10:wrap anchorx="margin"/>
              </v:shape>
            </w:pict>
          </mc:Fallback>
        </mc:AlternateContent>
      </w:r>
    </w:p>
    <w:p w14:paraId="5AE43B76" w14:textId="276778E5" w:rsidR="00E94667" w:rsidRDefault="00E94667"/>
    <w:p w14:paraId="1DC88EC5" w14:textId="7CB7D3A4" w:rsidR="004D7441" w:rsidRDefault="00CC2E3E">
      <w:r>
        <w:rPr>
          <w:noProof/>
        </w:rPr>
        <mc:AlternateContent>
          <mc:Choice Requires="wps">
            <w:drawing>
              <wp:anchor distT="0" distB="0" distL="114300" distR="114300" simplePos="0" relativeHeight="251740160" behindDoc="0" locked="0" layoutInCell="1" allowOverlap="1" wp14:anchorId="155D0CE8" wp14:editId="11EACF28">
                <wp:simplePos x="0" y="0"/>
                <wp:positionH relativeFrom="margin">
                  <wp:posOffset>2412609</wp:posOffset>
                </wp:positionH>
                <wp:positionV relativeFrom="paragraph">
                  <wp:posOffset>2751748</wp:posOffset>
                </wp:positionV>
                <wp:extent cx="838835" cy="418465"/>
                <wp:effectExtent l="133985" t="56515" r="209550" b="0"/>
                <wp:wrapNone/>
                <wp:docPr id="50" name="Flèche : courbe vers le haut 50"/>
                <wp:cNvGraphicFramePr/>
                <a:graphic xmlns:a="http://schemas.openxmlformats.org/drawingml/2006/main">
                  <a:graphicData uri="http://schemas.microsoft.com/office/word/2010/wordprocessingShape">
                    <wps:wsp>
                      <wps:cNvSpPr/>
                      <wps:spPr>
                        <a:xfrm rot="13590267" flipH="1" flipV="1">
                          <a:off x="0" y="0"/>
                          <a:ext cx="838835" cy="418465"/>
                        </a:xfrm>
                        <a:prstGeom prst="curvedUpArrow">
                          <a:avLst>
                            <a:gd name="adj1" fmla="val 26034"/>
                            <a:gd name="adj2" fmla="val 64479"/>
                            <a:gd name="adj3" fmla="val 25342"/>
                          </a:avLst>
                        </a:prstGeom>
                        <a:solidFill>
                          <a:srgbClr val="FF0000"/>
                        </a:solidFill>
                        <a:ln w="9525" cap="flat" cmpd="sng" algn="ctr">
                          <a:solidFill>
                            <a:srgbClr val="4F81BD">
                              <a:shade val="95000"/>
                              <a:satMod val="105000"/>
                            </a:srgbClr>
                          </a:solid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B44898" id="Flèche : courbe vers le haut 50" o:spid="_x0000_s1026" type="#_x0000_t104" style="position:absolute;margin-left:189.95pt;margin-top:216.65pt;width:66.05pt;height:32.95pt;rotation:-8748764fd;flip:x y;z-index:2517401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" adj="14652,19529,5474" fillcolor="red" strokecolor="#4a7ebb">
                <v:shadow on="t" color="black" opacity="22937f" origin=",.5" offset="0,.63889mm"/>
                <w10:wrap anchorx="margin"/>
              </v:shape>
            </w:pict>
          </mc:Fallback>
        </mc:AlternateContent>
      </w:r>
      <w:r>
        <w:rPr>
          <w:noProof/>
        </w:rPr>
        <w:drawing>
          <wp:anchor distT="0" distB="0" distL="114300" distR="114300" simplePos="0" relativeHeight="251734016" behindDoc="0" locked="0" layoutInCell="1" allowOverlap="1" wp14:anchorId="4D9F0D7F" wp14:editId="36709F13">
            <wp:simplePos x="0" y="0"/>
            <wp:positionH relativeFrom="margin">
              <wp:posOffset>3109106</wp:posOffset>
            </wp:positionH>
            <wp:positionV relativeFrom="paragraph">
              <wp:posOffset>2572971</wp:posOffset>
            </wp:positionV>
            <wp:extent cx="1035441" cy="960804"/>
            <wp:effectExtent l="0" t="0" r="12700" b="0"/>
            <wp:wrapNone/>
            <wp:docPr id="47" name="Diagramme 4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0" r:lo="rId41" r:qs="rId42" r:cs="rId43"/>
              </a:graphicData>
            </a:graphic>
            <wp14:sizeRelH relativeFrom="margin">
              <wp14:pctWidth>0</wp14:pctWidth>
            </wp14:sizeRelH>
            <wp14:sizeRelV relativeFrom="margin">
              <wp14:pctHeight>0</wp14:pctHeight>
            </wp14:sizeRelV>
          </wp:anchor>
        </w:drawing>
      </w:r>
      <w:r w:rsidR="00463B3C">
        <w:rPr>
          <w:noProof/>
        </w:rPr>
        <w:drawing>
          <wp:anchor distT="0" distB="0" distL="114300" distR="114300" simplePos="0" relativeHeight="251727872" behindDoc="0" locked="0" layoutInCell="1" allowOverlap="1" wp14:anchorId="5B5702C6" wp14:editId="519CD2B9">
            <wp:simplePos x="0" y="0"/>
            <wp:positionH relativeFrom="margin">
              <wp:align>right</wp:align>
            </wp:positionH>
            <wp:positionV relativeFrom="paragraph">
              <wp:posOffset>2710815</wp:posOffset>
            </wp:positionV>
            <wp:extent cx="1859355" cy="1883121"/>
            <wp:effectExtent l="0" t="19050" r="0" b="60325"/>
            <wp:wrapNone/>
            <wp:docPr id="36" name="Diagramme 3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5" r:lo="rId46" r:qs="rId47" r:cs="rId48"/>
              </a:graphicData>
            </a:graphic>
            <wp14:sizeRelH relativeFrom="margin">
              <wp14:pctWidth>0</wp14:pctWidth>
            </wp14:sizeRelH>
            <wp14:sizeRelV relativeFrom="margin">
              <wp14:pctHeight>0</wp14:pctHeight>
            </wp14:sizeRelV>
          </wp:anchor>
        </w:drawing>
      </w:r>
      <w:r w:rsidR="00252A7D" w:rsidRPr="0037526D">
        <w:rPr>
          <w:noProof/>
        </w:rPr>
        <mc:AlternateContent>
          <mc:Choice Requires="wps">
            <w:drawing>
              <wp:anchor distT="0" distB="0" distL="114300" distR="114300" simplePos="0" relativeHeight="251719680" behindDoc="0" locked="0" layoutInCell="1" allowOverlap="1" wp14:anchorId="3C55ED1B" wp14:editId="1913F306">
                <wp:simplePos x="0" y="0"/>
                <wp:positionH relativeFrom="column">
                  <wp:posOffset>-1282701</wp:posOffset>
                </wp:positionH>
                <wp:positionV relativeFrom="paragraph">
                  <wp:posOffset>1612265</wp:posOffset>
                </wp:positionV>
                <wp:extent cx="1732280" cy="259397"/>
                <wp:effectExtent l="0" t="6350" r="13970" b="13970"/>
                <wp:wrapNone/>
                <wp:docPr id="44" name="Text Box 2"/>
                <wp:cNvGraphicFramePr/>
                <a:graphic xmlns:a="http://schemas.openxmlformats.org/drawingml/2006/main">
                  <a:graphicData uri="http://schemas.microsoft.com/office/word/2010/wordprocessingShape">
                    <wps:wsp>
                      <wps:cNvSpPr txBox="1"/>
                      <wps:spPr>
                        <a:xfrm rot="16200000" flipH="1">
                          <a:off x="0" y="0"/>
                          <a:ext cx="1732280" cy="259397"/>
                        </a:xfrm>
                        <a:prstGeom prst="rect">
                          <a:avLst/>
                        </a:prstGeom>
                        <a:solidFill>
                          <a:sysClr val="window" lastClr="FFFFFF"/>
                        </a:solidFill>
                        <a:ln w="12700">
                          <a:solidFill>
                            <a:srgbClr val="FF0000"/>
                          </a:solidFill>
                        </a:ln>
                      </wps:spPr>
                      <wps:txbx>
                        <w:txbxContent>
                          <w:p w14:paraId="16BED400" w14:textId="3127DEAF" w:rsidR="0037526D" w:rsidRPr="00252A7D" w:rsidRDefault="0037526D" w:rsidP="00463B3C">
                            <w:pPr>
                              <w:pStyle w:val="Sansinterligne"/>
                              <w:jc w:val="center"/>
                              <w:rPr>
                                <w:b/>
                                <w:bCs/>
                                <w:sz w:val="20"/>
                                <w:szCs w:val="20"/>
                                <w:lang w:val="en-GB"/>
                              </w:rPr>
                            </w:pPr>
                            <w:r w:rsidRPr="00252A7D">
                              <w:rPr>
                                <w:b/>
                                <w:bCs/>
                                <w:sz w:val="20"/>
                                <w:szCs w:val="20"/>
                                <w:lang w:val="en-GB"/>
                              </w:rPr>
                              <w:t>Time series data colle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55ED1B" id="_x0000_s1036" type="#_x0000_t202" style="position:absolute;margin-left:-101pt;margin-top:126.95pt;width:136.4pt;height:20.4pt;rotation:90;flip:x;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" fillcolor="window" strokecolor="red" strokeweight="1pt">
                <v:textbox>
                  <w:txbxContent>
                    <w:p w14:paraId="16BED400" w14:textId="3127DEAF" w:rsidR="0037526D" w:rsidRPr="00252A7D" w:rsidRDefault="0037526D" w:rsidP="00463B3C">
                      <w:pPr>
                        <w:pStyle w:val="Sansinterligne"/>
                        <w:jc w:val="center"/>
                        <w:rPr>
                          <w:b/>
                          <w:bCs/>
                          <w:sz w:val="20"/>
                          <w:szCs w:val="20"/>
                          <w:lang w:val="en-GB"/>
                        </w:rPr>
                      </w:pPr>
                      <w:r w:rsidRPr="00252A7D">
                        <w:rPr>
                          <w:b/>
                          <w:bCs/>
                          <w:sz w:val="20"/>
                          <w:szCs w:val="20"/>
                          <w:lang w:val="en-GB"/>
                        </w:rPr>
                        <w:t>Time series data collection</w:t>
                      </w:r>
                    </w:p>
                  </w:txbxContent>
                </v:textbox>
              </v:shape>
            </w:pict>
          </mc:Fallback>
        </mc:AlternateContent>
      </w:r>
      <w:r w:rsidR="00252A7D">
        <w:rPr>
          <w:noProof/>
        </w:rPr>
        <mc:AlternateContent>
          <mc:Choice Requires="wps">
            <w:drawing>
              <wp:anchor distT="0" distB="0" distL="114300" distR="114300" simplePos="0" relativeHeight="251704320" behindDoc="1" locked="0" layoutInCell="1" allowOverlap="1" wp14:anchorId="406050E5" wp14:editId="2D5EF975">
                <wp:simplePos x="0" y="0"/>
                <wp:positionH relativeFrom="page">
                  <wp:posOffset>4635500</wp:posOffset>
                </wp:positionH>
                <wp:positionV relativeFrom="paragraph">
                  <wp:posOffset>907415</wp:posOffset>
                </wp:positionV>
                <wp:extent cx="2988310" cy="1246505"/>
                <wp:effectExtent l="0" t="0" r="21590" b="10795"/>
                <wp:wrapNone/>
                <wp:docPr id="38" name="Rectangle 38"/>
                <wp:cNvGraphicFramePr/>
                <a:graphic xmlns:a="http://schemas.openxmlformats.org/drawingml/2006/main">
                  <a:graphicData uri="http://schemas.microsoft.com/office/word/2010/wordprocessingShape">
                    <wps:wsp>
                      <wps:cNvSpPr/>
                      <wps:spPr>
                        <a:xfrm>
                          <a:off x="0" y="0"/>
                          <a:ext cx="2988310" cy="1246505"/>
                        </a:xfrm>
                        <a:prstGeom prst="rect">
                          <a:avLst/>
                        </a:prstGeom>
                        <a:noFill/>
                        <a:ln w="25400" cap="flat" cmpd="sng" algn="ctr">
                          <a:solidFill>
                            <a:srgbClr val="00B05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D9E64C" id="Rectangle 38" o:spid="_x0000_s1026" style="position:absolute;margin-left:365pt;margin-top:71.45pt;width:235.3pt;height:98.15pt;z-index:-2516121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" filled="f" strokecolor="#00b050" strokeweight="2pt">
                <w10:wrap anchorx="page"/>
              </v:rect>
            </w:pict>
          </mc:Fallback>
        </mc:AlternateContent>
      </w:r>
      <w:r w:rsidR="00252A7D">
        <w:rPr>
          <w:noProof/>
        </w:rPr>
        <mc:AlternateContent>
          <mc:Choice Requires="wps">
            <w:drawing>
              <wp:anchor distT="0" distB="0" distL="114300" distR="114300" simplePos="0" relativeHeight="251721728" behindDoc="1" locked="0" layoutInCell="1" allowOverlap="1" wp14:anchorId="1408C29A" wp14:editId="2F94D3E6">
                <wp:simplePos x="0" y="0"/>
                <wp:positionH relativeFrom="column">
                  <wp:posOffset>-228600</wp:posOffset>
                </wp:positionH>
                <wp:positionV relativeFrom="paragraph">
                  <wp:posOffset>901065</wp:posOffset>
                </wp:positionV>
                <wp:extent cx="3882390" cy="1670050"/>
                <wp:effectExtent l="0" t="0" r="22860" b="25400"/>
                <wp:wrapNone/>
                <wp:docPr id="31" name="Rectangle 31"/>
                <wp:cNvGraphicFramePr/>
                <a:graphic xmlns:a="http://schemas.openxmlformats.org/drawingml/2006/main">
                  <a:graphicData uri="http://schemas.microsoft.com/office/word/2010/wordprocessingShape">
                    <wps:wsp>
                      <wps:cNvSpPr/>
                      <wps:spPr>
                        <a:xfrm>
                          <a:off x="0" y="0"/>
                          <a:ext cx="3882390" cy="1670050"/>
                        </a:xfrm>
                        <a:prstGeom prst="rect">
                          <a:avLst/>
                        </a:prstGeom>
                        <a:noFill/>
                        <a:ln w="25400" cap="flat" cmpd="sng" algn="ctr">
                          <a:solidFill>
                            <a:srgbClr val="C0504D"/>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6BB754" id="Rectangle 31" o:spid="_x0000_s1026" style="position:absolute;margin-left:-18pt;margin-top:70.95pt;width:305.7pt;height:131.5pt;z-index:-251594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" filled="f" strokecolor="#c0504d" strokeweight="2pt"/>
            </w:pict>
          </mc:Fallback>
        </mc:AlternateContent>
      </w:r>
      <w:r w:rsidR="001125F2">
        <w:rPr>
          <w:noProof/>
        </w:rPr>
        <mc:AlternateContent>
          <mc:Choice Requires="wps">
            <w:drawing>
              <wp:anchor distT="0" distB="0" distL="114300" distR="114300" simplePos="0" relativeHeight="251702272" behindDoc="0" locked="0" layoutInCell="1" allowOverlap="1" wp14:anchorId="058CFE94" wp14:editId="0D15BB01">
                <wp:simplePos x="0" y="0"/>
                <wp:positionH relativeFrom="column">
                  <wp:posOffset>4816148</wp:posOffset>
                </wp:positionH>
                <wp:positionV relativeFrom="paragraph">
                  <wp:posOffset>2236401</wp:posOffset>
                </wp:positionV>
                <wp:extent cx="436099" cy="424614"/>
                <wp:effectExtent l="57150" t="19050" r="40640" b="90170"/>
                <wp:wrapNone/>
                <wp:docPr id="37" name="Flèche : bas 37"/>
                <wp:cNvGraphicFramePr/>
                <a:graphic xmlns:a="http://schemas.openxmlformats.org/drawingml/2006/main">
                  <a:graphicData uri="http://schemas.microsoft.com/office/word/2010/wordprocessingShape">
                    <wps:wsp>
                      <wps:cNvSpPr/>
                      <wps:spPr>
                        <a:xfrm>
                          <a:off x="0" y="0"/>
                          <a:ext cx="436099" cy="424614"/>
                        </a:xfrm>
                        <a:prstGeom prst="downArrow">
                          <a:avLst/>
                        </a:prstGeom>
                        <a:solidFill>
                          <a:srgbClr val="00B050"/>
                        </a:solidFill>
                        <a:ln w="9525" cap="flat" cmpd="sng" algn="ctr">
                          <a:solidFill>
                            <a:srgbClr val="4F81BD">
                              <a:shade val="95000"/>
                              <a:satMod val="105000"/>
                            </a:srgbClr>
                          </a:solid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7197BA09"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Flèche : bas 37" o:spid="_x0000_s1026" type="#_x0000_t67" style="position:absolute;margin-left:379.2pt;margin-top:176.1pt;width:34.35pt;height:33.45pt;z-index:251702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" adj="10800" fillcolor="#00b050" strokecolor="#4a7ebb">
                <v:shadow on="t" color="black" opacity="22937f" origin=",.5" offset="0,.63889mm"/>
              </v:shape>
            </w:pict>
          </mc:Fallback>
        </mc:AlternateContent>
      </w:r>
      <w:r w:rsidR="00A21B76">
        <w:rPr>
          <w:noProof/>
        </w:rPr>
        <mc:AlternateContent>
          <mc:Choice Requires="wps">
            <w:drawing>
              <wp:anchor distT="0" distB="0" distL="114300" distR="114300" simplePos="0" relativeHeight="251696128" behindDoc="0" locked="0" layoutInCell="1" allowOverlap="1" wp14:anchorId="05746EFF" wp14:editId="7470A791">
                <wp:simplePos x="0" y="0"/>
                <wp:positionH relativeFrom="column">
                  <wp:posOffset>1478544</wp:posOffset>
                </wp:positionH>
                <wp:positionV relativeFrom="paragraph">
                  <wp:posOffset>2661090</wp:posOffset>
                </wp:positionV>
                <wp:extent cx="436099" cy="424614"/>
                <wp:effectExtent l="57150" t="19050" r="40640" b="90170"/>
                <wp:wrapNone/>
                <wp:docPr id="32" name="Flèche : bas 32"/>
                <wp:cNvGraphicFramePr/>
                <a:graphic xmlns:a="http://schemas.openxmlformats.org/drawingml/2006/main">
                  <a:graphicData uri="http://schemas.microsoft.com/office/word/2010/wordprocessingShape">
                    <wps:wsp>
                      <wps:cNvSpPr/>
                      <wps:spPr>
                        <a:xfrm>
                          <a:off x="0" y="0"/>
                          <a:ext cx="436099" cy="424614"/>
                        </a:xfrm>
                        <a:prstGeom prst="downArrow">
                          <a:avLst/>
                        </a:prstGeom>
                        <a:solidFill>
                          <a:srgbClr val="FF0000"/>
                        </a:solidFill>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326A34E0" id="Flèche : bas 32" o:spid="_x0000_s1026" type="#_x0000_t67" style="position:absolute;margin-left:116.4pt;margin-top:209.55pt;width:34.35pt;height:33.45pt;z-index:251696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" adj="10800" fillcolor="red" strokecolor="#4579b8 [3044]">
                <v:shadow on="t" color="black" opacity="22937f" origin=",.5" offset="0,.63889mm"/>
              </v:shape>
            </w:pict>
          </mc:Fallback>
        </mc:AlternateContent>
      </w:r>
      <w:r w:rsidR="004D7441">
        <w:rPr>
          <w:noProof/>
        </w:rPr>
        <w:drawing>
          <wp:inline distT="0" distB="0" distL="0" distR="0" wp14:anchorId="1C8D942C" wp14:editId="690C5168">
            <wp:extent cx="6621145" cy="2813050"/>
            <wp:effectExtent l="0" t="0" r="8255" b="0"/>
            <wp:docPr id="28" name="Diagramme 2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0" r:lo="rId51" r:qs="rId52" r:cs="rId53"/>
              </a:graphicData>
            </a:graphic>
          </wp:inline>
        </w:drawing>
      </w:r>
    </w:p>
    <w:p w14:paraId="240320D7" w14:textId="5A643DAA" w:rsidR="004D7441" w:rsidRDefault="00CC2E3E">
      <w:r>
        <w:rPr>
          <w:noProof/>
        </w:rPr>
        <mc:AlternateContent>
          <mc:Choice Requires="wps">
            <w:drawing>
              <wp:anchor distT="0" distB="0" distL="114300" distR="114300" simplePos="0" relativeHeight="251738112" behindDoc="0" locked="0" layoutInCell="1" allowOverlap="1" wp14:anchorId="6D7B4514" wp14:editId="44287F6D">
                <wp:simplePos x="0" y="0"/>
                <wp:positionH relativeFrom="column">
                  <wp:posOffset>3503295</wp:posOffset>
                </wp:positionH>
                <wp:positionV relativeFrom="paragraph">
                  <wp:posOffset>219075</wp:posOffset>
                </wp:positionV>
                <wp:extent cx="319810" cy="407084"/>
                <wp:effectExtent l="57150" t="19050" r="61595" b="88265"/>
                <wp:wrapNone/>
                <wp:docPr id="49" name="Flèche : bas 49"/>
                <wp:cNvGraphicFramePr/>
                <a:graphic xmlns:a="http://schemas.openxmlformats.org/drawingml/2006/main">
                  <a:graphicData uri="http://schemas.microsoft.com/office/word/2010/wordprocessingShape">
                    <wps:wsp>
                      <wps:cNvSpPr/>
                      <wps:spPr>
                        <a:xfrm>
                          <a:off x="0" y="0"/>
                          <a:ext cx="319810" cy="407084"/>
                        </a:xfrm>
                        <a:prstGeom prst="downArrow">
                          <a:avLst/>
                        </a:prstGeom>
                        <a:solidFill>
                          <a:srgbClr val="FF0000"/>
                        </a:solidFill>
                        <a:ln w="9525" cap="flat" cmpd="sng" algn="ctr">
                          <a:solidFill>
                            <a:srgbClr val="4F81BD">
                              <a:shade val="95000"/>
                              <a:satMod val="105000"/>
                            </a:srgbClr>
                          </a:solid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0CEA9B6"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Flèche : bas 49" o:spid="_x0000_s1026" type="#_x0000_t67" style="position:absolute;margin-left:275.85pt;margin-top:17.25pt;width:25.2pt;height:32.0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" adj="13115" fillcolor="red" strokecolor="#4a7ebb">
                <v:shadow on="t" color="black" opacity="22937f" origin=",.5" offset="0,.63889mm"/>
              </v:shape>
            </w:pict>
          </mc:Fallback>
        </mc:AlternateContent>
      </w:r>
      <w:r w:rsidR="00463B3C">
        <w:rPr>
          <w:noProof/>
        </w:rPr>
        <w:drawing>
          <wp:anchor distT="0" distB="0" distL="114300" distR="114300" simplePos="0" relativeHeight="251725824" behindDoc="0" locked="0" layoutInCell="1" allowOverlap="1" wp14:anchorId="5CDE7203" wp14:editId="0F4279EB">
            <wp:simplePos x="0" y="0"/>
            <wp:positionH relativeFrom="margin">
              <wp:posOffset>461727</wp:posOffset>
            </wp:positionH>
            <wp:positionV relativeFrom="paragraph">
              <wp:posOffset>135915</wp:posOffset>
            </wp:positionV>
            <wp:extent cx="2661719" cy="2070735"/>
            <wp:effectExtent l="0" t="0" r="0" b="0"/>
            <wp:wrapNone/>
            <wp:docPr id="33" name="Diagramme 3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5" r:lo="rId56" r:qs="rId57" r:cs="rId58"/>
              </a:graphicData>
            </a:graphic>
            <wp14:sizeRelH relativeFrom="margin">
              <wp14:pctWidth>0</wp14:pctWidth>
            </wp14:sizeRelH>
            <wp14:sizeRelV relativeFrom="margin">
              <wp14:pctHeight>0</wp14:pctHeight>
            </wp14:sizeRelV>
          </wp:anchor>
        </w:drawing>
      </w:r>
    </w:p>
    <w:p w14:paraId="6517FAAA" w14:textId="2E9C6EF0" w:rsidR="004D7441" w:rsidRDefault="00BC3500">
      <w:r>
        <w:rPr>
          <w:noProof/>
        </w:rPr>
        <w:drawing>
          <wp:anchor distT="0" distB="0" distL="114300" distR="114300" simplePos="0" relativeHeight="251723776" behindDoc="0" locked="0" layoutInCell="1" allowOverlap="1" wp14:anchorId="710EF9EC" wp14:editId="6E53E84B">
            <wp:simplePos x="0" y="0"/>
            <wp:positionH relativeFrom="margin">
              <wp:posOffset>416271</wp:posOffset>
            </wp:positionH>
            <wp:positionV relativeFrom="paragraph">
              <wp:posOffset>130584</wp:posOffset>
            </wp:positionV>
            <wp:extent cx="5784850" cy="2921000"/>
            <wp:effectExtent l="0" t="0" r="0" b="0"/>
            <wp:wrapNone/>
            <wp:docPr id="41" name="Diagramme 4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0" r:lo="rId61" r:qs="rId62" r:cs="rId63"/>
              </a:graphicData>
            </a:graphic>
            <wp14:sizeRelH relativeFrom="margin">
              <wp14:pctWidth>0</wp14:pctWidth>
            </wp14:sizeRelH>
            <wp14:sizeRelV relativeFrom="margin">
              <wp14:pctHeight>0</wp14:pctHeight>
            </wp14:sizeRelV>
          </wp:anchor>
        </w:drawing>
      </w:r>
    </w:p>
    <w:p w14:paraId="4633BD4D" w14:textId="3552FA24" w:rsidR="004D7441" w:rsidRDefault="00BC3500">
      <w:r>
        <w:rPr>
          <w:noProof/>
        </w:rPr>
        <mc:AlternateContent>
          <mc:Choice Requires="wps">
            <w:drawing>
              <wp:anchor distT="0" distB="0" distL="114300" distR="114300" simplePos="0" relativeHeight="251715584" behindDoc="0" locked="0" layoutInCell="1" allowOverlap="1" wp14:anchorId="5733260D" wp14:editId="6DA38788">
                <wp:simplePos x="0" y="0"/>
                <wp:positionH relativeFrom="margin">
                  <wp:posOffset>3759074</wp:posOffset>
                </wp:positionH>
                <wp:positionV relativeFrom="paragraph">
                  <wp:posOffset>300977</wp:posOffset>
                </wp:positionV>
                <wp:extent cx="1274445" cy="1177925"/>
                <wp:effectExtent l="38100" t="19050" r="78105" b="98425"/>
                <wp:wrapNone/>
                <wp:docPr id="40" name="Flèche : courbe vers le haut 40"/>
                <wp:cNvGraphicFramePr/>
                <a:graphic xmlns:a="http://schemas.openxmlformats.org/drawingml/2006/main">
                  <a:graphicData uri="http://schemas.microsoft.com/office/word/2010/wordprocessingShape">
                    <wps:wsp>
                      <wps:cNvSpPr/>
                      <wps:spPr>
                        <a:xfrm flipH="1">
                          <a:off x="0" y="0"/>
                          <a:ext cx="1274445" cy="1177925"/>
                        </a:xfrm>
                        <a:prstGeom prst="curvedUpArrow">
                          <a:avLst>
                            <a:gd name="adj1" fmla="val 7600"/>
                            <a:gd name="adj2" fmla="val 46910"/>
                            <a:gd name="adj3" fmla="val 20028"/>
                          </a:avLst>
                        </a:prstGeom>
                        <a:solidFill>
                          <a:srgbClr val="00B050"/>
                        </a:solidFill>
                        <a:ln w="9525" cap="flat" cmpd="sng" algn="ctr">
                          <a:solidFill>
                            <a:srgbClr val="4F81BD">
                              <a:shade val="95000"/>
                              <a:satMod val="105000"/>
                            </a:srgbClr>
                          </a:solid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4BA70F" id="Flèche : courbe vers le haut 40" o:spid="_x0000_s1026" type="#_x0000_t104" style="position:absolute;margin-left:296pt;margin-top:23.7pt;width:100.35pt;height:92.75pt;flip:x;z-index:2517155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" adj="12235,17676,4326" fillcolor="#00b050" strokecolor="#4a7ebb">
                <v:shadow on="t" color="black" opacity="22937f" origin=",.5" offset="0,.63889mm"/>
                <w10:wrap anchorx="margin"/>
              </v:shape>
            </w:pict>
          </mc:Fallback>
        </mc:AlternateContent>
      </w:r>
      <w:r>
        <w:rPr>
          <w:noProof/>
        </w:rPr>
        <mc:AlternateContent>
          <mc:Choice Requires="wps">
            <w:drawing>
              <wp:anchor distT="0" distB="0" distL="114300" distR="114300" simplePos="0" relativeHeight="251713536" behindDoc="0" locked="0" layoutInCell="1" allowOverlap="1" wp14:anchorId="3515C638" wp14:editId="45640132">
                <wp:simplePos x="0" y="0"/>
                <wp:positionH relativeFrom="margin">
                  <wp:posOffset>2056280</wp:posOffset>
                </wp:positionH>
                <wp:positionV relativeFrom="paragraph">
                  <wp:posOffset>254276</wp:posOffset>
                </wp:positionV>
                <wp:extent cx="1437893" cy="372256"/>
                <wp:effectExtent l="208915" t="0" r="276225" b="85725"/>
                <wp:wrapNone/>
                <wp:docPr id="39" name="Flèche : courbe vers le haut 39"/>
                <wp:cNvGraphicFramePr/>
                <a:graphic xmlns:a="http://schemas.openxmlformats.org/drawingml/2006/main">
                  <a:graphicData uri="http://schemas.microsoft.com/office/word/2010/wordprocessingShape">
                    <wps:wsp>
                      <wps:cNvSpPr/>
                      <wps:spPr>
                        <a:xfrm rot="17938968" flipV="1">
                          <a:off x="0" y="0"/>
                          <a:ext cx="1437893" cy="372256"/>
                        </a:xfrm>
                        <a:prstGeom prst="curvedUpArrow">
                          <a:avLst>
                            <a:gd name="adj1" fmla="val 26034"/>
                            <a:gd name="adj2" fmla="val 92067"/>
                            <a:gd name="adj3" fmla="val 25342"/>
                          </a:avLst>
                        </a:prstGeom>
                        <a:solidFill>
                          <a:srgbClr val="FF0000"/>
                        </a:solidFill>
                        <a:ln w="9525" cap="flat" cmpd="sng" algn="ctr">
                          <a:solidFill>
                            <a:srgbClr val="4F81BD">
                              <a:shade val="95000"/>
                              <a:satMod val="105000"/>
                            </a:srgbClr>
                          </a:solid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DF1DF3" id="Flèche : courbe vers le haut 39" o:spid="_x0000_s1026" type="#_x0000_t104" style="position:absolute;margin-left:161.9pt;margin-top:20pt;width:113.2pt;height:29.3pt;rotation:3998823fd;flip:y;z-index:2517135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" adj="16452,19754,5474" fillcolor="red" strokecolor="#4a7ebb">
                <v:shadow on="t" color="black" opacity="22937f" origin=",.5" offset="0,.63889mm"/>
                <w10:wrap anchorx="margin"/>
              </v:shape>
            </w:pict>
          </mc:Fallback>
        </mc:AlternateContent>
      </w:r>
    </w:p>
    <w:p w14:paraId="61C82825" w14:textId="17C68116" w:rsidR="00656277" w:rsidRDefault="00656277"/>
    <w:p w14:paraId="3BBCD524" w14:textId="51B5C09A" w:rsidR="004D7441" w:rsidRDefault="004D7441"/>
    <w:p w14:paraId="31C7CEF7" w14:textId="6D1203B2" w:rsidR="003F32F2" w:rsidRDefault="003F32F2"/>
    <w:p w14:paraId="2E8EB381" w14:textId="53D0EEC8" w:rsidR="003F32F2" w:rsidRDefault="003F32F2"/>
    <w:p w14:paraId="30E6D730" w14:textId="6F5AA6EB" w:rsidR="003F32F2" w:rsidRDefault="007A5285">
      <w:r>
        <w:rPr>
          <w:noProof/>
        </w:rPr>
        <mc:AlternateContent>
          <mc:Choice Requires="wps">
            <w:drawing>
              <wp:anchor distT="0" distB="0" distL="114300" distR="114300" simplePos="0" relativeHeight="251717632" behindDoc="0" locked="0" layoutInCell="1" allowOverlap="1" wp14:anchorId="7AD76709" wp14:editId="74AA640E">
                <wp:simplePos x="0" y="0"/>
                <wp:positionH relativeFrom="column">
                  <wp:posOffset>3025775</wp:posOffset>
                </wp:positionH>
                <wp:positionV relativeFrom="paragraph">
                  <wp:posOffset>36830</wp:posOffset>
                </wp:positionV>
                <wp:extent cx="615723" cy="1041187"/>
                <wp:effectExtent l="53975" t="41275" r="48260" b="105410"/>
                <wp:wrapNone/>
                <wp:docPr id="43" name="Flèche : bas 43"/>
                <wp:cNvGraphicFramePr/>
                <a:graphic xmlns:a="http://schemas.openxmlformats.org/drawingml/2006/main">
                  <a:graphicData uri="http://schemas.microsoft.com/office/word/2010/wordprocessingShape">
                    <wps:wsp>
                      <wps:cNvSpPr/>
                      <wps:spPr>
                        <a:xfrm rot="16200000">
                          <a:off x="0" y="0"/>
                          <a:ext cx="615723" cy="1041187"/>
                        </a:xfrm>
                        <a:prstGeom prst="downArrow">
                          <a:avLst/>
                        </a:prstGeom>
                        <a:solidFill>
                          <a:srgbClr val="FFC000"/>
                        </a:solidFill>
                        <a:ln w="9525" cap="flat" cmpd="sng" algn="ctr">
                          <a:solidFill>
                            <a:srgbClr val="4F81BD">
                              <a:shade val="95000"/>
                              <a:satMod val="105000"/>
                            </a:srgbClr>
                          </a:solid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DEB4DBC"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Flèche : bas 43" o:spid="_x0000_s1026" type="#_x0000_t67" style="position:absolute;margin-left:238.25pt;margin-top:2.9pt;width:48.5pt;height:82pt;rotation:-90;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" adj="15213" fillcolor="#ffc000" strokecolor="#4a7ebb">
                <v:shadow on="t" color="black" opacity="22937f" origin=",.5" offset="0,.63889mm"/>
              </v:shape>
            </w:pict>
          </mc:Fallback>
        </mc:AlternateContent>
      </w:r>
      <w:r>
        <w:rPr>
          <w:noProof/>
        </w:rPr>
        <w:drawing>
          <wp:anchor distT="0" distB="0" distL="114300" distR="114300" simplePos="0" relativeHeight="251711488" behindDoc="0" locked="0" layoutInCell="1" allowOverlap="1" wp14:anchorId="7F5D3E37" wp14:editId="0A2C08AA">
            <wp:simplePos x="0" y="0"/>
            <wp:positionH relativeFrom="margin">
              <wp:posOffset>3981450</wp:posOffset>
            </wp:positionH>
            <wp:positionV relativeFrom="paragraph">
              <wp:posOffset>136525</wp:posOffset>
            </wp:positionV>
            <wp:extent cx="1668780" cy="1238250"/>
            <wp:effectExtent l="0" t="0" r="26670" b="0"/>
            <wp:wrapNone/>
            <wp:docPr id="42" name="Diagramme 4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5" r:lo="rId66" r:qs="rId67" r:cs="rId68"/>
              </a:graphicData>
            </a:graphic>
            <wp14:sizeRelH relativeFrom="margin">
              <wp14:pctWidth>0</wp14:pctWidth>
            </wp14:sizeRelH>
            <wp14:sizeRelV relativeFrom="margin">
              <wp14:pctHeight>0</wp14:pctHeight>
            </wp14:sizeRelV>
          </wp:anchor>
        </w:drawing>
      </w:r>
    </w:p>
    <w:p w14:paraId="2188F6AE" w14:textId="4B6E78CC" w:rsidR="003F32F2" w:rsidRDefault="003F32F2"/>
    <w:p w14:paraId="38D062B1" w14:textId="74B3C714" w:rsidR="003F32F2" w:rsidRDefault="003F32F2"/>
    <w:p w14:paraId="628009C8" w14:textId="1B856E03" w:rsidR="003F32F2" w:rsidRDefault="0037526D">
      <w:r>
        <w:t>Figure 7. Data flow diagram from field data collection to crop traits prediction</w:t>
      </w:r>
      <w:r w:rsidR="007A5285">
        <w:t xml:space="preserve">; CH: </w:t>
      </w:r>
      <w:proofErr w:type="spellStart"/>
      <w:r w:rsidR="007A5285">
        <w:t>Changins</w:t>
      </w:r>
      <w:proofErr w:type="spellEnd"/>
      <w:r w:rsidR="007A5285">
        <w:t xml:space="preserve">; GO: </w:t>
      </w:r>
      <w:proofErr w:type="spellStart"/>
      <w:r w:rsidR="007A5285">
        <w:t>Goumoens</w:t>
      </w:r>
      <w:proofErr w:type="spellEnd"/>
      <w:r w:rsidR="007A5285">
        <w:t xml:space="preserve">; RE: </w:t>
      </w:r>
      <w:proofErr w:type="spellStart"/>
      <w:r w:rsidR="007A5285">
        <w:t>Reckenholz</w:t>
      </w:r>
      <w:proofErr w:type="spellEnd"/>
      <w:r w:rsidR="007A5285">
        <w:t>;</w:t>
      </w:r>
    </w:p>
    <w:p w14:paraId="1270696F" w14:textId="77777777" w:rsidR="00656277" w:rsidRDefault="00B502D9">
      <w:pPr>
        <w:pStyle w:val="Titre1"/>
        <w:pBdr>
          <w:top w:val="nil"/>
          <w:left w:val="nil"/>
          <w:bottom w:val="nil"/>
          <w:right w:val="nil"/>
          <w:between w:val="nil"/>
        </w:pBdr>
      </w:pPr>
      <w:bookmarkStart w:id="16" w:name="_mtk27zhjxb66" w:colFirst="0" w:colLast="0"/>
      <w:bookmarkEnd w:id="16"/>
      <w:r>
        <w:lastRenderedPageBreak/>
        <w:t>7 Data Model</w:t>
      </w:r>
    </w:p>
    <w:p w14:paraId="73EE5A74" w14:textId="38B22C06" w:rsidR="00524085" w:rsidRDefault="00524085" w:rsidP="006325C7">
      <w:pPr>
        <w:jc w:val="both"/>
      </w:pPr>
      <w:r>
        <w:t>The models investigated in this study could be used to characterize winter wheat response in nitrogen management context</w:t>
      </w:r>
      <w:r w:rsidR="006325C7">
        <w:t xml:space="preserve"> in order to optimize grain yield and quality while reducing fertilizer amount</w:t>
      </w:r>
      <w:r>
        <w:t>. Some actual companies are already using prediction models to give nitrogen recommendation to farmers using for example satellite data.</w:t>
      </w:r>
    </w:p>
    <w:p w14:paraId="0351605B" w14:textId="76B462A0" w:rsidR="00524085" w:rsidRDefault="00524085" w:rsidP="006325C7">
      <w:pPr>
        <w:jc w:val="both"/>
      </w:pPr>
      <w:r>
        <w:t>The features that will be used as inputs to the models will be</w:t>
      </w:r>
      <w:r w:rsidR="00CC2E3E">
        <w:t xml:space="preserve"> in a first step reflectance values </w:t>
      </w:r>
      <w:r w:rsidR="007D5424">
        <w:t xml:space="preserve">that has been filtered from data cleaning, PCA and random forest analysis. </w:t>
      </w:r>
      <w:r w:rsidR="006325C7">
        <w:t xml:space="preserve">The highlighted features in previous </w:t>
      </w:r>
      <w:r w:rsidR="004A67DC">
        <w:t>analysis</w:t>
      </w:r>
      <w:r w:rsidR="006325C7">
        <w:t xml:space="preserve"> will be </w:t>
      </w:r>
      <w:r w:rsidR="004A67DC">
        <w:t>then used in a ridge regression model to avoid overfitting.</w:t>
      </w:r>
      <w:r w:rsidR="006325C7">
        <w:t xml:space="preserve"> </w:t>
      </w:r>
      <w:r w:rsidR="004A67DC">
        <w:t>Finally, t</w:t>
      </w:r>
      <w:r w:rsidR="007D5424">
        <w:t>he performance of these models will be compared to models using specific VIs already tested in literature. If needed, weather parameters could also be included as features in order to control the environment effect on reflectance values.</w:t>
      </w:r>
    </w:p>
    <w:p w14:paraId="1BE35020" w14:textId="37D2CF13" w:rsidR="00CB3509" w:rsidRDefault="004A67DC" w:rsidP="006325C7">
      <w:pPr>
        <w:jc w:val="both"/>
      </w:pPr>
      <w:r>
        <w:t xml:space="preserve">If the results of this study </w:t>
      </w:r>
      <w:r w:rsidR="00420A8F">
        <w:t>are</w:t>
      </w:r>
      <w:r>
        <w:t xml:space="preserve"> conclusive, field trials and data collection </w:t>
      </w:r>
      <w:r w:rsidR="00420A8F">
        <w:t>would need to be organized in order to validate the models with more varieties and environments</w:t>
      </w:r>
      <w:r w:rsidR="00CB3509">
        <w:t xml:space="preserve">. </w:t>
      </w:r>
      <w:r w:rsidR="006325C7">
        <w:t>To really use the models developed in this study in practice, some links still will need to be made between hyperspectral ground measurements and satellite sensors because nowadays this is the most promising tool to support farmers decision in fertilization management.</w:t>
      </w:r>
      <w:r w:rsidR="00420A8F">
        <w:t xml:space="preserve"> At the end of the project, to be able to deploy the model in an interactive way with farmers, some application developments could be made by using for example </w:t>
      </w:r>
      <w:r w:rsidR="00420A8F" w:rsidRPr="00420A8F">
        <w:t>Microsoft Power BI</w:t>
      </w:r>
      <w:r w:rsidR="00420A8F">
        <w:t>.</w:t>
      </w:r>
    </w:p>
    <w:p w14:paraId="2F8D0388" w14:textId="77777777" w:rsidR="00656277" w:rsidRDefault="00B502D9">
      <w:pPr>
        <w:pStyle w:val="Titre1"/>
      </w:pPr>
      <w:bookmarkStart w:id="17" w:name="_xyovz8obzdnp" w:colFirst="0" w:colLast="0"/>
      <w:bookmarkEnd w:id="17"/>
      <w:r>
        <w:t>8 Documentation</w:t>
      </w:r>
    </w:p>
    <w:p w14:paraId="4FCD497A" w14:textId="59B35F37" w:rsidR="00656277" w:rsidRDefault="004A67DC" w:rsidP="004A67DC">
      <w:pPr>
        <w:jc w:val="both"/>
      </w:pPr>
      <w:r w:rsidRPr="004A67DC">
        <w:t xml:space="preserve">The pipeline used in this study could be integrated into a </w:t>
      </w:r>
      <w:proofErr w:type="spellStart"/>
      <w:r w:rsidRPr="004A67DC">
        <w:t>github</w:t>
      </w:r>
      <w:proofErr w:type="spellEnd"/>
      <w:r w:rsidRPr="004A67DC">
        <w:t xml:space="preserve"> repository including the datasets and the R/Python scripts.</w:t>
      </w:r>
      <w:r w:rsidR="00420A8F">
        <w:t xml:space="preserve"> Additional protocols will be written to guide the user through the pipeline and help him to reproduce the study.</w:t>
      </w:r>
      <w:r w:rsidRPr="004A67DC">
        <w:t xml:space="preserve"> By this way, for research purpose, the observations in this study could be validated by other datasets with different environments</w:t>
      </w:r>
      <w:r>
        <w:t>.</w:t>
      </w:r>
    </w:p>
    <w:p w14:paraId="031C1ABD" w14:textId="77777777" w:rsidR="004A67DC" w:rsidRDefault="004A67DC">
      <w:pPr>
        <w:pStyle w:val="Titre1"/>
        <w:pBdr>
          <w:top w:val="nil"/>
          <w:left w:val="nil"/>
          <w:bottom w:val="nil"/>
          <w:right w:val="nil"/>
          <w:between w:val="nil"/>
        </w:pBdr>
      </w:pPr>
    </w:p>
    <w:p w14:paraId="269E22B3" w14:textId="51589D37" w:rsidR="004A67DC" w:rsidRDefault="004A67DC">
      <w:pPr>
        <w:pStyle w:val="Titre1"/>
        <w:pBdr>
          <w:top w:val="nil"/>
          <w:left w:val="nil"/>
          <w:bottom w:val="nil"/>
          <w:right w:val="nil"/>
          <w:between w:val="nil"/>
        </w:pBdr>
      </w:pPr>
    </w:p>
    <w:p w14:paraId="4F9437D2" w14:textId="042E6243" w:rsidR="00420A8F" w:rsidRDefault="00420A8F" w:rsidP="00420A8F"/>
    <w:p w14:paraId="027C5832" w14:textId="77501DF3" w:rsidR="00420A8F" w:rsidRDefault="00420A8F" w:rsidP="00420A8F"/>
    <w:p w14:paraId="5799DE6D" w14:textId="77777777" w:rsidR="00420A8F" w:rsidRPr="00420A8F" w:rsidRDefault="00420A8F" w:rsidP="00420A8F"/>
    <w:p w14:paraId="1188BBB1" w14:textId="36AF823D" w:rsidR="00656277" w:rsidRDefault="00B502D9">
      <w:pPr>
        <w:pStyle w:val="Titre1"/>
        <w:pBdr>
          <w:top w:val="nil"/>
          <w:left w:val="nil"/>
          <w:bottom w:val="nil"/>
          <w:right w:val="nil"/>
          <w:between w:val="nil"/>
        </w:pBdr>
      </w:pPr>
      <w:r>
        <w:lastRenderedPageBreak/>
        <w:t>9 Risks</w:t>
      </w:r>
    </w:p>
    <w:p w14:paraId="06242007" w14:textId="714B8FDD" w:rsidR="00F7761E" w:rsidRDefault="00F7761E" w:rsidP="00DB3DF9">
      <w:pPr>
        <w:jc w:val="both"/>
      </w:pPr>
      <w:r>
        <w:t xml:space="preserve">Hyperspectral data collection is very sensitive to specific environment condition (blue sky, low wind, dry plant material and short time frame around noon) to have good quality data and all the criterions were not always respected due to logistic reasons especially for remote field experimental sites like </w:t>
      </w:r>
      <w:proofErr w:type="spellStart"/>
      <w:r>
        <w:t>Goumoens</w:t>
      </w:r>
      <w:proofErr w:type="spellEnd"/>
      <w:r>
        <w:t xml:space="preserve"> and </w:t>
      </w:r>
      <w:proofErr w:type="spellStart"/>
      <w:r>
        <w:t>Reckenholz</w:t>
      </w:r>
      <w:proofErr w:type="spellEnd"/>
      <w:r>
        <w:t>. Without consistent good quality</w:t>
      </w:r>
      <w:r w:rsidR="00DB3DF9">
        <w:t xml:space="preserve"> data over time and over sites</w:t>
      </w:r>
      <w:r>
        <w:t xml:space="preserve">, it might be difficult to </w:t>
      </w:r>
      <w:r w:rsidR="00DB3DF9">
        <w:t xml:space="preserve">find consistent patterns to be generalized in the model for a broader application. As the data has already been collected, the only way to deal with that is to be careful during data exploration to avoid including misleading information in the next steps with supervised learning methods which will result in bad model performance. </w:t>
      </w:r>
    </w:p>
    <w:p w14:paraId="7ADAF65C" w14:textId="38DB836F" w:rsidR="00DB3DF9" w:rsidRPr="00F7761E" w:rsidRDefault="00DB3DF9" w:rsidP="00DB3DF9">
      <w:pPr>
        <w:jc w:val="both"/>
      </w:pPr>
      <w:r>
        <w:t>The other concern will be how to interpret the reflectance values at a specific time point. Indeed, reflectance value is affected by the crop stage of the wheat which can differ according to varieties. As five varieties were included in this study, it will be important to take into consideration this parameter in order to be able to interpret accurately the results.</w:t>
      </w:r>
    </w:p>
    <w:p w14:paraId="55ECC946" w14:textId="760ED030" w:rsidR="00656277" w:rsidRDefault="00B502D9">
      <w:pPr>
        <w:pStyle w:val="Titre1"/>
      </w:pPr>
      <w:bookmarkStart w:id="18" w:name="_r9xh3qn8v2wb" w:colFirst="0" w:colLast="0"/>
      <w:bookmarkEnd w:id="18"/>
      <w:r>
        <w:t>10 Preliminary Studies</w:t>
      </w:r>
    </w:p>
    <w:p w14:paraId="3155ADDC" w14:textId="3AFA0DF8" w:rsidR="007220C5" w:rsidRDefault="007220C5" w:rsidP="007220C5">
      <w:pPr>
        <w:jc w:val="both"/>
      </w:pPr>
      <w:r>
        <w:t>Some preliminary visualizations have already been performed on agronomic data in 2021 to observe the effect of the N treatments on varieties performance according to the three experimental sites (Figure 8</w:t>
      </w:r>
      <w:r w:rsidR="002B79EB">
        <w:t xml:space="preserve">, </w:t>
      </w:r>
      <w:r w:rsidR="0055001C">
        <w:t>9</w:t>
      </w:r>
      <w:r w:rsidR="002B79EB">
        <w:t xml:space="preserve"> and 10</w:t>
      </w:r>
      <w:r>
        <w:t xml:space="preserve">). Main N treatments (none, reduced and conventional application) showed already contrasted results for different crop traits like grain yield, total N in grain and biomass but this observation depended also on the experimental site (more contrast in </w:t>
      </w:r>
      <w:proofErr w:type="spellStart"/>
      <w:r>
        <w:t>Changins</w:t>
      </w:r>
      <w:proofErr w:type="spellEnd"/>
      <w:r>
        <w:t xml:space="preserve"> for example).</w:t>
      </w:r>
    </w:p>
    <w:p w14:paraId="7C7D4597" w14:textId="6CE3A47E" w:rsidR="007220C5" w:rsidRDefault="007220C5" w:rsidP="007220C5"/>
    <w:p w14:paraId="742A72AD" w14:textId="1B7E4F43" w:rsidR="007220C5" w:rsidRDefault="007220C5" w:rsidP="007220C5"/>
    <w:p w14:paraId="57B36CEB" w14:textId="19665A53" w:rsidR="007220C5" w:rsidRDefault="007220C5" w:rsidP="007220C5"/>
    <w:p w14:paraId="06A3EBA9" w14:textId="049631D6" w:rsidR="007220C5" w:rsidRDefault="007220C5" w:rsidP="007220C5"/>
    <w:p w14:paraId="11029F42" w14:textId="309498A0" w:rsidR="00415F50" w:rsidRDefault="00415F50" w:rsidP="007220C5"/>
    <w:p w14:paraId="4FAFEC92" w14:textId="2B136A97" w:rsidR="00415F50" w:rsidRDefault="00415F50" w:rsidP="007220C5"/>
    <w:p w14:paraId="22ECFC9F" w14:textId="77777777" w:rsidR="00415F50" w:rsidRDefault="00415F50" w:rsidP="007220C5"/>
    <w:p w14:paraId="66EA5AE3" w14:textId="77777777" w:rsidR="00415F50" w:rsidRDefault="00415F50" w:rsidP="007220C5"/>
    <w:p w14:paraId="694C2915" w14:textId="77777777" w:rsidR="00415F50" w:rsidRDefault="00415F50" w:rsidP="007220C5"/>
    <w:p w14:paraId="1E0242DD" w14:textId="33285BDF" w:rsidR="0055001C" w:rsidRPr="000F552C" w:rsidRDefault="00460E23" w:rsidP="00460E23">
      <w:pPr>
        <w:jc w:val="both"/>
      </w:pPr>
      <w:r w:rsidRPr="0055001C">
        <w:rPr>
          <w:noProof/>
        </w:rPr>
        <w:lastRenderedPageBreak/>
        <mc:AlternateContent>
          <mc:Choice Requires="wps">
            <w:drawing>
              <wp:anchor distT="0" distB="0" distL="114300" distR="114300" simplePos="0" relativeHeight="251744256" behindDoc="0" locked="0" layoutInCell="1" allowOverlap="1" wp14:anchorId="5DCAE517" wp14:editId="32498980">
                <wp:simplePos x="0" y="0"/>
                <wp:positionH relativeFrom="column">
                  <wp:posOffset>2693035</wp:posOffset>
                </wp:positionH>
                <wp:positionV relativeFrom="paragraph">
                  <wp:posOffset>-258445</wp:posOffset>
                </wp:positionV>
                <wp:extent cx="262393" cy="238540"/>
                <wp:effectExtent l="0" t="0" r="23495" b="28575"/>
                <wp:wrapNone/>
                <wp:docPr id="13" name="Text Box 2"/>
                <wp:cNvGraphicFramePr/>
                <a:graphic xmlns:a="http://schemas.openxmlformats.org/drawingml/2006/main">
                  <a:graphicData uri="http://schemas.microsoft.com/office/word/2010/wordprocessingShape">
                    <wps:wsp>
                      <wps:cNvSpPr txBox="1"/>
                      <wps:spPr>
                        <a:xfrm>
                          <a:off x="0" y="0"/>
                          <a:ext cx="262393" cy="238540"/>
                        </a:xfrm>
                        <a:prstGeom prst="rect">
                          <a:avLst/>
                        </a:prstGeom>
                        <a:solidFill>
                          <a:sysClr val="window" lastClr="FFFFFF"/>
                        </a:solidFill>
                        <a:ln w="6350">
                          <a:solidFill>
                            <a:prstClr val="black"/>
                          </a:solidFill>
                        </a:ln>
                      </wps:spPr>
                      <wps:txbx>
                        <w:txbxContent>
                          <w:p w14:paraId="5F229166" w14:textId="77777777" w:rsidR="0055001C" w:rsidRPr="00BF40F9" w:rsidRDefault="0055001C" w:rsidP="0055001C">
                            <w:pPr>
                              <w:pStyle w:val="Sansinterligne"/>
                              <w:rPr>
                                <w:lang w:val="en-GB"/>
                              </w:rPr>
                            </w:pPr>
                            <w:r>
                              <w:rPr>
                                <w:lang w:val="en-G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CAE517" id="_x0000_s1037" type="#_x0000_t202" style="position:absolute;left:0;text-align:left;margin-left:212.05pt;margin-top:-20.35pt;width:20.65pt;height:18.8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" fillcolor="window" strokeweight=".5pt">
                <v:textbox>
                  <w:txbxContent>
                    <w:p w14:paraId="5F229166" w14:textId="77777777" w:rsidR="0055001C" w:rsidRPr="00BF40F9" w:rsidRDefault="0055001C" w:rsidP="0055001C">
                      <w:pPr>
                        <w:pStyle w:val="Sansinterligne"/>
                        <w:rPr>
                          <w:lang w:val="en-GB"/>
                        </w:rPr>
                      </w:pPr>
                      <w:r>
                        <w:rPr>
                          <w:lang w:val="en-GB"/>
                        </w:rPr>
                        <w:t>B</w:t>
                      </w:r>
                    </w:p>
                  </w:txbxContent>
                </v:textbox>
              </v:shape>
            </w:pict>
          </mc:Fallback>
        </mc:AlternateContent>
      </w:r>
      <w:r w:rsidRPr="0055001C">
        <w:rPr>
          <w:noProof/>
        </w:rPr>
        <mc:AlternateContent>
          <mc:Choice Requires="wps">
            <w:drawing>
              <wp:anchor distT="0" distB="0" distL="114300" distR="114300" simplePos="0" relativeHeight="251743232" behindDoc="0" locked="0" layoutInCell="1" allowOverlap="1" wp14:anchorId="032CF051" wp14:editId="44552812">
                <wp:simplePos x="0" y="0"/>
                <wp:positionH relativeFrom="column">
                  <wp:posOffset>4780915</wp:posOffset>
                </wp:positionH>
                <wp:positionV relativeFrom="paragraph">
                  <wp:posOffset>-252730</wp:posOffset>
                </wp:positionV>
                <wp:extent cx="286247" cy="238125"/>
                <wp:effectExtent l="0" t="0" r="19050" b="28575"/>
                <wp:wrapNone/>
                <wp:docPr id="12" name="Text Box 2"/>
                <wp:cNvGraphicFramePr/>
                <a:graphic xmlns:a="http://schemas.openxmlformats.org/drawingml/2006/main">
                  <a:graphicData uri="http://schemas.microsoft.com/office/word/2010/wordprocessingShape">
                    <wps:wsp>
                      <wps:cNvSpPr txBox="1"/>
                      <wps:spPr>
                        <a:xfrm>
                          <a:off x="0" y="0"/>
                          <a:ext cx="286247" cy="238125"/>
                        </a:xfrm>
                        <a:prstGeom prst="rect">
                          <a:avLst/>
                        </a:prstGeom>
                        <a:solidFill>
                          <a:sysClr val="window" lastClr="FFFFFF"/>
                        </a:solidFill>
                        <a:ln w="6350">
                          <a:solidFill>
                            <a:prstClr val="black"/>
                          </a:solidFill>
                        </a:ln>
                      </wps:spPr>
                      <wps:txbx>
                        <w:txbxContent>
                          <w:p w14:paraId="5DC26EBF" w14:textId="77777777" w:rsidR="0055001C" w:rsidRPr="00BF40F9" w:rsidRDefault="0055001C" w:rsidP="0055001C">
                            <w:pPr>
                              <w:pStyle w:val="Sansinterligne"/>
                              <w:rPr>
                                <w:lang w:val="en-GB"/>
                              </w:rPr>
                            </w:pPr>
                            <w:r>
                              <w:rPr>
                                <w:lang w:val="en-GB"/>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2CF051" id="_x0000_s1038" type="#_x0000_t202" style="position:absolute;left:0;text-align:left;margin-left:376.45pt;margin-top:-19.9pt;width:22.55pt;height:18.7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" fillcolor="window" strokeweight=".5pt">
                <v:textbox>
                  <w:txbxContent>
                    <w:p w14:paraId="5DC26EBF" w14:textId="77777777" w:rsidR="0055001C" w:rsidRPr="00BF40F9" w:rsidRDefault="0055001C" w:rsidP="0055001C">
                      <w:pPr>
                        <w:pStyle w:val="Sansinterligne"/>
                        <w:rPr>
                          <w:lang w:val="en-GB"/>
                        </w:rPr>
                      </w:pPr>
                      <w:r>
                        <w:rPr>
                          <w:lang w:val="en-GB"/>
                        </w:rPr>
                        <w:t>C</w:t>
                      </w:r>
                    </w:p>
                  </w:txbxContent>
                </v:textbox>
              </v:shape>
            </w:pict>
          </mc:Fallback>
        </mc:AlternateContent>
      </w:r>
      <w:r w:rsidR="0055001C" w:rsidRPr="0055001C">
        <w:rPr>
          <w:noProof/>
        </w:rPr>
        <mc:AlternateContent>
          <mc:Choice Requires="wps">
            <w:drawing>
              <wp:anchor distT="0" distB="0" distL="114300" distR="114300" simplePos="0" relativeHeight="251742208" behindDoc="0" locked="0" layoutInCell="1" allowOverlap="1" wp14:anchorId="518AD9BD" wp14:editId="4782810B">
                <wp:simplePos x="0" y="0"/>
                <wp:positionH relativeFrom="column">
                  <wp:posOffset>715534</wp:posOffset>
                </wp:positionH>
                <wp:positionV relativeFrom="paragraph">
                  <wp:posOffset>-232410</wp:posOffset>
                </wp:positionV>
                <wp:extent cx="270344" cy="230588"/>
                <wp:effectExtent l="0" t="0" r="15875" b="17145"/>
                <wp:wrapNone/>
                <wp:docPr id="1" name="Text Box 2"/>
                <wp:cNvGraphicFramePr/>
                <a:graphic xmlns:a="http://schemas.openxmlformats.org/drawingml/2006/main">
                  <a:graphicData uri="http://schemas.microsoft.com/office/word/2010/wordprocessingShape">
                    <wps:wsp>
                      <wps:cNvSpPr txBox="1"/>
                      <wps:spPr>
                        <a:xfrm>
                          <a:off x="0" y="0"/>
                          <a:ext cx="270344" cy="230588"/>
                        </a:xfrm>
                        <a:prstGeom prst="rect">
                          <a:avLst/>
                        </a:prstGeom>
                        <a:solidFill>
                          <a:sysClr val="window" lastClr="FFFFFF"/>
                        </a:solidFill>
                        <a:ln w="6350">
                          <a:solidFill>
                            <a:prstClr val="black"/>
                          </a:solidFill>
                        </a:ln>
                      </wps:spPr>
                      <wps:txbx>
                        <w:txbxContent>
                          <w:p w14:paraId="5EDC43C5" w14:textId="77777777" w:rsidR="0055001C" w:rsidRPr="00BF40F9" w:rsidRDefault="0055001C" w:rsidP="0055001C">
                            <w:pPr>
                              <w:pStyle w:val="Sansinterligne"/>
                              <w:rPr>
                                <w:lang w:val="en-GB"/>
                              </w:rPr>
                            </w:pPr>
                            <w:r>
                              <w:rPr>
                                <w:lang w:val="en-G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8AD9BD" id="_x0000_s1039" type="#_x0000_t202" style="position:absolute;left:0;text-align:left;margin-left:56.35pt;margin-top:-18.3pt;width:21.3pt;height:18.1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" fillcolor="window" strokeweight=".5pt">
                <v:textbox>
                  <w:txbxContent>
                    <w:p w14:paraId="5EDC43C5" w14:textId="77777777" w:rsidR="0055001C" w:rsidRPr="00BF40F9" w:rsidRDefault="0055001C" w:rsidP="0055001C">
                      <w:pPr>
                        <w:pStyle w:val="Sansinterligne"/>
                        <w:rPr>
                          <w:lang w:val="en-GB"/>
                        </w:rPr>
                      </w:pPr>
                      <w:r>
                        <w:rPr>
                          <w:lang w:val="en-GB"/>
                        </w:rPr>
                        <w:t>A</w:t>
                      </w:r>
                    </w:p>
                  </w:txbxContent>
                </v:textbox>
              </v:shape>
            </w:pict>
          </mc:Fallback>
        </mc:AlternateContent>
      </w:r>
      <w:r w:rsidR="007220C5" w:rsidRPr="00827F8E">
        <w:rPr>
          <w:noProof/>
        </w:rPr>
        <w:drawing>
          <wp:inline distT="0" distB="0" distL="0" distR="0" wp14:anchorId="1D6D3CC6" wp14:editId="02C149C1">
            <wp:extent cx="1828800" cy="1877226"/>
            <wp:effectExtent l="0" t="0" r="0" b="8890"/>
            <wp:docPr id="3425219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2521931" name=""/>
                    <pic:cNvPicPr/>
                  </pic:nvPicPr>
                  <pic:blipFill>
                    <a:blip r:embed="rId70"/>
                    <a:stretch>
                      <a:fillRect/>
                    </a:stretch>
                  </pic:blipFill>
                  <pic:spPr>
                    <a:xfrm>
                      <a:off x="0" y="0"/>
                      <a:ext cx="1856276" cy="1905429"/>
                    </a:xfrm>
                    <a:prstGeom prst="rect">
                      <a:avLst/>
                    </a:prstGeom>
                  </pic:spPr>
                </pic:pic>
              </a:graphicData>
            </a:graphic>
          </wp:inline>
        </w:drawing>
      </w:r>
      <w:r w:rsidR="007220C5">
        <w:t xml:space="preserve">  </w:t>
      </w:r>
      <w:r w:rsidR="007220C5" w:rsidRPr="008F32F8">
        <w:rPr>
          <w:noProof/>
        </w:rPr>
        <w:drawing>
          <wp:inline distT="0" distB="0" distL="0" distR="0" wp14:anchorId="4C373213" wp14:editId="7C88EF3F">
            <wp:extent cx="1854200" cy="1892205"/>
            <wp:effectExtent l="0" t="0" r="0" b="0"/>
            <wp:docPr id="12020790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2079068" name=""/>
                    <pic:cNvPicPr/>
                  </pic:nvPicPr>
                  <pic:blipFill>
                    <a:blip r:embed="rId71"/>
                    <a:stretch>
                      <a:fillRect/>
                    </a:stretch>
                  </pic:blipFill>
                  <pic:spPr>
                    <a:xfrm>
                      <a:off x="0" y="0"/>
                      <a:ext cx="1870915" cy="1909263"/>
                    </a:xfrm>
                    <a:prstGeom prst="rect">
                      <a:avLst/>
                    </a:prstGeom>
                  </pic:spPr>
                </pic:pic>
              </a:graphicData>
            </a:graphic>
          </wp:inline>
        </w:drawing>
      </w:r>
      <w:r w:rsidR="007220C5">
        <w:t xml:space="preserve">  </w:t>
      </w:r>
      <w:r w:rsidR="007220C5" w:rsidRPr="008F32F8">
        <w:rPr>
          <w:noProof/>
        </w:rPr>
        <w:drawing>
          <wp:inline distT="0" distB="0" distL="0" distR="0" wp14:anchorId="2C4F4DC2" wp14:editId="618FFAAF">
            <wp:extent cx="1843192" cy="1870351"/>
            <wp:effectExtent l="0" t="0" r="5080" b="0"/>
            <wp:docPr id="2726258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625846" name=""/>
                    <pic:cNvPicPr/>
                  </pic:nvPicPr>
                  <pic:blipFill>
                    <a:blip r:embed="rId72"/>
                    <a:stretch>
                      <a:fillRect/>
                    </a:stretch>
                  </pic:blipFill>
                  <pic:spPr>
                    <a:xfrm>
                      <a:off x="0" y="0"/>
                      <a:ext cx="1866484" cy="1893987"/>
                    </a:xfrm>
                    <a:prstGeom prst="rect">
                      <a:avLst/>
                    </a:prstGeom>
                  </pic:spPr>
                </pic:pic>
              </a:graphicData>
            </a:graphic>
          </wp:inline>
        </w:drawing>
      </w:r>
      <w:r w:rsidR="0055001C">
        <w:t xml:space="preserve">Figure 8. Heatmaps of agronomic parameters like </w:t>
      </w:r>
      <w:r w:rsidR="0055001C" w:rsidRPr="0055001C">
        <w:t>grain yield</w:t>
      </w:r>
      <w:r w:rsidR="0055001C">
        <w:t xml:space="preserve"> in kg/m</w:t>
      </w:r>
      <w:r w:rsidR="0055001C" w:rsidRPr="0055001C">
        <w:rPr>
          <w:vertAlign w:val="superscript"/>
        </w:rPr>
        <w:t>2</w:t>
      </w:r>
      <w:r w:rsidR="0055001C">
        <w:t xml:space="preserve"> (A</w:t>
      </w:r>
      <w:proofErr w:type="gramStart"/>
      <w:r w:rsidR="0055001C">
        <w:t>)</w:t>
      </w:r>
      <w:r w:rsidR="0055001C">
        <w:rPr>
          <w:vertAlign w:val="superscript"/>
        </w:rPr>
        <w:t xml:space="preserve"> </w:t>
      </w:r>
      <w:r w:rsidR="0055001C" w:rsidRPr="0055001C">
        <w:t>,</w:t>
      </w:r>
      <w:proofErr w:type="gramEnd"/>
      <w:r w:rsidR="0055001C" w:rsidRPr="0055001C">
        <w:t xml:space="preserve"> total N in grain</w:t>
      </w:r>
      <w:r w:rsidR="0055001C">
        <w:t xml:space="preserve"> in %</w:t>
      </w:r>
      <w:r w:rsidR="0055001C" w:rsidRPr="0055001C">
        <w:t xml:space="preserve"> </w:t>
      </w:r>
      <w:r w:rsidR="0055001C">
        <w:t xml:space="preserve">(B) </w:t>
      </w:r>
      <w:r w:rsidR="0055001C" w:rsidRPr="0055001C">
        <w:t>and biomass</w:t>
      </w:r>
      <w:r w:rsidR="0055001C">
        <w:t xml:space="preserve"> in kg/m</w:t>
      </w:r>
      <w:r w:rsidR="0055001C" w:rsidRPr="0055001C">
        <w:rPr>
          <w:vertAlign w:val="superscript"/>
        </w:rPr>
        <w:t>2</w:t>
      </w:r>
      <w:r w:rsidR="0055001C">
        <w:t xml:space="preserve"> (C); CH: </w:t>
      </w:r>
      <w:proofErr w:type="spellStart"/>
      <w:r w:rsidR="0055001C">
        <w:t>Changins</w:t>
      </w:r>
      <w:proofErr w:type="spellEnd"/>
      <w:r w:rsidR="0055001C">
        <w:t xml:space="preserve">; GO: </w:t>
      </w:r>
      <w:proofErr w:type="spellStart"/>
      <w:r w:rsidR="0055001C">
        <w:t>Goumoens</w:t>
      </w:r>
      <w:proofErr w:type="spellEnd"/>
      <w:r w:rsidR="0055001C">
        <w:t xml:space="preserve">; RE: </w:t>
      </w:r>
      <w:proofErr w:type="spellStart"/>
      <w:r w:rsidR="0055001C">
        <w:t>Reckenholz</w:t>
      </w:r>
      <w:proofErr w:type="spellEnd"/>
      <w:r w:rsidR="000F552C">
        <w:t xml:space="preserve">; N0: </w:t>
      </w:r>
      <w:r w:rsidR="000F552C" w:rsidRPr="000F552C">
        <w:t>N</w:t>
      </w:r>
      <w:r w:rsidR="000F552C" w:rsidRPr="000F552C">
        <w:rPr>
          <w:vertAlign w:val="subscript"/>
        </w:rPr>
        <w:t>0-0-0</w:t>
      </w:r>
      <w:r w:rsidR="000F552C">
        <w:t>; N</w:t>
      </w:r>
      <w:r w:rsidR="005973D8">
        <w:t>1</w:t>
      </w:r>
      <w:r w:rsidR="000F552C">
        <w:t xml:space="preserve">: </w:t>
      </w:r>
      <w:r w:rsidR="000F552C" w:rsidRPr="000F552C">
        <w:rPr>
          <w:vertAlign w:val="subscript"/>
        </w:rPr>
        <w:t>N20-40-20</w:t>
      </w:r>
      <w:r w:rsidR="000F552C">
        <w:t>; N</w:t>
      </w:r>
      <w:r w:rsidR="005973D8">
        <w:t>2</w:t>
      </w:r>
      <w:r w:rsidR="000F552C">
        <w:t xml:space="preserve">: </w:t>
      </w:r>
      <w:r w:rsidR="000F552C" w:rsidRPr="000F552C">
        <w:t>N</w:t>
      </w:r>
      <w:r w:rsidR="000F552C" w:rsidRPr="000F552C">
        <w:rPr>
          <w:vertAlign w:val="subscript"/>
        </w:rPr>
        <w:t>20-60-0</w:t>
      </w:r>
      <w:r w:rsidR="000F552C">
        <w:t>; N</w:t>
      </w:r>
      <w:r w:rsidR="005973D8">
        <w:t>3</w:t>
      </w:r>
      <w:r w:rsidR="000F552C">
        <w:t xml:space="preserve">: </w:t>
      </w:r>
      <w:r w:rsidR="000F552C" w:rsidRPr="000F552C">
        <w:t>N</w:t>
      </w:r>
      <w:r w:rsidR="000F552C" w:rsidRPr="000F552C">
        <w:rPr>
          <w:vertAlign w:val="subscript"/>
        </w:rPr>
        <w:t>40-80-40</w:t>
      </w:r>
      <w:r w:rsidR="000F552C">
        <w:t>; N</w:t>
      </w:r>
      <w:r w:rsidR="005973D8">
        <w:t>4</w:t>
      </w:r>
      <w:r w:rsidR="000F552C">
        <w:t xml:space="preserve">: </w:t>
      </w:r>
      <w:r w:rsidR="000F552C" w:rsidRPr="000F552C">
        <w:t>N</w:t>
      </w:r>
      <w:r w:rsidR="000F552C" w:rsidRPr="000F552C">
        <w:rPr>
          <w:vertAlign w:val="subscript"/>
        </w:rPr>
        <w:t>40-120-0</w:t>
      </w:r>
      <w:r w:rsidR="000F552C">
        <w:t>.</w:t>
      </w:r>
      <w:r w:rsidR="00415F50" w:rsidRPr="00415F50">
        <w:rPr>
          <w:noProof/>
        </w:rPr>
        <w:t xml:space="preserve"> </w:t>
      </w:r>
    </w:p>
    <w:p w14:paraId="0A3DD1A4" w14:textId="7BAA8FD2" w:rsidR="0055001C" w:rsidRDefault="00CD473C" w:rsidP="007220C5">
      <w:r>
        <w:rPr>
          <w:noProof/>
        </w:rPr>
        <w:drawing>
          <wp:anchor distT="0" distB="0" distL="114300" distR="114300" simplePos="0" relativeHeight="251748352" behindDoc="0" locked="0" layoutInCell="1" allowOverlap="1" wp14:anchorId="36DD278D" wp14:editId="422D7C61">
            <wp:simplePos x="0" y="0"/>
            <wp:positionH relativeFrom="column">
              <wp:posOffset>2736850</wp:posOffset>
            </wp:positionH>
            <wp:positionV relativeFrom="paragraph">
              <wp:posOffset>242570</wp:posOffset>
            </wp:positionV>
            <wp:extent cx="285750" cy="241300"/>
            <wp:effectExtent l="0" t="0" r="0" b="6350"/>
            <wp:wrapNone/>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85750" cy="241300"/>
                    </a:xfrm>
                    <a:prstGeom prst="rect">
                      <a:avLst/>
                    </a:prstGeom>
                    <a:noFill/>
                  </pic:spPr>
                </pic:pic>
              </a:graphicData>
            </a:graphic>
            <wp14:sizeRelH relativeFrom="margin">
              <wp14:pctWidth>0</wp14:pctWidth>
            </wp14:sizeRelH>
            <wp14:sizeRelV relativeFrom="margin">
              <wp14:pctHeight>0</wp14:pctHeight>
            </wp14:sizeRelV>
          </wp:anchor>
        </w:drawing>
      </w:r>
      <w:r w:rsidRPr="0055001C">
        <w:rPr>
          <w:noProof/>
        </w:rPr>
        <mc:AlternateContent>
          <mc:Choice Requires="wps">
            <w:drawing>
              <wp:anchor distT="0" distB="0" distL="114300" distR="114300" simplePos="0" relativeHeight="251752448" behindDoc="0" locked="0" layoutInCell="1" allowOverlap="1" wp14:anchorId="144E1DFA" wp14:editId="61667632">
                <wp:simplePos x="0" y="0"/>
                <wp:positionH relativeFrom="column">
                  <wp:posOffset>4705350</wp:posOffset>
                </wp:positionH>
                <wp:positionV relativeFrom="paragraph">
                  <wp:posOffset>227965</wp:posOffset>
                </wp:positionV>
                <wp:extent cx="286247" cy="238125"/>
                <wp:effectExtent l="0" t="0" r="19050" b="28575"/>
                <wp:wrapNone/>
                <wp:docPr id="48" name="Text Box 2"/>
                <wp:cNvGraphicFramePr/>
                <a:graphic xmlns:a="http://schemas.openxmlformats.org/drawingml/2006/main">
                  <a:graphicData uri="http://schemas.microsoft.com/office/word/2010/wordprocessingShape">
                    <wps:wsp>
                      <wps:cNvSpPr txBox="1"/>
                      <wps:spPr>
                        <a:xfrm>
                          <a:off x="0" y="0"/>
                          <a:ext cx="286247" cy="238125"/>
                        </a:xfrm>
                        <a:prstGeom prst="rect">
                          <a:avLst/>
                        </a:prstGeom>
                        <a:solidFill>
                          <a:sysClr val="window" lastClr="FFFFFF"/>
                        </a:solidFill>
                        <a:ln w="6350">
                          <a:solidFill>
                            <a:prstClr val="black"/>
                          </a:solidFill>
                        </a:ln>
                      </wps:spPr>
                      <wps:txbx>
                        <w:txbxContent>
                          <w:p w14:paraId="4DCFBE17" w14:textId="77777777" w:rsidR="00415F50" w:rsidRPr="00BF40F9" w:rsidRDefault="00415F50" w:rsidP="00415F50">
                            <w:pPr>
                              <w:pStyle w:val="Sansinterligne"/>
                              <w:rPr>
                                <w:lang w:val="en-GB"/>
                              </w:rPr>
                            </w:pPr>
                            <w:r>
                              <w:rPr>
                                <w:lang w:val="en-GB"/>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4E1DFA" id="_x0000_s1040" type="#_x0000_t202" style="position:absolute;margin-left:370.5pt;margin-top:17.95pt;width:22.55pt;height:18.7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" fillcolor="window" strokeweight=".5pt">
                <v:textbox>
                  <w:txbxContent>
                    <w:p w14:paraId="4DCFBE17" w14:textId="77777777" w:rsidR="00415F50" w:rsidRPr="00BF40F9" w:rsidRDefault="00415F50" w:rsidP="00415F50">
                      <w:pPr>
                        <w:pStyle w:val="Sansinterligne"/>
                        <w:rPr>
                          <w:lang w:val="en-GB"/>
                        </w:rPr>
                      </w:pPr>
                      <w:r>
                        <w:rPr>
                          <w:lang w:val="en-GB"/>
                        </w:rPr>
                        <w:t>C</w:t>
                      </w:r>
                    </w:p>
                  </w:txbxContent>
                </v:textbox>
              </v:shape>
            </w:pict>
          </mc:Fallback>
        </mc:AlternateContent>
      </w:r>
      <w:r>
        <w:rPr>
          <w:noProof/>
        </w:rPr>
        <w:drawing>
          <wp:anchor distT="0" distB="0" distL="114300" distR="114300" simplePos="0" relativeHeight="251745280" behindDoc="0" locked="0" layoutInCell="1" allowOverlap="1" wp14:anchorId="352F7E34" wp14:editId="1823B192">
            <wp:simplePos x="0" y="0"/>
            <wp:positionH relativeFrom="column">
              <wp:posOffset>781050</wp:posOffset>
            </wp:positionH>
            <wp:positionV relativeFrom="paragraph">
              <wp:posOffset>261620</wp:posOffset>
            </wp:positionV>
            <wp:extent cx="285750" cy="247650"/>
            <wp:effectExtent l="0" t="0" r="0" b="0"/>
            <wp:wrapNone/>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85750" cy="247650"/>
                    </a:xfrm>
                    <a:prstGeom prst="rect">
                      <a:avLst/>
                    </a:prstGeom>
                    <a:noFill/>
                  </pic:spPr>
                </pic:pic>
              </a:graphicData>
            </a:graphic>
          </wp:anchor>
        </w:drawing>
      </w:r>
    </w:p>
    <w:p w14:paraId="417A1601" w14:textId="31F72F5B" w:rsidR="007220C5" w:rsidRDefault="007220C5" w:rsidP="007220C5">
      <w:r w:rsidRPr="00C27984">
        <w:rPr>
          <w:noProof/>
        </w:rPr>
        <w:drawing>
          <wp:inline distT="0" distB="0" distL="0" distR="0" wp14:anchorId="03E07833" wp14:editId="556FDFD1">
            <wp:extent cx="1831340" cy="968626"/>
            <wp:effectExtent l="0" t="0" r="0" b="3175"/>
            <wp:docPr id="14920601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2060117" name=""/>
                    <pic:cNvPicPr/>
                  </pic:nvPicPr>
                  <pic:blipFill>
                    <a:blip r:embed="rId75"/>
                    <a:stretch>
                      <a:fillRect/>
                    </a:stretch>
                  </pic:blipFill>
                  <pic:spPr>
                    <a:xfrm>
                      <a:off x="0" y="0"/>
                      <a:ext cx="1854830" cy="981050"/>
                    </a:xfrm>
                    <a:prstGeom prst="rect">
                      <a:avLst/>
                    </a:prstGeom>
                  </pic:spPr>
                </pic:pic>
              </a:graphicData>
            </a:graphic>
          </wp:inline>
        </w:drawing>
      </w:r>
      <w:r>
        <w:t xml:space="preserve">  </w:t>
      </w:r>
      <w:r w:rsidRPr="00C27984">
        <w:rPr>
          <w:noProof/>
        </w:rPr>
        <w:drawing>
          <wp:inline distT="0" distB="0" distL="0" distR="0" wp14:anchorId="3FEA43F8" wp14:editId="193E6247">
            <wp:extent cx="1863803" cy="998186"/>
            <wp:effectExtent l="0" t="0" r="3175" b="0"/>
            <wp:docPr id="21029741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974113" name=""/>
                    <pic:cNvPicPr/>
                  </pic:nvPicPr>
                  <pic:blipFill>
                    <a:blip r:embed="rId76"/>
                    <a:stretch>
                      <a:fillRect/>
                    </a:stretch>
                  </pic:blipFill>
                  <pic:spPr>
                    <a:xfrm>
                      <a:off x="0" y="0"/>
                      <a:ext cx="1901472" cy="1018360"/>
                    </a:xfrm>
                    <a:prstGeom prst="rect">
                      <a:avLst/>
                    </a:prstGeom>
                  </pic:spPr>
                </pic:pic>
              </a:graphicData>
            </a:graphic>
          </wp:inline>
        </w:drawing>
      </w:r>
      <w:r>
        <w:t xml:space="preserve">  </w:t>
      </w:r>
      <w:r w:rsidRPr="00C27984">
        <w:rPr>
          <w:noProof/>
        </w:rPr>
        <w:drawing>
          <wp:inline distT="0" distB="0" distL="0" distR="0" wp14:anchorId="094D07D3" wp14:editId="6B31EECF">
            <wp:extent cx="1893338" cy="1003935"/>
            <wp:effectExtent l="0" t="0" r="0" b="5715"/>
            <wp:docPr id="20322597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2259795" name=""/>
                    <pic:cNvPicPr/>
                  </pic:nvPicPr>
                  <pic:blipFill>
                    <a:blip r:embed="rId77"/>
                    <a:stretch>
                      <a:fillRect/>
                    </a:stretch>
                  </pic:blipFill>
                  <pic:spPr>
                    <a:xfrm>
                      <a:off x="0" y="0"/>
                      <a:ext cx="1909237" cy="1012366"/>
                    </a:xfrm>
                    <a:prstGeom prst="rect">
                      <a:avLst/>
                    </a:prstGeom>
                  </pic:spPr>
                </pic:pic>
              </a:graphicData>
            </a:graphic>
          </wp:inline>
        </w:drawing>
      </w:r>
    </w:p>
    <w:p w14:paraId="1485A79F" w14:textId="1DB95020" w:rsidR="000F552C" w:rsidRPr="000F552C" w:rsidRDefault="00415F50" w:rsidP="00415F50">
      <w:pPr>
        <w:jc w:val="both"/>
      </w:pPr>
      <w:r>
        <w:t xml:space="preserve">Figure 9. </w:t>
      </w:r>
      <w:proofErr w:type="spellStart"/>
      <w:r w:rsidR="000F552C">
        <w:t>Barplots</w:t>
      </w:r>
      <w:proofErr w:type="spellEnd"/>
      <w:r w:rsidR="000F552C">
        <w:t xml:space="preserve"> of grain yield in kg/m</w:t>
      </w:r>
      <w:r w:rsidR="000F552C" w:rsidRPr="0055001C">
        <w:rPr>
          <w:vertAlign w:val="superscript"/>
        </w:rPr>
        <w:t>2</w:t>
      </w:r>
      <w:r w:rsidR="000F552C">
        <w:t xml:space="preserve"> at the three experimental sites: </w:t>
      </w:r>
      <w:proofErr w:type="spellStart"/>
      <w:r w:rsidR="000F552C">
        <w:t>Changins</w:t>
      </w:r>
      <w:proofErr w:type="spellEnd"/>
      <w:r w:rsidR="000F552C">
        <w:t xml:space="preserve"> (A), </w:t>
      </w:r>
      <w:proofErr w:type="spellStart"/>
      <w:r w:rsidR="000F552C">
        <w:t>Goumoens</w:t>
      </w:r>
      <w:proofErr w:type="spellEnd"/>
      <w:r w:rsidR="000F552C">
        <w:t xml:space="preserve"> (B) and </w:t>
      </w:r>
      <w:proofErr w:type="spellStart"/>
      <w:r w:rsidR="000F552C">
        <w:t>Reckenholz</w:t>
      </w:r>
      <w:proofErr w:type="spellEnd"/>
      <w:r w:rsidR="000F552C">
        <w:t xml:space="preserve"> (C). Red trend line shows the variance in grain yield according to N treatments. N0: </w:t>
      </w:r>
      <w:r w:rsidR="000F552C" w:rsidRPr="000F552C">
        <w:t>N</w:t>
      </w:r>
      <w:r w:rsidR="000F552C" w:rsidRPr="000F552C">
        <w:rPr>
          <w:vertAlign w:val="subscript"/>
        </w:rPr>
        <w:t>0-0-0</w:t>
      </w:r>
      <w:r w:rsidR="000F552C">
        <w:t>; N</w:t>
      </w:r>
      <w:r w:rsidR="005973D8">
        <w:t>1</w:t>
      </w:r>
      <w:r w:rsidR="000F552C">
        <w:t xml:space="preserve">: </w:t>
      </w:r>
      <w:r w:rsidR="000F552C" w:rsidRPr="000F552C">
        <w:rPr>
          <w:vertAlign w:val="subscript"/>
        </w:rPr>
        <w:t>N20-40-20</w:t>
      </w:r>
      <w:r w:rsidR="000F552C">
        <w:t>; N</w:t>
      </w:r>
      <w:r w:rsidR="005973D8">
        <w:t>2</w:t>
      </w:r>
      <w:r w:rsidR="000F552C">
        <w:t xml:space="preserve">: </w:t>
      </w:r>
      <w:r w:rsidR="000F552C" w:rsidRPr="000F552C">
        <w:t>N</w:t>
      </w:r>
      <w:r w:rsidR="000F552C" w:rsidRPr="000F552C">
        <w:rPr>
          <w:vertAlign w:val="subscript"/>
        </w:rPr>
        <w:t>20-60-0</w:t>
      </w:r>
      <w:r w:rsidR="000F552C">
        <w:t>; N</w:t>
      </w:r>
      <w:r w:rsidR="005973D8">
        <w:t>3</w:t>
      </w:r>
      <w:r w:rsidR="000F552C">
        <w:t xml:space="preserve">: </w:t>
      </w:r>
      <w:r w:rsidR="000F552C" w:rsidRPr="000F552C">
        <w:t>N</w:t>
      </w:r>
      <w:r w:rsidR="000F552C" w:rsidRPr="000F552C">
        <w:rPr>
          <w:vertAlign w:val="subscript"/>
        </w:rPr>
        <w:t>40-80-40</w:t>
      </w:r>
      <w:r w:rsidR="000F552C">
        <w:t>; N</w:t>
      </w:r>
      <w:r w:rsidR="005973D8">
        <w:t>4</w:t>
      </w:r>
      <w:r w:rsidR="000F552C">
        <w:t xml:space="preserve">: </w:t>
      </w:r>
      <w:r w:rsidR="000F552C" w:rsidRPr="000F552C">
        <w:t>N</w:t>
      </w:r>
      <w:r w:rsidR="000F552C" w:rsidRPr="000F552C">
        <w:rPr>
          <w:vertAlign w:val="subscript"/>
        </w:rPr>
        <w:t>40-120-0</w:t>
      </w:r>
      <w:r w:rsidR="000F552C">
        <w:t>.</w:t>
      </w:r>
    </w:p>
    <w:p w14:paraId="65056902" w14:textId="69CA8F8F" w:rsidR="000F552C" w:rsidRDefault="00CD473C" w:rsidP="007220C5">
      <w:r>
        <w:rPr>
          <w:noProof/>
        </w:rPr>
        <w:drawing>
          <wp:anchor distT="0" distB="0" distL="114300" distR="114300" simplePos="0" relativeHeight="251750400" behindDoc="0" locked="0" layoutInCell="1" allowOverlap="1" wp14:anchorId="0A00CF5D" wp14:editId="0546F4DB">
            <wp:simplePos x="0" y="0"/>
            <wp:positionH relativeFrom="column">
              <wp:posOffset>2743200</wp:posOffset>
            </wp:positionH>
            <wp:positionV relativeFrom="paragraph">
              <wp:posOffset>240665</wp:posOffset>
            </wp:positionV>
            <wp:extent cx="285750" cy="266700"/>
            <wp:effectExtent l="0" t="0" r="0" b="0"/>
            <wp:wrapNone/>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85750" cy="266700"/>
                    </a:xfrm>
                    <a:prstGeom prst="rect">
                      <a:avLst/>
                    </a:prstGeom>
                    <a:noFill/>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58592" behindDoc="0" locked="0" layoutInCell="1" allowOverlap="1" wp14:anchorId="1F36EA28" wp14:editId="0989A742">
            <wp:simplePos x="0" y="0"/>
            <wp:positionH relativeFrom="column">
              <wp:posOffset>4762500</wp:posOffset>
            </wp:positionH>
            <wp:positionV relativeFrom="paragraph">
              <wp:posOffset>265430</wp:posOffset>
            </wp:positionV>
            <wp:extent cx="304800" cy="266700"/>
            <wp:effectExtent l="0" t="0" r="0" b="0"/>
            <wp:wrapNone/>
            <wp:docPr id="52" name="Imag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304800" cy="266700"/>
                    </a:xfrm>
                    <a:prstGeom prst="rect">
                      <a:avLst/>
                    </a:prstGeom>
                    <a:noFill/>
                  </pic:spPr>
                </pic:pic>
              </a:graphicData>
            </a:graphic>
            <wp14:sizeRelH relativeFrom="margin">
              <wp14:pctWidth>0</wp14:pctWidth>
            </wp14:sizeRelH>
          </wp:anchor>
        </w:drawing>
      </w:r>
      <w:r w:rsidRPr="0055001C">
        <w:rPr>
          <w:noProof/>
        </w:rPr>
        <mc:AlternateContent>
          <mc:Choice Requires="wps">
            <w:drawing>
              <wp:anchor distT="0" distB="0" distL="114300" distR="114300" simplePos="0" relativeHeight="251747328" behindDoc="0" locked="0" layoutInCell="1" allowOverlap="1" wp14:anchorId="32C9B313" wp14:editId="4E4CC33B">
                <wp:simplePos x="0" y="0"/>
                <wp:positionH relativeFrom="column">
                  <wp:posOffset>628650</wp:posOffset>
                </wp:positionH>
                <wp:positionV relativeFrom="paragraph">
                  <wp:posOffset>227965</wp:posOffset>
                </wp:positionV>
                <wp:extent cx="270344" cy="230588"/>
                <wp:effectExtent l="0" t="0" r="15875" b="17145"/>
                <wp:wrapNone/>
                <wp:docPr id="27" name="Text Box 2"/>
                <wp:cNvGraphicFramePr/>
                <a:graphic xmlns:a="http://schemas.openxmlformats.org/drawingml/2006/main">
                  <a:graphicData uri="http://schemas.microsoft.com/office/word/2010/wordprocessingShape">
                    <wps:wsp>
                      <wps:cNvSpPr txBox="1"/>
                      <wps:spPr>
                        <a:xfrm>
                          <a:off x="0" y="0"/>
                          <a:ext cx="270344" cy="230588"/>
                        </a:xfrm>
                        <a:prstGeom prst="rect">
                          <a:avLst/>
                        </a:prstGeom>
                        <a:solidFill>
                          <a:sysClr val="window" lastClr="FFFFFF"/>
                        </a:solidFill>
                        <a:ln w="6350">
                          <a:solidFill>
                            <a:prstClr val="black"/>
                          </a:solidFill>
                        </a:ln>
                      </wps:spPr>
                      <wps:txbx>
                        <w:txbxContent>
                          <w:p w14:paraId="21D19608" w14:textId="77777777" w:rsidR="00415F50" w:rsidRPr="00BF40F9" w:rsidRDefault="00415F50" w:rsidP="00415F50">
                            <w:pPr>
                              <w:pStyle w:val="Sansinterligne"/>
                              <w:rPr>
                                <w:lang w:val="en-GB"/>
                              </w:rPr>
                            </w:pPr>
                            <w:r>
                              <w:rPr>
                                <w:lang w:val="en-G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C9B313" id="_x0000_s1041" type="#_x0000_t202" style="position:absolute;margin-left:49.5pt;margin-top:17.95pt;width:21.3pt;height:18.1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" fillcolor="window" strokeweight=".5pt">
                <v:textbox>
                  <w:txbxContent>
                    <w:p w14:paraId="21D19608" w14:textId="77777777" w:rsidR="00415F50" w:rsidRPr="00BF40F9" w:rsidRDefault="00415F50" w:rsidP="00415F50">
                      <w:pPr>
                        <w:pStyle w:val="Sansinterligne"/>
                        <w:rPr>
                          <w:lang w:val="en-GB"/>
                        </w:rPr>
                      </w:pPr>
                      <w:r>
                        <w:rPr>
                          <w:lang w:val="en-GB"/>
                        </w:rPr>
                        <w:t>A</w:t>
                      </w:r>
                    </w:p>
                  </w:txbxContent>
                </v:textbox>
              </v:shape>
            </w:pict>
          </mc:Fallback>
        </mc:AlternateContent>
      </w:r>
    </w:p>
    <w:p w14:paraId="739E0AA0" w14:textId="48A3F268" w:rsidR="000F552C" w:rsidRPr="000F552C" w:rsidRDefault="007220C5" w:rsidP="00460E23">
      <w:pPr>
        <w:jc w:val="both"/>
      </w:pPr>
      <w:r w:rsidRPr="00A806F9">
        <w:rPr>
          <w:noProof/>
        </w:rPr>
        <w:drawing>
          <wp:inline distT="0" distB="0" distL="0" distR="0" wp14:anchorId="75A36E23" wp14:editId="19C52722">
            <wp:extent cx="1869440" cy="966201"/>
            <wp:effectExtent l="0" t="0" r="0" b="5715"/>
            <wp:docPr id="1743784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378496" name=""/>
                    <pic:cNvPicPr/>
                  </pic:nvPicPr>
                  <pic:blipFill>
                    <a:blip r:embed="rId79"/>
                    <a:stretch>
                      <a:fillRect/>
                    </a:stretch>
                  </pic:blipFill>
                  <pic:spPr>
                    <a:xfrm>
                      <a:off x="0" y="0"/>
                      <a:ext cx="1887710" cy="975644"/>
                    </a:xfrm>
                    <a:prstGeom prst="rect">
                      <a:avLst/>
                    </a:prstGeom>
                  </pic:spPr>
                </pic:pic>
              </a:graphicData>
            </a:graphic>
          </wp:inline>
        </w:drawing>
      </w:r>
      <w:r>
        <w:t xml:space="preserve">   </w:t>
      </w:r>
      <w:r w:rsidRPr="00A806F9">
        <w:rPr>
          <w:noProof/>
        </w:rPr>
        <w:drawing>
          <wp:inline distT="0" distB="0" distL="0" distR="0" wp14:anchorId="3B7B04EA" wp14:editId="79785C5F">
            <wp:extent cx="1881753" cy="969645"/>
            <wp:effectExtent l="0" t="0" r="4445" b="1905"/>
            <wp:docPr id="6962580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258014" name=""/>
                    <pic:cNvPicPr/>
                  </pic:nvPicPr>
                  <pic:blipFill>
                    <a:blip r:embed="rId80"/>
                    <a:stretch>
                      <a:fillRect/>
                    </a:stretch>
                  </pic:blipFill>
                  <pic:spPr>
                    <a:xfrm>
                      <a:off x="0" y="0"/>
                      <a:ext cx="1904502" cy="981367"/>
                    </a:xfrm>
                    <a:prstGeom prst="rect">
                      <a:avLst/>
                    </a:prstGeom>
                  </pic:spPr>
                </pic:pic>
              </a:graphicData>
            </a:graphic>
          </wp:inline>
        </w:drawing>
      </w:r>
      <w:r>
        <w:t xml:space="preserve">  </w:t>
      </w:r>
      <w:r w:rsidRPr="00A806F9">
        <w:rPr>
          <w:noProof/>
        </w:rPr>
        <w:drawing>
          <wp:inline distT="0" distB="0" distL="0" distR="0" wp14:anchorId="197CA0C6" wp14:editId="5D3093EF">
            <wp:extent cx="1810340" cy="933450"/>
            <wp:effectExtent l="0" t="0" r="0" b="0"/>
            <wp:docPr id="2115468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468218" name=""/>
                    <pic:cNvPicPr/>
                  </pic:nvPicPr>
                  <pic:blipFill>
                    <a:blip r:embed="rId81"/>
                    <a:stretch>
                      <a:fillRect/>
                    </a:stretch>
                  </pic:blipFill>
                  <pic:spPr>
                    <a:xfrm>
                      <a:off x="0" y="0"/>
                      <a:ext cx="1833182" cy="945228"/>
                    </a:xfrm>
                    <a:prstGeom prst="rect">
                      <a:avLst/>
                    </a:prstGeom>
                  </pic:spPr>
                </pic:pic>
              </a:graphicData>
            </a:graphic>
          </wp:inline>
        </w:drawing>
      </w:r>
      <w:r w:rsidR="00415F50" w:rsidRPr="00415F50">
        <w:t xml:space="preserve"> </w:t>
      </w:r>
      <w:r w:rsidR="00415F50">
        <w:t xml:space="preserve">Figure 10. </w:t>
      </w:r>
      <w:r w:rsidR="000F552C">
        <w:t>Boxplots of grain yield in kg/m</w:t>
      </w:r>
      <w:r w:rsidR="000F552C" w:rsidRPr="0055001C">
        <w:rPr>
          <w:vertAlign w:val="superscript"/>
        </w:rPr>
        <w:t>2</w:t>
      </w:r>
      <w:r w:rsidR="000F552C">
        <w:t xml:space="preserve"> at the three experimental sites: </w:t>
      </w:r>
      <w:proofErr w:type="spellStart"/>
      <w:r w:rsidR="000F552C">
        <w:t>Changins</w:t>
      </w:r>
      <w:proofErr w:type="spellEnd"/>
      <w:r w:rsidR="000F552C">
        <w:t xml:space="preserve"> (A), </w:t>
      </w:r>
      <w:proofErr w:type="spellStart"/>
      <w:r w:rsidR="000F552C">
        <w:t>Goumoens</w:t>
      </w:r>
      <w:proofErr w:type="spellEnd"/>
      <w:r w:rsidR="000F552C">
        <w:t xml:space="preserve"> (B) and </w:t>
      </w:r>
      <w:proofErr w:type="spellStart"/>
      <w:r w:rsidR="000F552C">
        <w:t>Reckenholz</w:t>
      </w:r>
      <w:proofErr w:type="spellEnd"/>
      <w:r w:rsidR="000F552C">
        <w:t xml:space="preserve"> (C). Red trend line shows the variance in grain yield according to varieties</w:t>
      </w:r>
      <w:bookmarkStart w:id="19" w:name="_Hlk179406041"/>
      <w:r w:rsidR="000F552C">
        <w:t xml:space="preserve">. N0: </w:t>
      </w:r>
      <w:r w:rsidR="000F552C" w:rsidRPr="000F552C">
        <w:t>N</w:t>
      </w:r>
      <w:r w:rsidR="000F552C" w:rsidRPr="000F552C">
        <w:rPr>
          <w:vertAlign w:val="subscript"/>
        </w:rPr>
        <w:t>0-0-0</w:t>
      </w:r>
      <w:r w:rsidR="000F552C">
        <w:t>; N</w:t>
      </w:r>
      <w:r w:rsidR="00CD473C">
        <w:t>1</w:t>
      </w:r>
      <w:r w:rsidR="000F552C">
        <w:t xml:space="preserve">: </w:t>
      </w:r>
      <w:r w:rsidR="000F552C" w:rsidRPr="000F552C">
        <w:rPr>
          <w:vertAlign w:val="subscript"/>
        </w:rPr>
        <w:t>N20-40-20</w:t>
      </w:r>
      <w:r w:rsidR="000F552C">
        <w:t>; N</w:t>
      </w:r>
      <w:r w:rsidR="005973D8">
        <w:t>2</w:t>
      </w:r>
      <w:r w:rsidR="000F552C">
        <w:t xml:space="preserve">: </w:t>
      </w:r>
      <w:r w:rsidR="000F552C" w:rsidRPr="000F552C">
        <w:t>N</w:t>
      </w:r>
      <w:r w:rsidR="000F552C" w:rsidRPr="000F552C">
        <w:rPr>
          <w:vertAlign w:val="subscript"/>
        </w:rPr>
        <w:t>20-60-0</w:t>
      </w:r>
      <w:r w:rsidR="000F552C">
        <w:t>; N</w:t>
      </w:r>
      <w:r w:rsidR="005973D8">
        <w:t>3</w:t>
      </w:r>
      <w:r w:rsidR="000F552C">
        <w:t xml:space="preserve">: </w:t>
      </w:r>
      <w:r w:rsidR="000F552C" w:rsidRPr="000F552C">
        <w:t>N</w:t>
      </w:r>
      <w:r w:rsidR="000F552C" w:rsidRPr="000F552C">
        <w:rPr>
          <w:vertAlign w:val="subscript"/>
        </w:rPr>
        <w:t>40-80-40</w:t>
      </w:r>
      <w:r w:rsidR="000F552C">
        <w:t>; N</w:t>
      </w:r>
      <w:r w:rsidR="005973D8">
        <w:t>4</w:t>
      </w:r>
      <w:r w:rsidR="000F552C">
        <w:t xml:space="preserve">: </w:t>
      </w:r>
      <w:r w:rsidR="000F552C" w:rsidRPr="000F552C">
        <w:t>N</w:t>
      </w:r>
      <w:r w:rsidR="000F552C" w:rsidRPr="000F552C">
        <w:rPr>
          <w:vertAlign w:val="subscript"/>
        </w:rPr>
        <w:t>40-120-0</w:t>
      </w:r>
      <w:r w:rsidR="000F552C">
        <w:t>.</w:t>
      </w:r>
    </w:p>
    <w:bookmarkEnd w:id="19"/>
    <w:p w14:paraId="5359B1E1" w14:textId="27DD489A" w:rsidR="007220C5" w:rsidRDefault="00CD473C" w:rsidP="00460E23">
      <w:pPr>
        <w:jc w:val="both"/>
      </w:pPr>
      <w:r>
        <w:t xml:space="preserve">Some similar patterns to agronomic pattern could also been observed in spectral signature according to experimental sites in 2021 focusing on specific range of the spectrum </w:t>
      </w:r>
      <w:r w:rsidRPr="00CD473C">
        <w:t>(Figure 11)</w:t>
      </w:r>
      <w:r>
        <w:t>.</w:t>
      </w:r>
    </w:p>
    <w:p w14:paraId="39E2F77E" w14:textId="533D7D35" w:rsidR="00CD473C" w:rsidRDefault="00CD473C" w:rsidP="007220C5"/>
    <w:p w14:paraId="78F92B53" w14:textId="09FFFD86" w:rsidR="00CD473C" w:rsidRDefault="00CD473C" w:rsidP="007220C5"/>
    <w:p w14:paraId="7501685D" w14:textId="767FD185" w:rsidR="00CD473C" w:rsidRDefault="00CD473C" w:rsidP="00CD473C">
      <w:r>
        <w:rPr>
          <w:noProof/>
        </w:rPr>
        <w:lastRenderedPageBreak/>
        <mc:AlternateContent>
          <mc:Choice Requires="wps">
            <w:drawing>
              <wp:anchor distT="0" distB="0" distL="114300" distR="114300" simplePos="0" relativeHeight="251754496" behindDoc="0" locked="0" layoutInCell="1" allowOverlap="1" wp14:anchorId="35172A1E" wp14:editId="6FE59BD9">
                <wp:simplePos x="0" y="0"/>
                <wp:positionH relativeFrom="column">
                  <wp:posOffset>2178050</wp:posOffset>
                </wp:positionH>
                <wp:positionV relativeFrom="paragraph">
                  <wp:posOffset>51435</wp:posOffset>
                </wp:positionV>
                <wp:extent cx="921385" cy="266700"/>
                <wp:effectExtent l="0" t="0" r="12065" b="19050"/>
                <wp:wrapNone/>
                <wp:docPr id="51" name="TextBox 3"/>
                <wp:cNvGraphicFramePr/>
                <a:graphic xmlns:a="http://schemas.openxmlformats.org/drawingml/2006/main">
                  <a:graphicData uri="http://schemas.microsoft.com/office/word/2010/wordprocessingShape">
                    <wps:wsp>
                      <wps:cNvSpPr txBox="1"/>
                      <wps:spPr>
                        <a:xfrm>
                          <a:off x="0" y="0"/>
                          <a:ext cx="921385" cy="266700"/>
                        </a:xfrm>
                        <a:prstGeom prst="rect">
                          <a:avLst/>
                        </a:prstGeom>
                        <a:noFill/>
                        <a:ln w="12700">
                          <a:solidFill>
                            <a:schemeClr val="tx1"/>
                          </a:solidFill>
                        </a:ln>
                      </wps:spPr>
                      <wps:txbx>
                        <w:txbxContent>
                          <w:p w14:paraId="4B328B72" w14:textId="77777777" w:rsidR="00CD473C" w:rsidRPr="009445F3" w:rsidRDefault="00CD473C" w:rsidP="00CD473C">
                            <w:pPr>
                              <w:pStyle w:val="Sansinterligne"/>
                              <w:jc w:val="center"/>
                              <w:rPr>
                                <w:lang w:val="en-GB"/>
                              </w:rPr>
                            </w:pPr>
                            <w:r>
                              <w:rPr>
                                <w:lang w:val="en-GB"/>
                              </w:rPr>
                              <w:t>2021</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35172A1E" id="TextBox 3" o:spid="_x0000_s1042" type="#_x0000_t202" style="position:absolute;margin-left:171.5pt;margin-top:4.05pt;width:72.55pt;height:21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" filled="f" strokecolor="black [3213]" strokeweight="1pt">
                <v:textbox>
                  <w:txbxContent>
                    <w:p w14:paraId="4B328B72" w14:textId="77777777" w:rsidR="00CD473C" w:rsidRPr="009445F3" w:rsidRDefault="00CD473C" w:rsidP="00CD473C">
                      <w:pPr>
                        <w:pStyle w:val="Sansinterligne"/>
                        <w:jc w:val="center"/>
                        <w:rPr>
                          <w:lang w:val="en-GB"/>
                        </w:rPr>
                      </w:pPr>
                      <w:r>
                        <w:rPr>
                          <w:lang w:val="en-GB"/>
                        </w:rPr>
                        <w:t>2021</w:t>
                      </w:r>
                    </w:p>
                  </w:txbxContent>
                </v:textbox>
              </v:shape>
            </w:pict>
          </mc:Fallback>
        </mc:AlternateContent>
      </w:r>
    </w:p>
    <w:p w14:paraId="520DC03B" w14:textId="77777777" w:rsidR="00CD473C" w:rsidRDefault="00CD473C" w:rsidP="00CD473C">
      <w:r>
        <w:rPr>
          <w:noProof/>
        </w:rPr>
        <mc:AlternateContent>
          <mc:Choice Requires="wps">
            <w:drawing>
              <wp:anchor distT="0" distB="0" distL="114300" distR="114300" simplePos="0" relativeHeight="251755520" behindDoc="0" locked="0" layoutInCell="1" allowOverlap="1" wp14:anchorId="0D03FA32" wp14:editId="1A59BA3E">
                <wp:simplePos x="0" y="0"/>
                <wp:positionH relativeFrom="column">
                  <wp:posOffset>-658176</wp:posOffset>
                </wp:positionH>
                <wp:positionV relativeFrom="paragraph">
                  <wp:posOffset>807401</wp:posOffset>
                </wp:positionV>
                <wp:extent cx="812619" cy="275592"/>
                <wp:effectExtent l="1588" t="0" r="27622" b="27623"/>
                <wp:wrapNone/>
                <wp:docPr id="561847421" name="TextBox 3"/>
                <wp:cNvGraphicFramePr/>
                <a:graphic xmlns:a="http://schemas.openxmlformats.org/drawingml/2006/main">
                  <a:graphicData uri="http://schemas.microsoft.com/office/word/2010/wordprocessingShape">
                    <wps:wsp>
                      <wps:cNvSpPr txBox="1"/>
                      <wps:spPr>
                        <a:xfrm rot="16200000">
                          <a:off x="0" y="0"/>
                          <a:ext cx="812619" cy="275592"/>
                        </a:xfrm>
                        <a:prstGeom prst="rect">
                          <a:avLst/>
                        </a:prstGeom>
                        <a:noFill/>
                        <a:ln w="12700">
                          <a:solidFill>
                            <a:sysClr val="windowText" lastClr="000000"/>
                          </a:solidFill>
                        </a:ln>
                      </wps:spPr>
                      <wps:txbx>
                        <w:txbxContent>
                          <w:p w14:paraId="6D1C83C1" w14:textId="77777777" w:rsidR="00CD473C" w:rsidRPr="009445F3" w:rsidRDefault="00CD473C" w:rsidP="00CD473C">
                            <w:pPr>
                              <w:pStyle w:val="Sansinterligne"/>
                              <w:jc w:val="center"/>
                              <w:rPr>
                                <w:lang w:val="en-GB"/>
                              </w:rPr>
                            </w:pPr>
                            <w:proofErr w:type="spellStart"/>
                            <w:r w:rsidRPr="009445F3">
                              <w:rPr>
                                <w:lang w:val="en-GB"/>
                              </w:rPr>
                              <w:t>Changins</w:t>
                            </w:r>
                            <w:proofErr w:type="spellEnd"/>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0D03FA32" id="_x0000_s1043" type="#_x0000_t202" style="position:absolute;margin-left:-51.8pt;margin-top:63.55pt;width:64pt;height:21.7pt;rotation:-90;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" filled="f" strokecolor="windowText" strokeweight="1pt">
                <v:textbox>
                  <w:txbxContent>
                    <w:p w14:paraId="6D1C83C1" w14:textId="77777777" w:rsidR="00CD473C" w:rsidRPr="009445F3" w:rsidRDefault="00CD473C" w:rsidP="00CD473C">
                      <w:pPr>
                        <w:pStyle w:val="Sansinterligne"/>
                        <w:jc w:val="center"/>
                        <w:rPr>
                          <w:lang w:val="en-GB"/>
                        </w:rPr>
                      </w:pPr>
                      <w:proofErr w:type="spellStart"/>
                      <w:r w:rsidRPr="009445F3">
                        <w:rPr>
                          <w:lang w:val="en-GB"/>
                        </w:rPr>
                        <w:t>Changins</w:t>
                      </w:r>
                      <w:proofErr w:type="spellEnd"/>
                    </w:p>
                  </w:txbxContent>
                </v:textbox>
              </v:shape>
            </w:pict>
          </mc:Fallback>
        </mc:AlternateContent>
      </w:r>
      <w:r w:rsidRPr="002C66F8">
        <w:rPr>
          <w:noProof/>
        </w:rPr>
        <w:drawing>
          <wp:inline distT="0" distB="0" distL="0" distR="0" wp14:anchorId="210D5E40" wp14:editId="18E5736D">
            <wp:extent cx="2839453" cy="1850708"/>
            <wp:effectExtent l="0" t="0" r="0" b="0"/>
            <wp:docPr id="19149576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4957677" name=""/>
                    <pic:cNvPicPr/>
                  </pic:nvPicPr>
                  <pic:blipFill>
                    <a:blip r:embed="rId82"/>
                    <a:stretch>
                      <a:fillRect/>
                    </a:stretch>
                  </pic:blipFill>
                  <pic:spPr>
                    <a:xfrm>
                      <a:off x="0" y="0"/>
                      <a:ext cx="2861100" cy="1864817"/>
                    </a:xfrm>
                    <a:prstGeom prst="rect">
                      <a:avLst/>
                    </a:prstGeom>
                  </pic:spPr>
                </pic:pic>
              </a:graphicData>
            </a:graphic>
          </wp:inline>
        </w:drawing>
      </w:r>
      <w:r>
        <w:t xml:space="preserve">  </w:t>
      </w:r>
      <w:r w:rsidRPr="000F4F23">
        <w:rPr>
          <w:noProof/>
        </w:rPr>
        <w:drawing>
          <wp:inline distT="0" distB="0" distL="0" distR="0" wp14:anchorId="3589DC96" wp14:editId="04E044FB">
            <wp:extent cx="2816860" cy="1871250"/>
            <wp:effectExtent l="0" t="0" r="2540" b="0"/>
            <wp:docPr id="5099144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914493" name=""/>
                    <pic:cNvPicPr/>
                  </pic:nvPicPr>
                  <pic:blipFill>
                    <a:blip r:embed="rId83"/>
                    <a:stretch>
                      <a:fillRect/>
                    </a:stretch>
                  </pic:blipFill>
                  <pic:spPr>
                    <a:xfrm>
                      <a:off x="0" y="0"/>
                      <a:ext cx="2844175" cy="1889395"/>
                    </a:xfrm>
                    <a:prstGeom prst="rect">
                      <a:avLst/>
                    </a:prstGeom>
                  </pic:spPr>
                </pic:pic>
              </a:graphicData>
            </a:graphic>
          </wp:inline>
        </w:drawing>
      </w:r>
    </w:p>
    <w:p w14:paraId="026444F3" w14:textId="24A38952" w:rsidR="00CD473C" w:rsidRDefault="00CD473C" w:rsidP="00460E23">
      <w:pPr>
        <w:jc w:val="both"/>
      </w:pPr>
      <w:r>
        <w:rPr>
          <w:noProof/>
        </w:rPr>
        <mc:AlternateContent>
          <mc:Choice Requires="wps">
            <w:drawing>
              <wp:anchor distT="0" distB="0" distL="114300" distR="114300" simplePos="0" relativeHeight="251757568" behindDoc="0" locked="0" layoutInCell="1" allowOverlap="1" wp14:anchorId="2AC30689" wp14:editId="4FFC17DD">
                <wp:simplePos x="0" y="0"/>
                <wp:positionH relativeFrom="column">
                  <wp:posOffset>-657541</wp:posOffset>
                </wp:positionH>
                <wp:positionV relativeFrom="paragraph">
                  <wp:posOffset>2816542</wp:posOffset>
                </wp:positionV>
                <wp:extent cx="929958" cy="290195"/>
                <wp:effectExtent l="0" t="4128" r="18733" b="18732"/>
                <wp:wrapNone/>
                <wp:docPr id="358381275" name="TextBox 3"/>
                <wp:cNvGraphicFramePr/>
                <a:graphic xmlns:a="http://schemas.openxmlformats.org/drawingml/2006/main">
                  <a:graphicData uri="http://schemas.microsoft.com/office/word/2010/wordprocessingShape">
                    <wps:wsp>
                      <wps:cNvSpPr txBox="1"/>
                      <wps:spPr>
                        <a:xfrm rot="16200000">
                          <a:off x="0" y="0"/>
                          <a:ext cx="929958" cy="290195"/>
                        </a:xfrm>
                        <a:prstGeom prst="rect">
                          <a:avLst/>
                        </a:prstGeom>
                        <a:noFill/>
                        <a:ln w="12700">
                          <a:solidFill>
                            <a:sysClr val="windowText" lastClr="000000"/>
                          </a:solidFill>
                        </a:ln>
                      </wps:spPr>
                      <wps:txbx>
                        <w:txbxContent>
                          <w:p w14:paraId="26FCD19B" w14:textId="77777777" w:rsidR="00CD473C" w:rsidRDefault="00CD473C" w:rsidP="00CD473C">
                            <w:pPr>
                              <w:pStyle w:val="Sansinterligne"/>
                              <w:rPr>
                                <w:lang w:val="en-GB"/>
                              </w:rPr>
                            </w:pPr>
                            <w:proofErr w:type="spellStart"/>
                            <w:r>
                              <w:rPr>
                                <w:lang w:val="en-GB"/>
                              </w:rPr>
                              <w:t>Reckenholz</w:t>
                            </w:r>
                            <w:proofErr w:type="spellEnd"/>
                          </w:p>
                          <w:p w14:paraId="4C01F502" w14:textId="77777777" w:rsidR="00CD473C" w:rsidRPr="009445F3" w:rsidRDefault="00CD473C" w:rsidP="00CD473C">
                            <w:pPr>
                              <w:pStyle w:val="Sansinterligne"/>
                              <w:rPr>
                                <w:lang w:val="en-GB"/>
                              </w:rPr>
                            </w:pPr>
                            <w:r>
                              <w:rPr>
                                <w:lang w:val="en-GB"/>
                              </w:rPr>
                              <w:t>s</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2AC30689" id="_x0000_s1044" type="#_x0000_t202" style="position:absolute;left:0;text-align:left;margin-left:-51.75pt;margin-top:221.75pt;width:73.25pt;height:22.85pt;rotation:-90;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" filled="f" strokecolor="windowText" strokeweight="1pt">
                <v:textbox>
                  <w:txbxContent>
                    <w:p w14:paraId="26FCD19B" w14:textId="77777777" w:rsidR="00CD473C" w:rsidRDefault="00CD473C" w:rsidP="00CD473C">
                      <w:pPr>
                        <w:pStyle w:val="Sansinterligne"/>
                        <w:rPr>
                          <w:lang w:val="en-GB"/>
                        </w:rPr>
                      </w:pPr>
                      <w:proofErr w:type="spellStart"/>
                      <w:r>
                        <w:rPr>
                          <w:lang w:val="en-GB"/>
                        </w:rPr>
                        <w:t>Reckenholz</w:t>
                      </w:r>
                      <w:proofErr w:type="spellEnd"/>
                    </w:p>
                    <w:p w14:paraId="4C01F502" w14:textId="77777777" w:rsidR="00CD473C" w:rsidRPr="009445F3" w:rsidRDefault="00CD473C" w:rsidP="00CD473C">
                      <w:pPr>
                        <w:pStyle w:val="Sansinterligne"/>
                        <w:rPr>
                          <w:lang w:val="en-GB"/>
                        </w:rPr>
                      </w:pPr>
                      <w:r>
                        <w:rPr>
                          <w:lang w:val="en-GB"/>
                        </w:rPr>
                        <w:t>s</w:t>
                      </w:r>
                    </w:p>
                  </w:txbxContent>
                </v:textbox>
              </v:shape>
            </w:pict>
          </mc:Fallback>
        </mc:AlternateContent>
      </w:r>
      <w:r>
        <w:rPr>
          <w:noProof/>
        </w:rPr>
        <mc:AlternateContent>
          <mc:Choice Requires="wps">
            <w:drawing>
              <wp:anchor distT="0" distB="0" distL="114300" distR="114300" simplePos="0" relativeHeight="251756544" behindDoc="0" locked="0" layoutInCell="1" allowOverlap="1" wp14:anchorId="6F5B51D4" wp14:editId="42760468">
                <wp:simplePos x="0" y="0"/>
                <wp:positionH relativeFrom="column">
                  <wp:posOffset>-684213</wp:posOffset>
                </wp:positionH>
                <wp:positionV relativeFrom="paragraph">
                  <wp:posOffset>934403</wp:posOffset>
                </wp:positionV>
                <wp:extent cx="920115" cy="283530"/>
                <wp:effectExtent l="0" t="5397" r="26987" b="26988"/>
                <wp:wrapNone/>
                <wp:docPr id="1450441136" name="TextBox 3"/>
                <wp:cNvGraphicFramePr/>
                <a:graphic xmlns:a="http://schemas.openxmlformats.org/drawingml/2006/main">
                  <a:graphicData uri="http://schemas.microsoft.com/office/word/2010/wordprocessingShape">
                    <wps:wsp>
                      <wps:cNvSpPr txBox="1"/>
                      <wps:spPr>
                        <a:xfrm rot="16200000">
                          <a:off x="0" y="0"/>
                          <a:ext cx="920115" cy="283530"/>
                        </a:xfrm>
                        <a:prstGeom prst="rect">
                          <a:avLst/>
                        </a:prstGeom>
                        <a:noFill/>
                        <a:ln w="12700">
                          <a:solidFill>
                            <a:sysClr val="windowText" lastClr="000000"/>
                          </a:solidFill>
                        </a:ln>
                      </wps:spPr>
                      <wps:txbx>
                        <w:txbxContent>
                          <w:p w14:paraId="4F0B7F6C" w14:textId="77777777" w:rsidR="00CD473C" w:rsidRDefault="00CD473C" w:rsidP="00CD473C">
                            <w:pPr>
                              <w:pStyle w:val="Sansinterligne"/>
                              <w:rPr>
                                <w:lang w:val="en-GB"/>
                              </w:rPr>
                            </w:pPr>
                            <w:proofErr w:type="spellStart"/>
                            <w:r>
                              <w:rPr>
                                <w:lang w:val="en-GB"/>
                              </w:rPr>
                              <w:t>Goumoens</w:t>
                            </w:r>
                            <w:proofErr w:type="spellEnd"/>
                          </w:p>
                          <w:p w14:paraId="07243080" w14:textId="77777777" w:rsidR="00CD473C" w:rsidRPr="009445F3" w:rsidRDefault="00CD473C" w:rsidP="00CD473C">
                            <w:pPr>
                              <w:pStyle w:val="Sansinterligne"/>
                              <w:rPr>
                                <w:lang w:val="en-GB"/>
                              </w:rPr>
                            </w:pPr>
                            <w:r>
                              <w:rPr>
                                <w:lang w:val="en-GB"/>
                              </w:rPr>
                              <w:t>s</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6F5B51D4" id="_x0000_s1045" type="#_x0000_t202" style="position:absolute;left:0;text-align:left;margin-left:-53.9pt;margin-top:73.6pt;width:72.45pt;height:22.35pt;rotation:-90;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" filled="f" strokecolor="windowText" strokeweight="1pt">
                <v:textbox>
                  <w:txbxContent>
                    <w:p w14:paraId="4F0B7F6C" w14:textId="77777777" w:rsidR="00CD473C" w:rsidRDefault="00CD473C" w:rsidP="00CD473C">
                      <w:pPr>
                        <w:pStyle w:val="Sansinterligne"/>
                        <w:rPr>
                          <w:lang w:val="en-GB"/>
                        </w:rPr>
                      </w:pPr>
                      <w:proofErr w:type="spellStart"/>
                      <w:r>
                        <w:rPr>
                          <w:lang w:val="en-GB"/>
                        </w:rPr>
                        <w:t>Goumoens</w:t>
                      </w:r>
                      <w:proofErr w:type="spellEnd"/>
                    </w:p>
                    <w:p w14:paraId="07243080" w14:textId="77777777" w:rsidR="00CD473C" w:rsidRPr="009445F3" w:rsidRDefault="00CD473C" w:rsidP="00CD473C">
                      <w:pPr>
                        <w:pStyle w:val="Sansinterligne"/>
                        <w:rPr>
                          <w:lang w:val="en-GB"/>
                        </w:rPr>
                      </w:pPr>
                      <w:r>
                        <w:rPr>
                          <w:lang w:val="en-GB"/>
                        </w:rPr>
                        <w:t>s</w:t>
                      </w:r>
                    </w:p>
                  </w:txbxContent>
                </v:textbox>
              </v:shape>
            </w:pict>
          </mc:Fallback>
        </mc:AlternateContent>
      </w:r>
      <w:r w:rsidRPr="000532BB">
        <w:rPr>
          <w:noProof/>
        </w:rPr>
        <w:drawing>
          <wp:inline distT="0" distB="0" distL="0" distR="0" wp14:anchorId="67C023F8" wp14:editId="5130C9FE">
            <wp:extent cx="2832385" cy="1894115"/>
            <wp:effectExtent l="0" t="0" r="6350" b="0"/>
            <wp:docPr id="13222006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2200690" name=""/>
                    <pic:cNvPicPr/>
                  </pic:nvPicPr>
                  <pic:blipFill>
                    <a:blip r:embed="rId84"/>
                    <a:stretch>
                      <a:fillRect/>
                    </a:stretch>
                  </pic:blipFill>
                  <pic:spPr>
                    <a:xfrm>
                      <a:off x="0" y="0"/>
                      <a:ext cx="2870136" cy="1919360"/>
                    </a:xfrm>
                    <a:prstGeom prst="rect">
                      <a:avLst/>
                    </a:prstGeom>
                  </pic:spPr>
                </pic:pic>
              </a:graphicData>
            </a:graphic>
          </wp:inline>
        </w:drawing>
      </w:r>
      <w:r>
        <w:t xml:space="preserve"> </w:t>
      </w:r>
      <w:r w:rsidRPr="000532BB">
        <w:rPr>
          <w:noProof/>
        </w:rPr>
        <w:drawing>
          <wp:inline distT="0" distB="0" distL="0" distR="0" wp14:anchorId="57C1FA80" wp14:editId="47B3E98D">
            <wp:extent cx="2859314" cy="1884880"/>
            <wp:effectExtent l="0" t="0" r="0" b="1270"/>
            <wp:docPr id="15838855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3885531" name=""/>
                    <pic:cNvPicPr/>
                  </pic:nvPicPr>
                  <pic:blipFill>
                    <a:blip r:embed="rId85"/>
                    <a:stretch>
                      <a:fillRect/>
                    </a:stretch>
                  </pic:blipFill>
                  <pic:spPr>
                    <a:xfrm>
                      <a:off x="0" y="0"/>
                      <a:ext cx="2882108" cy="1899906"/>
                    </a:xfrm>
                    <a:prstGeom prst="rect">
                      <a:avLst/>
                    </a:prstGeom>
                  </pic:spPr>
                </pic:pic>
              </a:graphicData>
            </a:graphic>
          </wp:inline>
        </w:drawing>
      </w:r>
      <w:r w:rsidRPr="005B5EBF">
        <w:rPr>
          <w:noProof/>
        </w:rPr>
        <w:drawing>
          <wp:inline distT="0" distB="0" distL="0" distR="0" wp14:anchorId="5C139306" wp14:editId="680DAFB4">
            <wp:extent cx="2933700" cy="1929040"/>
            <wp:effectExtent l="0" t="0" r="0" b="0"/>
            <wp:docPr id="17556096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5609654" name=""/>
                    <pic:cNvPicPr/>
                  </pic:nvPicPr>
                  <pic:blipFill>
                    <a:blip r:embed="rId86"/>
                    <a:stretch>
                      <a:fillRect/>
                    </a:stretch>
                  </pic:blipFill>
                  <pic:spPr>
                    <a:xfrm>
                      <a:off x="0" y="0"/>
                      <a:ext cx="2954807" cy="1942919"/>
                    </a:xfrm>
                    <a:prstGeom prst="rect">
                      <a:avLst/>
                    </a:prstGeom>
                  </pic:spPr>
                </pic:pic>
              </a:graphicData>
            </a:graphic>
          </wp:inline>
        </w:drawing>
      </w:r>
      <w:r>
        <w:t xml:space="preserve"> </w:t>
      </w:r>
      <w:r w:rsidRPr="00A12A2A">
        <w:rPr>
          <w:noProof/>
        </w:rPr>
        <w:drawing>
          <wp:inline distT="0" distB="0" distL="0" distR="0" wp14:anchorId="667D1075" wp14:editId="720ED9D3">
            <wp:extent cx="2901950" cy="1920381"/>
            <wp:effectExtent l="0" t="0" r="0" b="3810"/>
            <wp:docPr id="14116386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1638601" name=""/>
                    <pic:cNvPicPr/>
                  </pic:nvPicPr>
                  <pic:blipFill>
                    <a:blip r:embed="rId87"/>
                    <a:stretch>
                      <a:fillRect/>
                    </a:stretch>
                  </pic:blipFill>
                  <pic:spPr>
                    <a:xfrm>
                      <a:off x="0" y="0"/>
                      <a:ext cx="2929003" cy="1938284"/>
                    </a:xfrm>
                    <a:prstGeom prst="rect">
                      <a:avLst/>
                    </a:prstGeom>
                  </pic:spPr>
                </pic:pic>
              </a:graphicData>
            </a:graphic>
          </wp:inline>
        </w:drawing>
      </w:r>
      <w:r>
        <w:t xml:space="preserve">Figure 10. Spectral signature by sites grouped by N treatments (on the left) and varieties (on the right); </w:t>
      </w:r>
      <w:r w:rsidRPr="00CD473C">
        <w:t>N0: N</w:t>
      </w:r>
      <w:r w:rsidRPr="00CD473C">
        <w:rPr>
          <w:vertAlign w:val="subscript"/>
        </w:rPr>
        <w:t>0-0-0</w:t>
      </w:r>
      <w:r w:rsidRPr="00CD473C">
        <w:t>; N</w:t>
      </w:r>
      <w:r>
        <w:t>1</w:t>
      </w:r>
      <w:r w:rsidRPr="00CD473C">
        <w:t>: N</w:t>
      </w:r>
      <w:r w:rsidRPr="00CD473C">
        <w:rPr>
          <w:vertAlign w:val="subscript"/>
        </w:rPr>
        <w:t>20-40-20</w:t>
      </w:r>
      <w:r w:rsidRPr="00CD473C">
        <w:t>; N</w:t>
      </w:r>
      <w:r>
        <w:t>2</w:t>
      </w:r>
      <w:r w:rsidRPr="00CD473C">
        <w:t>: N</w:t>
      </w:r>
      <w:r w:rsidRPr="00CD473C">
        <w:rPr>
          <w:vertAlign w:val="subscript"/>
        </w:rPr>
        <w:t>20-60-0</w:t>
      </w:r>
      <w:r w:rsidRPr="00CD473C">
        <w:t>; N</w:t>
      </w:r>
      <w:r>
        <w:t>3</w:t>
      </w:r>
      <w:r w:rsidRPr="00CD473C">
        <w:t>: N</w:t>
      </w:r>
      <w:r w:rsidRPr="00CD473C">
        <w:rPr>
          <w:vertAlign w:val="subscript"/>
        </w:rPr>
        <w:t>40-80-40</w:t>
      </w:r>
      <w:r w:rsidRPr="00CD473C">
        <w:t>; N</w:t>
      </w:r>
      <w:r>
        <w:t>4</w:t>
      </w:r>
      <w:r w:rsidRPr="00CD473C">
        <w:t>: N</w:t>
      </w:r>
      <w:r w:rsidRPr="00CD473C">
        <w:rPr>
          <w:vertAlign w:val="subscript"/>
        </w:rPr>
        <w:t>40-120-0</w:t>
      </w:r>
      <w:r w:rsidRPr="00CD473C">
        <w:t>.</w:t>
      </w:r>
    </w:p>
    <w:p w14:paraId="7C772B5C" w14:textId="77777777" w:rsidR="00CD473C" w:rsidRDefault="00CD473C" w:rsidP="00CD473C"/>
    <w:p w14:paraId="02C75BBE" w14:textId="77777777" w:rsidR="00CD473C" w:rsidRDefault="00CD473C" w:rsidP="00CD473C"/>
    <w:p w14:paraId="3CADC696" w14:textId="77777777" w:rsidR="00CD473C" w:rsidRDefault="00CD473C" w:rsidP="007220C5"/>
    <w:p w14:paraId="3309E399" w14:textId="77777777" w:rsidR="007220C5" w:rsidRDefault="007220C5" w:rsidP="007220C5"/>
    <w:p w14:paraId="461F857B" w14:textId="77777777" w:rsidR="00DB3DF9" w:rsidRPr="00DB3DF9" w:rsidRDefault="00DB3DF9" w:rsidP="00DB3DF9"/>
    <w:p w14:paraId="2A7F5593" w14:textId="77777777" w:rsidR="00656277" w:rsidRDefault="00B502D9">
      <w:pPr>
        <w:pStyle w:val="Titre1"/>
        <w:pBdr>
          <w:top w:val="nil"/>
          <w:left w:val="nil"/>
          <w:bottom w:val="nil"/>
          <w:right w:val="nil"/>
          <w:between w:val="nil"/>
        </w:pBdr>
      </w:pPr>
      <w:bookmarkStart w:id="20" w:name="_4hg0yma181gd" w:colFirst="0" w:colLast="0"/>
      <w:bookmarkEnd w:id="20"/>
      <w:r>
        <w:t>11 Conclusions</w:t>
      </w:r>
    </w:p>
    <w:p w14:paraId="4BA80EFF" w14:textId="59C4C8D8" w:rsidR="005973D8" w:rsidRDefault="005973D8" w:rsidP="005973D8">
      <w:pPr>
        <w:jc w:val="both"/>
      </w:pPr>
      <w:bookmarkStart w:id="21" w:name="_7gj90am4irap" w:colFirst="0" w:colLast="0"/>
      <w:bookmarkEnd w:id="21"/>
      <w:r>
        <w:t xml:space="preserve">Even if the objectives of the studies are challenging, preliminary visualizations already showed promising similarity between agronomic and hyperspectral data. Considering that, this kind of data can contain a lot of noise, it was encouraging to see similar patterns at N treatments level but also at variety level. By combining several </w:t>
      </w:r>
      <w:r w:rsidR="00460E23">
        <w:t>sources</w:t>
      </w:r>
      <w:r>
        <w:t xml:space="preserve"> of information a</w:t>
      </w:r>
      <w:r w:rsidR="002B79EB">
        <w:t>mong</w:t>
      </w:r>
      <w:r>
        <w:t xml:space="preserve"> the spectrum, it should be possible to characterize accurately the variety response at specific N level, site and year in order to understand crop N needs.</w:t>
      </w:r>
    </w:p>
    <w:p w14:paraId="69B851AF" w14:textId="39CEBFFD" w:rsidR="00656277" w:rsidRDefault="00B502D9">
      <w:pPr>
        <w:pStyle w:val="Titre1"/>
      </w:pPr>
      <w:r>
        <w:t>Acknowledgements</w:t>
      </w:r>
    </w:p>
    <w:p w14:paraId="39183786" w14:textId="47EF4F70" w:rsidR="00BC2447" w:rsidRPr="00BC2447" w:rsidRDefault="00BC2447" w:rsidP="00BC2447">
      <w:pPr>
        <w:jc w:val="both"/>
        <w:rPr>
          <w:rFonts w:cstheme="minorHAnsi"/>
          <w:lang w:val="en-US"/>
        </w:rPr>
      </w:pPr>
      <w:r>
        <w:rPr>
          <w:rFonts w:cstheme="minorHAnsi"/>
          <w:lang w:val="en-US"/>
        </w:rPr>
        <w:t>I</w:t>
      </w:r>
      <w:r w:rsidRPr="00387311">
        <w:rPr>
          <w:rFonts w:cstheme="minorHAnsi"/>
          <w:lang w:val="en-US"/>
        </w:rPr>
        <w:t xml:space="preserve"> would like to thank </w:t>
      </w:r>
      <w:r w:rsidRPr="00075F3D">
        <w:rPr>
          <w:rFonts w:cstheme="minorHAnsi"/>
          <w:lang w:val="en-US"/>
        </w:rPr>
        <w:t>the Swiss Federal Office for Agriculture</w:t>
      </w:r>
      <w:r>
        <w:rPr>
          <w:rFonts w:cstheme="minorHAnsi"/>
          <w:lang w:val="en-US"/>
        </w:rPr>
        <w:t xml:space="preserve"> </w:t>
      </w:r>
      <w:r w:rsidRPr="00075F3D">
        <w:rPr>
          <w:rFonts w:cstheme="minorHAnsi"/>
          <w:lang w:val="en-US"/>
        </w:rPr>
        <w:t>[project number 19.03],</w:t>
      </w:r>
      <w:r>
        <w:rPr>
          <w:rFonts w:cstheme="minorHAnsi"/>
          <w:lang w:val="en-US"/>
        </w:rPr>
        <w:t xml:space="preserve"> </w:t>
      </w:r>
      <w:proofErr w:type="spellStart"/>
      <w:r w:rsidRPr="00075F3D">
        <w:rPr>
          <w:rFonts w:cstheme="minorHAnsi"/>
          <w:lang w:val="en-US"/>
        </w:rPr>
        <w:t>Agroscope</w:t>
      </w:r>
      <w:proofErr w:type="spellEnd"/>
      <w:r w:rsidRPr="00075F3D">
        <w:rPr>
          <w:rFonts w:cstheme="minorHAnsi"/>
          <w:lang w:val="en-US"/>
        </w:rPr>
        <w:t xml:space="preserve">, </w:t>
      </w:r>
      <w:proofErr w:type="spellStart"/>
      <w:r w:rsidRPr="00075F3D">
        <w:rPr>
          <w:rFonts w:cstheme="minorHAnsi"/>
          <w:lang w:val="en-US"/>
        </w:rPr>
        <w:t>swiss</w:t>
      </w:r>
      <w:proofErr w:type="spellEnd"/>
      <w:r w:rsidRPr="00075F3D">
        <w:rPr>
          <w:rFonts w:cstheme="minorHAnsi"/>
          <w:lang w:val="en-US"/>
        </w:rPr>
        <w:t xml:space="preserve"> granum, </w:t>
      </w:r>
      <w:proofErr w:type="spellStart"/>
      <w:r w:rsidRPr="00075F3D">
        <w:rPr>
          <w:rFonts w:cstheme="minorHAnsi"/>
          <w:lang w:val="en-US"/>
        </w:rPr>
        <w:t>Schweizerischer</w:t>
      </w:r>
      <w:proofErr w:type="spellEnd"/>
      <w:r>
        <w:rPr>
          <w:rFonts w:cstheme="minorHAnsi"/>
          <w:lang w:val="en-US"/>
        </w:rPr>
        <w:t xml:space="preserve"> </w:t>
      </w:r>
      <w:proofErr w:type="spellStart"/>
      <w:r w:rsidRPr="00075F3D">
        <w:rPr>
          <w:rFonts w:cstheme="minorHAnsi"/>
          <w:lang w:val="en-US"/>
        </w:rPr>
        <w:t>Getreideproduzentenverband</w:t>
      </w:r>
      <w:proofErr w:type="spellEnd"/>
      <w:r w:rsidRPr="00075F3D">
        <w:rPr>
          <w:rFonts w:cstheme="minorHAnsi"/>
          <w:lang w:val="en-US"/>
        </w:rPr>
        <w:t xml:space="preserve"> SGPV, </w:t>
      </w:r>
      <w:proofErr w:type="spellStart"/>
      <w:r w:rsidRPr="00075F3D">
        <w:rPr>
          <w:rFonts w:cstheme="minorHAnsi"/>
          <w:lang w:val="en-US"/>
        </w:rPr>
        <w:t>Timac</w:t>
      </w:r>
      <w:proofErr w:type="spellEnd"/>
      <w:r w:rsidRPr="00075F3D">
        <w:rPr>
          <w:rFonts w:cstheme="minorHAnsi"/>
          <w:lang w:val="en-US"/>
        </w:rPr>
        <w:t xml:space="preserve"> </w:t>
      </w:r>
      <w:proofErr w:type="spellStart"/>
      <w:r w:rsidRPr="00075F3D">
        <w:rPr>
          <w:rFonts w:cstheme="minorHAnsi"/>
          <w:lang w:val="en-US"/>
        </w:rPr>
        <w:t>Agro</w:t>
      </w:r>
      <w:proofErr w:type="spellEnd"/>
      <w:r w:rsidRPr="00075F3D">
        <w:rPr>
          <w:rFonts w:cstheme="minorHAnsi"/>
          <w:lang w:val="en-US"/>
        </w:rPr>
        <w:t>, JOWA AG,</w:t>
      </w:r>
      <w:r>
        <w:rPr>
          <w:rFonts w:cstheme="minorHAnsi"/>
          <w:lang w:val="en-US"/>
        </w:rPr>
        <w:t xml:space="preserve"> </w:t>
      </w:r>
      <w:proofErr w:type="spellStart"/>
      <w:r w:rsidRPr="00075F3D">
        <w:rPr>
          <w:rFonts w:cstheme="minorHAnsi"/>
          <w:lang w:val="en-US"/>
        </w:rPr>
        <w:t>Prometerre</w:t>
      </w:r>
      <w:proofErr w:type="spellEnd"/>
      <w:r w:rsidRPr="00075F3D">
        <w:rPr>
          <w:rFonts w:cstheme="minorHAnsi"/>
          <w:lang w:val="en-US"/>
        </w:rPr>
        <w:t>/</w:t>
      </w:r>
      <w:proofErr w:type="spellStart"/>
      <w:r w:rsidRPr="00075F3D">
        <w:rPr>
          <w:rFonts w:cstheme="minorHAnsi"/>
          <w:lang w:val="en-US"/>
        </w:rPr>
        <w:t>Proconseil</w:t>
      </w:r>
      <w:proofErr w:type="spellEnd"/>
      <w:r w:rsidRPr="00075F3D">
        <w:rPr>
          <w:rFonts w:cstheme="minorHAnsi"/>
          <w:lang w:val="en-US"/>
        </w:rPr>
        <w:t xml:space="preserve">, Forum </w:t>
      </w:r>
      <w:proofErr w:type="spellStart"/>
      <w:r w:rsidRPr="00075F3D">
        <w:rPr>
          <w:rFonts w:cstheme="minorHAnsi"/>
          <w:lang w:val="en-US"/>
        </w:rPr>
        <w:t>Ackerbau</w:t>
      </w:r>
      <w:proofErr w:type="spellEnd"/>
      <w:r w:rsidRPr="00075F3D">
        <w:rPr>
          <w:rFonts w:cstheme="minorHAnsi"/>
          <w:lang w:val="en-US"/>
        </w:rPr>
        <w:t>, and Groupe Culture Romandie</w:t>
      </w:r>
      <w:r>
        <w:rPr>
          <w:rFonts w:cstheme="minorHAnsi"/>
          <w:lang w:val="en-US"/>
        </w:rPr>
        <w:t xml:space="preserve"> for supporting and funding the Wheat advisor project (data source). I would also like to thank my colleagues in </w:t>
      </w:r>
      <w:proofErr w:type="spellStart"/>
      <w:r>
        <w:rPr>
          <w:rFonts w:cstheme="minorHAnsi"/>
          <w:lang w:val="en-US"/>
        </w:rPr>
        <w:t>Agroscope</w:t>
      </w:r>
      <w:proofErr w:type="spellEnd"/>
      <w:r>
        <w:rPr>
          <w:rFonts w:cstheme="minorHAnsi"/>
          <w:lang w:val="en-US"/>
        </w:rPr>
        <w:t xml:space="preserve"> of </w:t>
      </w:r>
      <w:proofErr w:type="spellStart"/>
      <w:r>
        <w:rPr>
          <w:rFonts w:cstheme="minorHAnsi"/>
          <w:lang w:val="en-US"/>
        </w:rPr>
        <w:t>Changins</w:t>
      </w:r>
      <w:proofErr w:type="spellEnd"/>
      <w:r>
        <w:rPr>
          <w:rFonts w:cstheme="minorHAnsi"/>
          <w:lang w:val="en-US"/>
        </w:rPr>
        <w:t xml:space="preserve">, Juan Manuel Herrera, </w:t>
      </w:r>
      <w:r w:rsidRPr="00BC2447">
        <w:rPr>
          <w:rFonts w:cstheme="minorHAnsi"/>
          <w:lang w:val="en-US"/>
        </w:rPr>
        <w:t xml:space="preserve">Lilia Levy </w:t>
      </w:r>
      <w:proofErr w:type="spellStart"/>
      <w:r w:rsidRPr="00BC2447">
        <w:rPr>
          <w:rFonts w:cstheme="minorHAnsi"/>
          <w:lang w:val="en-US"/>
        </w:rPr>
        <w:t>Häner</w:t>
      </w:r>
      <w:proofErr w:type="spellEnd"/>
      <w:r>
        <w:rPr>
          <w:rFonts w:cstheme="minorHAnsi"/>
          <w:lang w:val="en-US"/>
        </w:rPr>
        <w:t>,</w:t>
      </w:r>
      <w:r w:rsidRPr="00BC2447">
        <w:rPr>
          <w:rFonts w:cstheme="minorHAnsi"/>
          <w:lang w:val="en-US"/>
        </w:rPr>
        <w:t xml:space="preserve"> Silvan </w:t>
      </w:r>
      <w:proofErr w:type="spellStart"/>
      <w:r w:rsidRPr="00BC2447">
        <w:rPr>
          <w:rFonts w:cstheme="minorHAnsi"/>
          <w:lang w:val="en-US"/>
        </w:rPr>
        <w:t>Strebel</w:t>
      </w:r>
      <w:proofErr w:type="spellEnd"/>
      <w:r>
        <w:rPr>
          <w:rFonts w:cstheme="minorHAnsi"/>
          <w:lang w:val="en-US"/>
        </w:rPr>
        <w:t>,</w:t>
      </w:r>
      <w:r w:rsidRPr="00BC2447">
        <w:rPr>
          <w:rFonts w:cstheme="minorHAnsi"/>
          <w:lang w:val="en-US"/>
        </w:rPr>
        <w:t xml:space="preserve"> Amanda Burton</w:t>
      </w:r>
      <w:r>
        <w:rPr>
          <w:rFonts w:cstheme="minorHAnsi"/>
          <w:lang w:val="en-US"/>
        </w:rPr>
        <w:t xml:space="preserve">, </w:t>
      </w:r>
      <w:proofErr w:type="spellStart"/>
      <w:r w:rsidRPr="00BC2447">
        <w:rPr>
          <w:rFonts w:cstheme="minorHAnsi"/>
          <w:lang w:val="en-US"/>
        </w:rPr>
        <w:t>Noémie</w:t>
      </w:r>
      <w:proofErr w:type="spellEnd"/>
      <w:r w:rsidRPr="00BC2447">
        <w:rPr>
          <w:rFonts w:cstheme="minorHAnsi"/>
          <w:lang w:val="en-US"/>
        </w:rPr>
        <w:t xml:space="preserve"> Schaad</w:t>
      </w:r>
      <w:r>
        <w:rPr>
          <w:rFonts w:cstheme="minorHAnsi"/>
          <w:lang w:val="en-US"/>
        </w:rPr>
        <w:t xml:space="preserve"> and </w:t>
      </w:r>
      <w:r w:rsidRPr="00BC2447">
        <w:rPr>
          <w:rFonts w:cstheme="minorHAnsi"/>
          <w:lang w:val="en-US"/>
        </w:rPr>
        <w:t>Didier Pellet</w:t>
      </w:r>
      <w:r>
        <w:rPr>
          <w:rFonts w:cstheme="minorHAnsi"/>
          <w:lang w:val="en-US"/>
        </w:rPr>
        <w:t xml:space="preserve"> who contributed to the project management and the data collection.</w:t>
      </w:r>
    </w:p>
    <w:p w14:paraId="4BFB1948" w14:textId="77777777" w:rsidR="00656277" w:rsidRDefault="00B502D9">
      <w:pPr>
        <w:pStyle w:val="Titre1"/>
      </w:pPr>
      <w:r>
        <w:t>Statement</w:t>
      </w:r>
    </w:p>
    <w:p w14:paraId="7B05AB5B" w14:textId="77777777" w:rsidR="00656277" w:rsidRDefault="00B502D9">
      <w:r>
        <w:t xml:space="preserve">The following part is mandatory and must be signed by the author or authors. </w:t>
      </w:r>
    </w:p>
    <w:p w14:paraId="238BB7D9" w14:textId="77777777" w:rsidR="00656277" w:rsidRPr="003B5C25" w:rsidRDefault="00B502D9">
      <w:pPr>
        <w:rPr>
          <w:lang w:val="de-CH"/>
        </w:rPr>
      </w:pPr>
      <w:r w:rsidRPr="003B5C25">
        <w:rPr>
          <w:lang w:val="de-CH"/>
        </w:rPr>
        <w:t>„Ich erkläre hiermit, dass ich diese Arbeit selbstständig verfasst und keine anderen als die angegebenen Quellen benutzt habe. Alle Stellen, die wörtlich oder sinngemäss aus Quellen entnommen wurden, habe ich als solche gekennzeichnet. Mir ist bekannt, dass andernfalls die Arbeit als nicht erfüllt bewertet wird und dass die Universitätsleitung bzw. der Senat zum Entzug des aufgrund dieser Arbeit verliehenen Abschlusses bzw. Titels berechtigt ist. Für die Zwecke der Begutachtung und der Überprüfung der Einhaltung der Selbstständigkeitserklärung bzw. der Reglemente betreffend Plagiate erteile ich der Universität Bern das Recht, die dazu erforderlichen Personendaten zu bearbeiten und Nutzungshandlungen vorzunehmen, insbesondere die schriftliche Arbeit zu vervielfältigen und dauerhaft in einer Datenbank zu speichern sowie diese zur Überprüfung von Arbeiten Dritter zu verwenden oder hierzu zur Verfügung zu stellen.“</w:t>
      </w:r>
    </w:p>
    <w:p w14:paraId="256BAD0A" w14:textId="497EAE6A" w:rsidR="00656277" w:rsidRDefault="00B502D9">
      <w:r>
        <w:t>Date:</w:t>
      </w:r>
      <w:r>
        <w:tab/>
      </w:r>
      <w:r w:rsidR="00BC2447">
        <w:t>10.10.2024</w:t>
      </w:r>
      <w:r>
        <w:tab/>
      </w:r>
      <w:r>
        <w:tab/>
      </w:r>
      <w:r>
        <w:tab/>
      </w:r>
      <w:r>
        <w:tab/>
      </w:r>
      <w:r>
        <w:tab/>
        <w:t>Signature(s):</w:t>
      </w:r>
    </w:p>
    <w:p w14:paraId="2EDA1B65" w14:textId="77777777" w:rsidR="00656277" w:rsidRDefault="00B502D9">
      <w:pPr>
        <w:pStyle w:val="Titre1"/>
        <w:pBdr>
          <w:top w:val="nil"/>
          <w:left w:val="nil"/>
          <w:bottom w:val="nil"/>
          <w:right w:val="nil"/>
          <w:between w:val="nil"/>
        </w:pBdr>
      </w:pPr>
      <w:bookmarkStart w:id="22" w:name="_g859w1rzj1iv" w:colFirst="0" w:colLast="0"/>
      <w:bookmarkEnd w:id="22"/>
      <w:r>
        <w:lastRenderedPageBreak/>
        <w:t>References and Bibliography</w:t>
      </w:r>
    </w:p>
    <w:p w14:paraId="7423CA30" w14:textId="7DA08244" w:rsidR="002350B7" w:rsidRPr="007D5424" w:rsidRDefault="00B502D9" w:rsidP="002350B7">
      <w:pPr>
        <w:jc w:val="both"/>
        <w:rPr>
          <w:color w:val="auto"/>
          <w:lang w:val="de-CH"/>
        </w:rPr>
      </w:pPr>
      <w:r>
        <w:t xml:space="preserve">[1] </w:t>
      </w:r>
      <w:proofErr w:type="spellStart"/>
      <w:r w:rsidR="002350B7" w:rsidRPr="002350B7">
        <w:t>Thenkabail</w:t>
      </w:r>
      <w:proofErr w:type="spellEnd"/>
      <w:r w:rsidR="002350B7" w:rsidRPr="002350B7">
        <w:t xml:space="preserve">, P. S., </w:t>
      </w:r>
      <w:proofErr w:type="spellStart"/>
      <w:r w:rsidR="002350B7" w:rsidRPr="002350B7">
        <w:t>Mariotto</w:t>
      </w:r>
      <w:proofErr w:type="spellEnd"/>
      <w:r w:rsidR="002350B7" w:rsidRPr="002350B7">
        <w:t xml:space="preserve">, I., </w:t>
      </w:r>
      <w:proofErr w:type="spellStart"/>
      <w:r w:rsidR="002350B7" w:rsidRPr="002350B7">
        <w:t>Gumma</w:t>
      </w:r>
      <w:proofErr w:type="spellEnd"/>
      <w:r w:rsidR="002350B7" w:rsidRPr="002350B7">
        <w:t xml:space="preserve">, M. K., Middleton, E. M., Landis, D. R., &amp; </w:t>
      </w:r>
      <w:proofErr w:type="spellStart"/>
      <w:r w:rsidR="002350B7" w:rsidRPr="002350B7">
        <w:t>Huemmrich</w:t>
      </w:r>
      <w:proofErr w:type="spellEnd"/>
      <w:r w:rsidR="002350B7" w:rsidRPr="002350B7">
        <w:t xml:space="preserve">, K. F. (2013). Selection of hyperspectral </w:t>
      </w:r>
      <w:proofErr w:type="spellStart"/>
      <w:r w:rsidR="002350B7" w:rsidRPr="002350B7">
        <w:t>narrowbands</w:t>
      </w:r>
      <w:proofErr w:type="spellEnd"/>
      <w:r w:rsidR="002350B7" w:rsidRPr="002350B7">
        <w:t xml:space="preserve"> (HNBs) and composition of hyperspectral </w:t>
      </w:r>
      <w:proofErr w:type="spellStart"/>
      <w:r w:rsidR="002350B7" w:rsidRPr="002350B7">
        <w:t>twoband</w:t>
      </w:r>
      <w:proofErr w:type="spellEnd"/>
      <w:r w:rsidR="002350B7" w:rsidRPr="002350B7">
        <w:t xml:space="preserve"> vegetation indices (HVIs) for biophysical characterization and discrimination of crop types using field reflectance and Hyperion/EO-1 data. IEEE Journal of Selected Topics in Applied Earth </w:t>
      </w:r>
      <w:r w:rsidR="002350B7" w:rsidRPr="007D5424">
        <w:rPr>
          <w:color w:val="auto"/>
        </w:rPr>
        <w:t>Observations and Remote Sensing, 6(2), 427</w:t>
      </w:r>
      <w:r w:rsidR="002350B7" w:rsidRPr="007D5424">
        <w:rPr>
          <w:rFonts w:ascii="Times New Roman" w:hAnsi="Times New Roman" w:cs="Times New Roman"/>
          <w:color w:val="auto"/>
        </w:rPr>
        <w:t>‑</w:t>
      </w:r>
      <w:r w:rsidR="002350B7" w:rsidRPr="007D5424">
        <w:rPr>
          <w:color w:val="auto"/>
        </w:rPr>
        <w:t xml:space="preserve">439. </w:t>
      </w:r>
      <w:hyperlink r:id="rId88" w:history="1">
        <w:r w:rsidR="002350B7" w:rsidRPr="007D5424">
          <w:rPr>
            <w:rStyle w:val="Lienhypertexte"/>
            <w:color w:val="auto"/>
            <w:u w:val="none"/>
            <w:lang w:val="de-CH"/>
          </w:rPr>
          <w:t>https://doi.org/10.1109/JSTARS.2013.2252601</w:t>
        </w:r>
      </w:hyperlink>
    </w:p>
    <w:p w14:paraId="51E19DEC" w14:textId="2F80DCB9" w:rsidR="00CE66C1" w:rsidRPr="007D5424" w:rsidRDefault="00B502D9" w:rsidP="002350B7">
      <w:pPr>
        <w:jc w:val="both"/>
        <w:rPr>
          <w:color w:val="auto"/>
          <w:lang w:val="en-US"/>
        </w:rPr>
      </w:pPr>
      <w:r w:rsidRPr="007D5424">
        <w:rPr>
          <w:color w:val="auto"/>
          <w:lang w:val="de-CH"/>
        </w:rPr>
        <w:t>[2]</w:t>
      </w:r>
      <w:r w:rsidR="00CE66C1" w:rsidRPr="007D5424">
        <w:rPr>
          <w:color w:val="auto"/>
          <w:lang w:val="de-CH"/>
        </w:rPr>
        <w:t xml:space="preserve"> Argento, F., Anken, T., Abt, F., Vogelsanger, E., Walter, A., &amp; Liebisch, F. (2021). </w:t>
      </w:r>
      <w:r w:rsidR="00CE66C1" w:rsidRPr="007D5424">
        <w:rPr>
          <w:color w:val="auto"/>
        </w:rPr>
        <w:t>Site-specific nitrogen management in winter wheat supported by low-altitude remote sensing and soil data. Precision Agriculture, 22, 364</w:t>
      </w:r>
      <w:r w:rsidR="00CE66C1" w:rsidRPr="007D5424">
        <w:rPr>
          <w:rFonts w:ascii="Times New Roman" w:hAnsi="Times New Roman" w:cs="Times New Roman"/>
          <w:color w:val="auto"/>
        </w:rPr>
        <w:t>‑</w:t>
      </w:r>
      <w:r w:rsidR="00CE66C1" w:rsidRPr="007D5424">
        <w:rPr>
          <w:color w:val="auto"/>
        </w:rPr>
        <w:t xml:space="preserve">386. </w:t>
      </w:r>
      <w:hyperlink r:id="rId89" w:history="1">
        <w:r w:rsidR="002350B7" w:rsidRPr="007D5424">
          <w:rPr>
            <w:rStyle w:val="Lienhypertexte"/>
            <w:color w:val="auto"/>
            <w:u w:val="none"/>
            <w:lang w:val="en-US"/>
          </w:rPr>
          <w:t>https://doi.org/10.1007/s11119-020-09733-3</w:t>
        </w:r>
      </w:hyperlink>
    </w:p>
    <w:p w14:paraId="1F9E7835" w14:textId="58573884" w:rsidR="00020DF6" w:rsidRDefault="000A5C95" w:rsidP="000A5C95">
      <w:pPr>
        <w:rPr>
          <w:rStyle w:val="Lienhypertexte"/>
          <w:color w:val="auto"/>
          <w:u w:val="none"/>
          <w:lang w:val="en-US"/>
        </w:rPr>
      </w:pPr>
      <w:r w:rsidRPr="007D5424">
        <w:rPr>
          <w:color w:val="auto"/>
          <w:lang w:val="en-US"/>
        </w:rPr>
        <w:t xml:space="preserve">[3] Wang, J., Meyer, S., Xu, X., Weisser, W. W., &amp; Yu, K. (2024). Drone Multispectral Imaging Captures the Effects of Soil </w:t>
      </w:r>
      <w:proofErr w:type="spellStart"/>
      <w:r w:rsidRPr="007D5424">
        <w:rPr>
          <w:color w:val="auto"/>
          <w:lang w:val="en-US"/>
        </w:rPr>
        <w:t>Nmin</w:t>
      </w:r>
      <w:proofErr w:type="spellEnd"/>
      <w:r w:rsidRPr="007D5424">
        <w:rPr>
          <w:color w:val="auto"/>
          <w:lang w:val="en-US"/>
        </w:rPr>
        <w:t xml:space="preserve"> on Canopy Structure and Nitrogen Use Efficiency in Wheat. Available at SSRN 4699313. </w:t>
      </w:r>
      <w:hyperlink r:id="rId90" w:history="1">
        <w:r w:rsidRPr="007D5424">
          <w:rPr>
            <w:rStyle w:val="Lienhypertexte"/>
            <w:color w:val="auto"/>
            <w:u w:val="none"/>
            <w:lang w:val="en-US"/>
          </w:rPr>
          <w:t>https://dx.doi.org/10.2139/ssrn.4699313</w:t>
        </w:r>
      </w:hyperlink>
    </w:p>
    <w:p w14:paraId="251FF380" w14:textId="793AF424" w:rsidR="007A5285" w:rsidRPr="007D5424" w:rsidRDefault="007A5285" w:rsidP="007A5285">
      <w:pPr>
        <w:jc w:val="both"/>
        <w:rPr>
          <w:rStyle w:val="Lienhypertexte"/>
          <w:color w:val="auto"/>
          <w:u w:val="none"/>
          <w:lang w:val="en-US"/>
        </w:rPr>
      </w:pPr>
      <w:r w:rsidRPr="007D5424">
        <w:rPr>
          <w:color w:val="auto"/>
          <w:lang w:val="en-US"/>
        </w:rPr>
        <w:t>[4]</w:t>
      </w:r>
      <w:r>
        <w:rPr>
          <w:color w:val="auto"/>
          <w:lang w:val="en-US"/>
        </w:rPr>
        <w:t xml:space="preserve"> </w:t>
      </w:r>
      <w:r w:rsidRPr="007A5285">
        <w:rPr>
          <w:color w:val="auto"/>
          <w:lang w:val="en-US"/>
        </w:rPr>
        <w:t xml:space="preserve">Burton, A., </w:t>
      </w:r>
      <w:proofErr w:type="spellStart"/>
      <w:r w:rsidRPr="007A5285">
        <w:rPr>
          <w:color w:val="auto"/>
          <w:lang w:val="en-US"/>
        </w:rPr>
        <w:t>Häner</w:t>
      </w:r>
      <w:proofErr w:type="spellEnd"/>
      <w:r w:rsidRPr="007A5285">
        <w:rPr>
          <w:color w:val="auto"/>
          <w:lang w:val="en-US"/>
        </w:rPr>
        <w:t xml:space="preserve">, L. L., Schaad, N., </w:t>
      </w:r>
      <w:proofErr w:type="spellStart"/>
      <w:r w:rsidRPr="007A5285">
        <w:rPr>
          <w:color w:val="auto"/>
          <w:lang w:val="en-US"/>
        </w:rPr>
        <w:t>Strebel</w:t>
      </w:r>
      <w:proofErr w:type="spellEnd"/>
      <w:r w:rsidRPr="007A5285">
        <w:rPr>
          <w:color w:val="auto"/>
          <w:lang w:val="en-US"/>
        </w:rPr>
        <w:t xml:space="preserve">, S., Vuille-dit-Bille, N., </w:t>
      </w:r>
      <w:proofErr w:type="spellStart"/>
      <w:r w:rsidRPr="007A5285">
        <w:rPr>
          <w:color w:val="auto"/>
          <w:lang w:val="en-US"/>
        </w:rPr>
        <w:t>Bongiovani</w:t>
      </w:r>
      <w:proofErr w:type="spellEnd"/>
      <w:r w:rsidRPr="007A5285">
        <w:rPr>
          <w:color w:val="auto"/>
          <w:lang w:val="en-US"/>
        </w:rPr>
        <w:t xml:space="preserve">, P. D. F., </w:t>
      </w:r>
      <w:proofErr w:type="spellStart"/>
      <w:r w:rsidRPr="007A5285">
        <w:rPr>
          <w:color w:val="auto"/>
          <w:lang w:val="en-US"/>
        </w:rPr>
        <w:t>Holzkämper</w:t>
      </w:r>
      <w:proofErr w:type="spellEnd"/>
      <w:r w:rsidRPr="007A5285">
        <w:rPr>
          <w:color w:val="auto"/>
          <w:lang w:val="en-US"/>
        </w:rPr>
        <w:t>, A., Pellet, D., &amp; Herrera, J. M. (2024). Evaluating nitrogen fertilization strategies to optimize yield and grain nitrogen content in top winter wheat varieties across Switzerland. Field Crops Research, 307, 109251. https://doi.org/10.1016/j.fcr.2024.109251</w:t>
      </w:r>
    </w:p>
    <w:p w14:paraId="7843487B" w14:textId="46B2B141" w:rsidR="00FA594F" w:rsidRPr="007D5424" w:rsidRDefault="00FA594F" w:rsidP="00FA594F">
      <w:pPr>
        <w:jc w:val="both"/>
        <w:rPr>
          <w:color w:val="auto"/>
          <w:lang w:val="en-US"/>
        </w:rPr>
      </w:pPr>
      <w:r w:rsidRPr="007D5424">
        <w:rPr>
          <w:color w:val="auto"/>
          <w:lang w:val="en-US"/>
        </w:rPr>
        <w:t xml:space="preserve">[4] </w:t>
      </w:r>
      <w:proofErr w:type="spellStart"/>
      <w:r w:rsidRPr="007D5424">
        <w:rPr>
          <w:color w:val="auto"/>
          <w:lang w:val="en-US"/>
        </w:rPr>
        <w:t>Roudier</w:t>
      </w:r>
      <w:proofErr w:type="spellEnd"/>
      <w:r w:rsidRPr="007D5424">
        <w:rPr>
          <w:color w:val="auto"/>
          <w:lang w:val="en-US"/>
        </w:rPr>
        <w:t xml:space="preserve">, P. (2016). </w:t>
      </w:r>
      <w:proofErr w:type="spellStart"/>
      <w:r w:rsidRPr="007D5424">
        <w:rPr>
          <w:color w:val="auto"/>
          <w:lang w:val="en-US"/>
        </w:rPr>
        <w:t>asdreader</w:t>
      </w:r>
      <w:proofErr w:type="spellEnd"/>
      <w:r w:rsidRPr="007D5424">
        <w:rPr>
          <w:color w:val="auto"/>
          <w:lang w:val="en-US"/>
        </w:rPr>
        <w:t xml:space="preserve">: Reading ASD Binary Files in R. Retrieved from </w:t>
      </w:r>
      <w:hyperlink r:id="rId91" w:history="1">
        <w:r w:rsidRPr="007D5424">
          <w:rPr>
            <w:rStyle w:val="Lienhypertexte"/>
            <w:color w:val="auto"/>
            <w:u w:val="none"/>
            <w:lang w:val="en-US"/>
          </w:rPr>
          <w:t>https://cran.rproject.org/package=asdreader</w:t>
        </w:r>
      </w:hyperlink>
    </w:p>
    <w:p w14:paraId="7AFF5C47" w14:textId="2D7C79AB" w:rsidR="00FA594F" w:rsidRPr="007D5424" w:rsidRDefault="00FA594F" w:rsidP="00FA594F">
      <w:pPr>
        <w:jc w:val="both"/>
        <w:rPr>
          <w:color w:val="auto"/>
          <w:lang w:val="en-US"/>
        </w:rPr>
      </w:pPr>
      <w:r w:rsidRPr="007D5424">
        <w:rPr>
          <w:color w:val="auto"/>
          <w:lang w:val="en-US"/>
        </w:rPr>
        <w:t xml:space="preserve">[5] Wickham, H., </w:t>
      </w:r>
      <w:proofErr w:type="spellStart"/>
      <w:r w:rsidRPr="007D5424">
        <w:rPr>
          <w:color w:val="auto"/>
          <w:lang w:val="en-US"/>
        </w:rPr>
        <w:t>Averick</w:t>
      </w:r>
      <w:proofErr w:type="spellEnd"/>
      <w:r w:rsidRPr="007D5424">
        <w:rPr>
          <w:color w:val="auto"/>
          <w:lang w:val="en-US"/>
        </w:rPr>
        <w:t xml:space="preserve">, M., Bryan, J., Chang, W., McGowan, L. D., François, R., </w:t>
      </w:r>
      <w:proofErr w:type="spellStart"/>
      <w:r w:rsidRPr="007D5424">
        <w:rPr>
          <w:color w:val="auto"/>
          <w:lang w:val="en-US"/>
        </w:rPr>
        <w:t>Grolemund</w:t>
      </w:r>
      <w:proofErr w:type="spellEnd"/>
      <w:r w:rsidRPr="007D5424">
        <w:rPr>
          <w:color w:val="auto"/>
          <w:lang w:val="en-US"/>
        </w:rPr>
        <w:t xml:space="preserve">, G., Hayes, A., Henry, L., Hester, J., &amp; others. (2019). Welcome to the </w:t>
      </w:r>
      <w:proofErr w:type="spellStart"/>
      <w:r w:rsidRPr="007D5424">
        <w:rPr>
          <w:color w:val="auto"/>
          <w:lang w:val="en-US"/>
        </w:rPr>
        <w:t>tidyverse</w:t>
      </w:r>
      <w:proofErr w:type="spellEnd"/>
      <w:r w:rsidRPr="007D5424">
        <w:rPr>
          <w:color w:val="auto"/>
          <w:lang w:val="en-US"/>
        </w:rPr>
        <w:t xml:space="preserve">. Journal of </w:t>
      </w:r>
      <w:proofErr w:type="gramStart"/>
      <w:r w:rsidRPr="007D5424">
        <w:rPr>
          <w:color w:val="auto"/>
          <w:lang w:val="en-US"/>
        </w:rPr>
        <w:t>Open Source</w:t>
      </w:r>
      <w:proofErr w:type="gramEnd"/>
      <w:r w:rsidRPr="007D5424">
        <w:rPr>
          <w:color w:val="auto"/>
          <w:lang w:val="en-US"/>
        </w:rPr>
        <w:t xml:space="preserve"> Software, 4(43), 1686. </w:t>
      </w:r>
      <w:hyperlink r:id="rId92" w:history="1">
        <w:r w:rsidRPr="007D5424">
          <w:rPr>
            <w:rStyle w:val="Lienhypertexte"/>
            <w:color w:val="auto"/>
            <w:u w:val="none"/>
            <w:lang w:val="en-US"/>
          </w:rPr>
          <w:t>https://doi.org/10.21105/joss.01686</w:t>
        </w:r>
      </w:hyperlink>
    </w:p>
    <w:p w14:paraId="4A425E5C" w14:textId="5680C3D5" w:rsidR="00FB6D5B" w:rsidRPr="007D5424" w:rsidRDefault="00FB6D5B" w:rsidP="00020DF6">
      <w:pPr>
        <w:rPr>
          <w:color w:val="auto"/>
          <w:lang w:val="en-US"/>
        </w:rPr>
      </w:pPr>
      <w:r w:rsidRPr="007D5424">
        <w:rPr>
          <w:color w:val="auto"/>
          <w:lang w:val="en-US"/>
        </w:rPr>
        <w:t>[</w:t>
      </w:r>
      <w:r w:rsidR="00FA594F" w:rsidRPr="007D5424">
        <w:rPr>
          <w:color w:val="auto"/>
          <w:lang w:val="en-US"/>
        </w:rPr>
        <w:t>6</w:t>
      </w:r>
      <w:r w:rsidRPr="007D5424">
        <w:rPr>
          <w:color w:val="auto"/>
          <w:lang w:val="en-US"/>
        </w:rPr>
        <w:t xml:space="preserve">] </w:t>
      </w:r>
      <w:r w:rsidR="00020DF6" w:rsidRPr="007D5424">
        <w:rPr>
          <w:color w:val="auto"/>
          <w:lang w:val="en-US"/>
        </w:rPr>
        <w:t xml:space="preserve">W. McKinney, pandas: a python data analysis library, </w:t>
      </w:r>
      <w:hyperlink r:id="rId93" w:history="1">
        <w:r w:rsidR="00020DF6" w:rsidRPr="007D5424">
          <w:rPr>
            <w:rStyle w:val="Lienhypertexte"/>
            <w:color w:val="auto"/>
            <w:u w:val="none"/>
            <w:lang w:val="en-US"/>
          </w:rPr>
          <w:t>http://pandas.sourceforge.net</w:t>
        </w:r>
      </w:hyperlink>
    </w:p>
    <w:p w14:paraId="2F0DC759" w14:textId="7E4F6624" w:rsidR="00020DF6" w:rsidRPr="007D5424" w:rsidRDefault="00793325" w:rsidP="00793325">
      <w:pPr>
        <w:rPr>
          <w:color w:val="auto"/>
          <w:lang w:val="en-US"/>
        </w:rPr>
      </w:pPr>
      <w:r w:rsidRPr="007D5424">
        <w:rPr>
          <w:color w:val="auto"/>
          <w:lang w:val="fr-CH"/>
        </w:rPr>
        <w:t xml:space="preserve">[7] Hunter, J. D. (2007). </w:t>
      </w:r>
      <w:proofErr w:type="spellStart"/>
      <w:proofErr w:type="gramStart"/>
      <w:r w:rsidRPr="007D5424">
        <w:rPr>
          <w:color w:val="auto"/>
          <w:lang w:val="fr-CH"/>
        </w:rPr>
        <w:t>Matplotlib</w:t>
      </w:r>
      <w:proofErr w:type="spellEnd"/>
      <w:r w:rsidRPr="007D5424">
        <w:rPr>
          <w:color w:val="auto"/>
          <w:lang w:val="fr-CH"/>
        </w:rPr>
        <w:t>:</w:t>
      </w:r>
      <w:proofErr w:type="gramEnd"/>
      <w:r w:rsidRPr="007D5424">
        <w:rPr>
          <w:color w:val="auto"/>
          <w:lang w:val="fr-CH"/>
        </w:rPr>
        <w:t xml:space="preserve"> A 2D </w:t>
      </w:r>
      <w:proofErr w:type="spellStart"/>
      <w:r w:rsidRPr="007D5424">
        <w:rPr>
          <w:color w:val="auto"/>
          <w:lang w:val="fr-CH"/>
        </w:rPr>
        <w:t>graphics</w:t>
      </w:r>
      <w:proofErr w:type="spellEnd"/>
      <w:r w:rsidRPr="007D5424">
        <w:rPr>
          <w:color w:val="auto"/>
          <w:lang w:val="fr-CH"/>
        </w:rPr>
        <w:t xml:space="preserve"> </w:t>
      </w:r>
      <w:proofErr w:type="spellStart"/>
      <w:r w:rsidRPr="007D5424">
        <w:rPr>
          <w:color w:val="auto"/>
          <w:lang w:val="fr-CH"/>
        </w:rPr>
        <w:t>environment</w:t>
      </w:r>
      <w:proofErr w:type="spellEnd"/>
      <w:r w:rsidRPr="007D5424">
        <w:rPr>
          <w:color w:val="auto"/>
          <w:lang w:val="fr-CH"/>
        </w:rPr>
        <w:t xml:space="preserve">. </w:t>
      </w:r>
      <w:r w:rsidRPr="007D5424">
        <w:rPr>
          <w:color w:val="auto"/>
          <w:lang w:val="en-US"/>
        </w:rPr>
        <w:t xml:space="preserve">Computing in Science &amp;Engineering, 9(3), 90–95. </w:t>
      </w:r>
      <w:hyperlink r:id="rId94" w:history="1">
        <w:r w:rsidR="00530A4B" w:rsidRPr="007D5424">
          <w:rPr>
            <w:rStyle w:val="Lienhypertexte"/>
            <w:color w:val="auto"/>
            <w:u w:val="none"/>
            <w:lang w:val="en-US"/>
          </w:rPr>
          <w:t>https://doi.org/10.1109/MCSE.2007.55</w:t>
        </w:r>
      </w:hyperlink>
    </w:p>
    <w:p w14:paraId="354B0F86" w14:textId="700B9ED9" w:rsidR="007D5424" w:rsidRPr="007D5424" w:rsidRDefault="00530A4B" w:rsidP="00530A4B">
      <w:pPr>
        <w:rPr>
          <w:color w:val="auto"/>
        </w:rPr>
      </w:pPr>
      <w:r w:rsidRPr="007D5424">
        <w:rPr>
          <w:color w:val="auto"/>
          <w:lang w:val="en-US"/>
        </w:rPr>
        <w:t xml:space="preserve">[8] </w:t>
      </w:r>
      <w:r w:rsidRPr="007D5424">
        <w:rPr>
          <w:color w:val="auto"/>
          <w:lang w:val="en-US"/>
        </w:rPr>
        <w:fldChar w:fldCharType="begin"/>
      </w:r>
      <w:r w:rsidRPr="007D5424">
        <w:rPr>
          <w:color w:val="auto"/>
          <w:lang w:val="en-US"/>
        </w:rPr>
        <w:instrText xml:space="preserve"> ADDIN ZOTERO_BIBL {"uncited":[],"omitted":[],"custom":[]} CSL_BIBLIOGRAPHY </w:instrText>
      </w:r>
      <w:r w:rsidRPr="007D5424">
        <w:rPr>
          <w:color w:val="auto"/>
          <w:lang w:val="en-US"/>
        </w:rPr>
        <w:fldChar w:fldCharType="separate"/>
      </w:r>
      <w:r w:rsidRPr="007D5424">
        <w:rPr>
          <w:color w:val="auto"/>
        </w:rPr>
        <w:t>Waskom, M. L. (2021). Seaborn</w:t>
      </w:r>
      <w:r w:rsidRPr="007D5424">
        <w:rPr>
          <w:rFonts w:ascii="Times New Roman" w:hAnsi="Times New Roman" w:cs="Times New Roman"/>
          <w:color w:val="auto"/>
        </w:rPr>
        <w:t>:</w:t>
      </w:r>
      <w:r w:rsidRPr="007D5424">
        <w:rPr>
          <w:color w:val="auto"/>
        </w:rPr>
        <w:t xml:space="preserve"> Statistical data visualization. Journal of Open Source Software, 6(60), 3021. https://doi.org/10.21105/joss.03021</w:t>
      </w:r>
    </w:p>
    <w:p w14:paraId="28121D28" w14:textId="77777777" w:rsidR="00530A4B" w:rsidRPr="007D5424" w:rsidRDefault="00530A4B" w:rsidP="00530A4B">
      <w:pPr>
        <w:rPr>
          <w:color w:val="auto"/>
        </w:rPr>
      </w:pPr>
    </w:p>
    <w:p w14:paraId="51B1D65B" w14:textId="642114FF" w:rsidR="00CE66C1" w:rsidRPr="00CB3509" w:rsidRDefault="00530A4B" w:rsidP="00CB3509">
      <w:pPr>
        <w:rPr>
          <w:lang w:val="en-US"/>
        </w:rPr>
      </w:pPr>
      <w:r w:rsidRPr="007D5424">
        <w:rPr>
          <w:color w:val="auto"/>
          <w:lang w:val="en-US"/>
        </w:rPr>
        <w:fldChar w:fldCharType="end"/>
      </w:r>
    </w:p>
    <w:p w14:paraId="14E32334" w14:textId="77777777" w:rsidR="00656277" w:rsidRDefault="00656277"/>
    <w:sectPr w:rsidR="00656277">
      <w:headerReference w:type="default" r:id="rId95"/>
      <w:footerReference w:type="default" r:id="rId96"/>
      <w:headerReference w:type="first" r:id="rId97"/>
      <w:footerReference w:type="first" r:id="rId98"/>
      <w:pgSz w:w="12240" w:h="15840"/>
      <w:pgMar w:top="1080" w:right="1440" w:bottom="1080" w:left="1440" w:header="0" w:footer="720" w:gutter="0"/>
      <w:pgNumType w:start="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5B3E54" w14:textId="77777777" w:rsidR="00DA3CAD" w:rsidRDefault="00DA3CAD">
      <w:pPr>
        <w:spacing w:before="0" w:line="240" w:lineRule="auto"/>
      </w:pPr>
      <w:r>
        <w:separator/>
      </w:r>
    </w:p>
  </w:endnote>
  <w:endnote w:type="continuationSeparator" w:id="0">
    <w:p w14:paraId="5E08B6BD" w14:textId="77777777" w:rsidR="00DA3CAD" w:rsidRDefault="00DA3CAD">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Proxima Nova">
    <w:altName w:val="Tahoma"/>
    <w:charset w:val="00"/>
    <w:family w:val="auto"/>
    <w:pitch w:val="default"/>
    <w:embedRegular r:id="rId1" w:fontKey="{2F710317-7E5C-43FD-ACD3-0668BC8B7D7A}"/>
    <w:embedBold r:id="rId2" w:fontKey="{045887FE-9553-47A2-B8B8-5D28F4DE4076}"/>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rebuchet MS">
    <w:panose1 w:val="020B0603020202020204"/>
    <w:charset w:val="00"/>
    <w:family w:val="swiss"/>
    <w:pitch w:val="variable"/>
    <w:sig w:usb0="00000687" w:usb1="00000000" w:usb2="00000000" w:usb3="00000000" w:csb0="0000009F" w:csb1="00000000"/>
    <w:embedRegular r:id="rId3" w:fontKey="{1F270565-3D52-45D3-AC80-E56257F55BF7}"/>
    <w:embedItalic r:id="rId4" w:fontKey="{06679598-FD15-4510-8CA9-6B5DE34F32DA}"/>
  </w:font>
  <w:font w:name="Cambria">
    <w:panose1 w:val="02040503050406030204"/>
    <w:charset w:val="00"/>
    <w:family w:val="roman"/>
    <w:pitch w:val="variable"/>
    <w:sig w:usb0="E00006FF" w:usb1="420024FF" w:usb2="02000000" w:usb3="00000000" w:csb0="0000019F" w:csb1="00000000"/>
    <w:embedRegular r:id="rId5" w:fontKey="{A1F109FE-BD7C-4C81-B392-046F072FEBF6}"/>
    <w:embedBold r:id="rId6" w:fontKey="{D0375807-ED0F-4A51-A668-311F8045D7E5}"/>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embedRegular r:id="rId7" w:fontKey="{2FB474EA-C51B-4220-B334-267A0925C65E}"/>
    <w:embedBold r:id="rId8" w:fontKey="{FAA8B81B-C281-4EF7-8D96-EC4EE9B6D701}"/>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EC4B2E" w14:textId="2F0CF498" w:rsidR="00656277" w:rsidRDefault="00B502D9">
    <w:pPr>
      <w:jc w:val="right"/>
    </w:pPr>
    <w:r>
      <w:fldChar w:fldCharType="begin"/>
    </w:r>
    <w:r>
      <w:instrText>PAGE</w:instrText>
    </w:r>
    <w:r>
      <w:fldChar w:fldCharType="separate"/>
    </w:r>
    <w:r w:rsidR="00BA5CDC">
      <w:rPr>
        <w:noProof/>
      </w:rPr>
      <w:t>5</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28BF18" w14:textId="77777777" w:rsidR="00656277" w:rsidRDefault="00656277">
    <w:pPr>
      <w:pBdr>
        <w:top w:val="nil"/>
        <w:left w:val="nil"/>
        <w:bottom w:val="nil"/>
        <w:right w:val="nil"/>
        <w:between w:val="nil"/>
      </w:pBd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02EC5E" w14:textId="77777777" w:rsidR="00DA3CAD" w:rsidRDefault="00DA3CAD">
      <w:pPr>
        <w:spacing w:before="0" w:line="240" w:lineRule="auto"/>
      </w:pPr>
      <w:r>
        <w:separator/>
      </w:r>
    </w:p>
  </w:footnote>
  <w:footnote w:type="continuationSeparator" w:id="0">
    <w:p w14:paraId="2541551A" w14:textId="77777777" w:rsidR="00DA3CAD" w:rsidRDefault="00DA3CAD">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AB3325" w14:textId="77777777" w:rsidR="00656277" w:rsidRDefault="00656277">
    <w:pPr>
      <w:pBdr>
        <w:top w:val="nil"/>
        <w:left w:val="nil"/>
        <w:bottom w:val="nil"/>
        <w:right w:val="nil"/>
        <w:between w:val="nil"/>
      </w:pBdr>
      <w:spacing w:before="0"/>
    </w:pPr>
  </w:p>
  <w:p w14:paraId="06D5DB5A" w14:textId="2B2B4F2D" w:rsidR="00656277" w:rsidRPr="007038D4" w:rsidRDefault="007038D4">
    <w:pPr>
      <w:pBdr>
        <w:top w:val="nil"/>
        <w:left w:val="nil"/>
        <w:bottom w:val="nil"/>
        <w:right w:val="nil"/>
        <w:between w:val="nil"/>
      </w:pBdr>
      <w:spacing w:before="0"/>
      <w:jc w:val="right"/>
      <w:rPr>
        <w:lang w:val="fr-CH"/>
      </w:rPr>
    </w:pPr>
    <w:r w:rsidRPr="007038D4">
      <w:rPr>
        <w:lang w:val="fr-CH"/>
      </w:rPr>
      <w:t>Nicolas Vuille-dit-Bille</w:t>
    </w:r>
    <w:r w:rsidR="00B502D9" w:rsidRPr="007038D4">
      <w:rPr>
        <w:lang w:val="fr-CH"/>
      </w:rPr>
      <w:t xml:space="preserve">, CDR Project </w:t>
    </w:r>
    <w:r w:rsidRPr="007038D4">
      <w:rPr>
        <w:lang w:val="fr-CH"/>
      </w:rPr>
      <w:t>Hyperspectral</w:t>
    </w:r>
    <w:r w:rsidR="00332AF7">
      <w:pict w14:anchorId="573E794A">
        <v:rect id="_x0000_i1025" style="width:0;height:1.5pt" o:hralign="center" o:hrstd="t" o:hr="t" fillcolor="#a0a0a0" stroked="f"/>
      </w:pict>
    </w:r>
  </w:p>
  <w:p w14:paraId="554CB50E" w14:textId="77777777" w:rsidR="00656277" w:rsidRPr="007038D4" w:rsidRDefault="00656277">
    <w:pPr>
      <w:pBdr>
        <w:top w:val="nil"/>
        <w:left w:val="nil"/>
        <w:bottom w:val="nil"/>
        <w:right w:val="nil"/>
        <w:between w:val="nil"/>
      </w:pBdr>
      <w:spacing w:before="0"/>
      <w:rPr>
        <w:lang w:val="fr-CH"/>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9B428C" w14:textId="77777777" w:rsidR="00656277" w:rsidRDefault="00656277">
    <w:pPr>
      <w:pBdr>
        <w:top w:val="nil"/>
        <w:left w:val="nil"/>
        <w:bottom w:val="nil"/>
        <w:right w:val="nil"/>
        <w:between w:val="nil"/>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C461D2"/>
    <w:multiLevelType w:val="multilevel"/>
    <w:tmpl w:val="06CAC7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1716546F"/>
    <w:multiLevelType w:val="hybridMultilevel"/>
    <w:tmpl w:val="402C5BEC"/>
    <w:lvl w:ilvl="0" w:tplc="4B16FE9C">
      <w:start w:val="4"/>
      <w:numFmt w:val="bullet"/>
      <w:lvlText w:val="-"/>
      <w:lvlJc w:val="left"/>
      <w:pPr>
        <w:ind w:left="720" w:hanging="360"/>
      </w:pPr>
      <w:rPr>
        <w:rFonts w:ascii="Proxima Nova" w:eastAsia="Proxima Nova" w:hAnsi="Proxima Nova" w:cs="Proxima Nova"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 w15:restartNumberingAfterBreak="0">
    <w:nsid w:val="60AC69FA"/>
    <w:multiLevelType w:val="hybridMultilevel"/>
    <w:tmpl w:val="BE0C517A"/>
    <w:lvl w:ilvl="0" w:tplc="100C000B">
      <w:start w:val="1"/>
      <w:numFmt w:val="bullet"/>
      <w:lvlText w:val=""/>
      <w:lvlJc w:val="left"/>
      <w:pPr>
        <w:ind w:left="1440" w:hanging="360"/>
      </w:pPr>
      <w:rPr>
        <w:rFonts w:ascii="Wingdings" w:hAnsi="Wingdings" w:hint="default"/>
      </w:rPr>
    </w:lvl>
    <w:lvl w:ilvl="1" w:tplc="100C0003" w:tentative="1">
      <w:start w:val="1"/>
      <w:numFmt w:val="bullet"/>
      <w:lvlText w:val="o"/>
      <w:lvlJc w:val="left"/>
      <w:pPr>
        <w:ind w:left="2160" w:hanging="360"/>
      </w:pPr>
      <w:rPr>
        <w:rFonts w:ascii="Courier New" w:hAnsi="Courier New" w:cs="Courier New" w:hint="default"/>
      </w:rPr>
    </w:lvl>
    <w:lvl w:ilvl="2" w:tplc="100C0005" w:tentative="1">
      <w:start w:val="1"/>
      <w:numFmt w:val="bullet"/>
      <w:lvlText w:val=""/>
      <w:lvlJc w:val="left"/>
      <w:pPr>
        <w:ind w:left="2880" w:hanging="360"/>
      </w:pPr>
      <w:rPr>
        <w:rFonts w:ascii="Wingdings" w:hAnsi="Wingdings" w:hint="default"/>
      </w:rPr>
    </w:lvl>
    <w:lvl w:ilvl="3" w:tplc="100C0001" w:tentative="1">
      <w:start w:val="1"/>
      <w:numFmt w:val="bullet"/>
      <w:lvlText w:val=""/>
      <w:lvlJc w:val="left"/>
      <w:pPr>
        <w:ind w:left="3600" w:hanging="360"/>
      </w:pPr>
      <w:rPr>
        <w:rFonts w:ascii="Symbol" w:hAnsi="Symbol" w:hint="default"/>
      </w:rPr>
    </w:lvl>
    <w:lvl w:ilvl="4" w:tplc="100C0003" w:tentative="1">
      <w:start w:val="1"/>
      <w:numFmt w:val="bullet"/>
      <w:lvlText w:val="o"/>
      <w:lvlJc w:val="left"/>
      <w:pPr>
        <w:ind w:left="4320" w:hanging="360"/>
      </w:pPr>
      <w:rPr>
        <w:rFonts w:ascii="Courier New" w:hAnsi="Courier New" w:cs="Courier New" w:hint="default"/>
      </w:rPr>
    </w:lvl>
    <w:lvl w:ilvl="5" w:tplc="100C0005" w:tentative="1">
      <w:start w:val="1"/>
      <w:numFmt w:val="bullet"/>
      <w:lvlText w:val=""/>
      <w:lvlJc w:val="left"/>
      <w:pPr>
        <w:ind w:left="5040" w:hanging="360"/>
      </w:pPr>
      <w:rPr>
        <w:rFonts w:ascii="Wingdings" w:hAnsi="Wingdings" w:hint="default"/>
      </w:rPr>
    </w:lvl>
    <w:lvl w:ilvl="6" w:tplc="100C0001" w:tentative="1">
      <w:start w:val="1"/>
      <w:numFmt w:val="bullet"/>
      <w:lvlText w:val=""/>
      <w:lvlJc w:val="left"/>
      <w:pPr>
        <w:ind w:left="5760" w:hanging="360"/>
      </w:pPr>
      <w:rPr>
        <w:rFonts w:ascii="Symbol" w:hAnsi="Symbol" w:hint="default"/>
      </w:rPr>
    </w:lvl>
    <w:lvl w:ilvl="7" w:tplc="100C0003" w:tentative="1">
      <w:start w:val="1"/>
      <w:numFmt w:val="bullet"/>
      <w:lvlText w:val="o"/>
      <w:lvlJc w:val="left"/>
      <w:pPr>
        <w:ind w:left="6480" w:hanging="360"/>
      </w:pPr>
      <w:rPr>
        <w:rFonts w:ascii="Courier New" w:hAnsi="Courier New" w:cs="Courier New" w:hint="default"/>
      </w:rPr>
    </w:lvl>
    <w:lvl w:ilvl="8" w:tplc="100C0005" w:tentative="1">
      <w:start w:val="1"/>
      <w:numFmt w:val="bullet"/>
      <w:lvlText w:val=""/>
      <w:lvlJc w:val="left"/>
      <w:pPr>
        <w:ind w:left="720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TrueTypeFonts/>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FLIR_DOCUMENT_ID" w:val="96d1d81c-a253-4db7-b2b1-0c3d53f42654"/>
  </w:docVars>
  <w:rsids>
    <w:rsidRoot w:val="00656277"/>
    <w:rsid w:val="000104ED"/>
    <w:rsid w:val="00020DF6"/>
    <w:rsid w:val="0009739A"/>
    <w:rsid w:val="000A38AC"/>
    <w:rsid w:val="000A5C95"/>
    <w:rsid w:val="000B180E"/>
    <w:rsid w:val="000E11DB"/>
    <w:rsid w:val="000F552C"/>
    <w:rsid w:val="001125F2"/>
    <w:rsid w:val="00156400"/>
    <w:rsid w:val="00164BA4"/>
    <w:rsid w:val="00171E4E"/>
    <w:rsid w:val="002350B7"/>
    <w:rsid w:val="00252A7D"/>
    <w:rsid w:val="002907E8"/>
    <w:rsid w:val="002B47F9"/>
    <w:rsid w:val="002B79EB"/>
    <w:rsid w:val="002F3116"/>
    <w:rsid w:val="00332AF7"/>
    <w:rsid w:val="0036672C"/>
    <w:rsid w:val="00367E20"/>
    <w:rsid w:val="0037526D"/>
    <w:rsid w:val="003B5C25"/>
    <w:rsid w:val="003F2EAF"/>
    <w:rsid w:val="003F32F2"/>
    <w:rsid w:val="00415F50"/>
    <w:rsid w:val="00420A8F"/>
    <w:rsid w:val="00445125"/>
    <w:rsid w:val="00447F42"/>
    <w:rsid w:val="00460E23"/>
    <w:rsid w:val="00463B3C"/>
    <w:rsid w:val="004727AB"/>
    <w:rsid w:val="004A67DC"/>
    <w:rsid w:val="004C5FE7"/>
    <w:rsid w:val="004D7441"/>
    <w:rsid w:val="00524085"/>
    <w:rsid w:val="00530A4B"/>
    <w:rsid w:val="0053659B"/>
    <w:rsid w:val="0055001C"/>
    <w:rsid w:val="00570C8A"/>
    <w:rsid w:val="005973D8"/>
    <w:rsid w:val="005B0E41"/>
    <w:rsid w:val="006325C7"/>
    <w:rsid w:val="00656277"/>
    <w:rsid w:val="00657BE6"/>
    <w:rsid w:val="00677CDF"/>
    <w:rsid w:val="00681AD1"/>
    <w:rsid w:val="00686B80"/>
    <w:rsid w:val="007038D4"/>
    <w:rsid w:val="007220C5"/>
    <w:rsid w:val="00792874"/>
    <w:rsid w:val="00793325"/>
    <w:rsid w:val="007A5285"/>
    <w:rsid w:val="007D50BE"/>
    <w:rsid w:val="007D5424"/>
    <w:rsid w:val="007D5FAB"/>
    <w:rsid w:val="008100E7"/>
    <w:rsid w:val="00821C07"/>
    <w:rsid w:val="0082294F"/>
    <w:rsid w:val="00837E54"/>
    <w:rsid w:val="00856F8F"/>
    <w:rsid w:val="008967AF"/>
    <w:rsid w:val="008A5796"/>
    <w:rsid w:val="008D55E3"/>
    <w:rsid w:val="008F34EE"/>
    <w:rsid w:val="009540E9"/>
    <w:rsid w:val="00962746"/>
    <w:rsid w:val="009A4F83"/>
    <w:rsid w:val="009C7F51"/>
    <w:rsid w:val="009D4B33"/>
    <w:rsid w:val="009E1C17"/>
    <w:rsid w:val="009F0686"/>
    <w:rsid w:val="00A21B76"/>
    <w:rsid w:val="00A3645D"/>
    <w:rsid w:val="00AB6C62"/>
    <w:rsid w:val="00AD1246"/>
    <w:rsid w:val="00B34F26"/>
    <w:rsid w:val="00B502D9"/>
    <w:rsid w:val="00B60187"/>
    <w:rsid w:val="00BA5CDC"/>
    <w:rsid w:val="00BC2447"/>
    <w:rsid w:val="00BC3500"/>
    <w:rsid w:val="00BC5F7E"/>
    <w:rsid w:val="00BE0146"/>
    <w:rsid w:val="00BE6883"/>
    <w:rsid w:val="00BF40F9"/>
    <w:rsid w:val="00C03F28"/>
    <w:rsid w:val="00C32789"/>
    <w:rsid w:val="00C5316F"/>
    <w:rsid w:val="00C648D7"/>
    <w:rsid w:val="00C95576"/>
    <w:rsid w:val="00CB3509"/>
    <w:rsid w:val="00CC2E3E"/>
    <w:rsid w:val="00CC3C40"/>
    <w:rsid w:val="00CD473C"/>
    <w:rsid w:val="00CE66C1"/>
    <w:rsid w:val="00CF73BD"/>
    <w:rsid w:val="00D3393D"/>
    <w:rsid w:val="00D644D4"/>
    <w:rsid w:val="00DA3CAD"/>
    <w:rsid w:val="00DB3DF9"/>
    <w:rsid w:val="00DE556E"/>
    <w:rsid w:val="00DF5810"/>
    <w:rsid w:val="00E06DFE"/>
    <w:rsid w:val="00E079CF"/>
    <w:rsid w:val="00E327F5"/>
    <w:rsid w:val="00E32E73"/>
    <w:rsid w:val="00E34975"/>
    <w:rsid w:val="00E63CFF"/>
    <w:rsid w:val="00E75D0D"/>
    <w:rsid w:val="00E94667"/>
    <w:rsid w:val="00EC6D8B"/>
    <w:rsid w:val="00EE02DC"/>
    <w:rsid w:val="00F7761E"/>
    <w:rsid w:val="00F8644E"/>
    <w:rsid w:val="00FA594F"/>
    <w:rsid w:val="00FB6D5B"/>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4A2279"/>
  <w15:docId w15:val="{ACB9F2E5-77AE-40D2-A64C-D2E3666629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Proxima Nova" w:eastAsia="Proxima Nova" w:hAnsi="Proxima Nova" w:cs="Proxima Nova"/>
        <w:color w:val="353744"/>
        <w:sz w:val="22"/>
        <w:szCs w:val="22"/>
        <w:lang w:val="en" w:eastAsia="fr-CH" w:bidi="ar-SA"/>
      </w:rPr>
    </w:rPrDefault>
    <w:pPrDefault>
      <w:pPr>
        <w:spacing w:before="200" w:line="312"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556E"/>
  </w:style>
  <w:style w:type="paragraph" w:styleId="Titre1">
    <w:name w:val="heading 1"/>
    <w:basedOn w:val="Normal"/>
    <w:next w:val="Normal"/>
    <w:uiPriority w:val="9"/>
    <w:qFormat/>
    <w:pPr>
      <w:spacing w:before="480" w:line="240" w:lineRule="auto"/>
      <w:outlineLvl w:val="0"/>
    </w:pPr>
    <w:rPr>
      <w:b/>
      <w:sz w:val="28"/>
      <w:szCs w:val="28"/>
    </w:rPr>
  </w:style>
  <w:style w:type="paragraph" w:styleId="Titre2">
    <w:name w:val="heading 2"/>
    <w:basedOn w:val="Normal"/>
    <w:next w:val="Normal"/>
    <w:uiPriority w:val="9"/>
    <w:semiHidden/>
    <w:unhideWhenUsed/>
    <w:qFormat/>
    <w:pPr>
      <w:spacing w:before="320" w:line="240" w:lineRule="auto"/>
      <w:outlineLvl w:val="1"/>
    </w:pPr>
    <w:rPr>
      <w:b/>
      <w:color w:val="00AB44"/>
      <w:sz w:val="28"/>
      <w:szCs w:val="28"/>
    </w:rPr>
  </w:style>
  <w:style w:type="paragraph" w:styleId="Titre3">
    <w:name w:val="heading 3"/>
    <w:basedOn w:val="Normal"/>
    <w:next w:val="Normal"/>
    <w:uiPriority w:val="9"/>
    <w:semiHidden/>
    <w:unhideWhenUsed/>
    <w:qFormat/>
    <w:pPr>
      <w:spacing w:line="240" w:lineRule="auto"/>
      <w:outlineLvl w:val="2"/>
    </w:pPr>
    <w:rPr>
      <w:sz w:val="26"/>
      <w:szCs w:val="26"/>
    </w:rPr>
  </w:style>
  <w:style w:type="paragraph" w:styleId="Titre4">
    <w:name w:val="heading 4"/>
    <w:basedOn w:val="Normal"/>
    <w:next w:val="Normal"/>
    <w:uiPriority w:val="9"/>
    <w:semiHidden/>
    <w:unhideWhenUsed/>
    <w:qFormat/>
    <w:pPr>
      <w:keepNext/>
      <w:keepLines/>
      <w:spacing w:before="160"/>
      <w:outlineLvl w:val="3"/>
    </w:pPr>
    <w:rPr>
      <w:rFonts w:ascii="Trebuchet MS" w:eastAsia="Trebuchet MS" w:hAnsi="Trebuchet MS" w:cs="Trebuchet MS"/>
      <w:color w:val="666666"/>
      <w:u w:val="single"/>
    </w:rPr>
  </w:style>
  <w:style w:type="paragraph" w:styleId="Titre5">
    <w:name w:val="heading 5"/>
    <w:basedOn w:val="Normal"/>
    <w:next w:val="Normal"/>
    <w:uiPriority w:val="9"/>
    <w:semiHidden/>
    <w:unhideWhenUsed/>
    <w:qFormat/>
    <w:pPr>
      <w:keepNext/>
      <w:keepLines/>
      <w:spacing w:before="160"/>
      <w:outlineLvl w:val="4"/>
    </w:pPr>
    <w:rPr>
      <w:rFonts w:ascii="Trebuchet MS" w:eastAsia="Trebuchet MS" w:hAnsi="Trebuchet MS" w:cs="Trebuchet MS"/>
      <w:color w:val="666666"/>
    </w:rPr>
  </w:style>
  <w:style w:type="paragraph" w:styleId="Titre6">
    <w:name w:val="heading 6"/>
    <w:basedOn w:val="Normal"/>
    <w:next w:val="Normal"/>
    <w:uiPriority w:val="9"/>
    <w:semiHidden/>
    <w:unhideWhenUsed/>
    <w:qFormat/>
    <w:pPr>
      <w:keepNext/>
      <w:keepLines/>
      <w:spacing w:before="160"/>
      <w:outlineLvl w:val="5"/>
    </w:pPr>
    <w:rPr>
      <w:rFonts w:ascii="Trebuchet MS" w:eastAsia="Trebuchet MS" w:hAnsi="Trebuchet MS" w:cs="Trebuchet MS"/>
      <w:i/>
      <w:color w:val="66666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Normal"/>
    <w:next w:val="Normal"/>
    <w:uiPriority w:val="10"/>
    <w:qFormat/>
    <w:pPr>
      <w:spacing w:before="320" w:line="240" w:lineRule="auto"/>
    </w:pPr>
    <w:rPr>
      <w:sz w:val="72"/>
      <w:szCs w:val="72"/>
    </w:rPr>
  </w:style>
  <w:style w:type="paragraph" w:styleId="Sous-titre">
    <w:name w:val="Subtitle"/>
    <w:basedOn w:val="Normal"/>
    <w:next w:val="Normal"/>
    <w:uiPriority w:val="11"/>
    <w:qFormat/>
    <w:pPr>
      <w:spacing w:before="0" w:line="240" w:lineRule="auto"/>
    </w:pPr>
    <w:rPr>
      <w:color w:val="666666"/>
      <w:sz w:val="26"/>
      <w:szCs w:val="26"/>
    </w:rPr>
  </w:style>
  <w:style w:type="character" w:styleId="Lienhypertexte">
    <w:name w:val="Hyperlink"/>
    <w:basedOn w:val="Policepardfaut"/>
    <w:uiPriority w:val="99"/>
    <w:unhideWhenUsed/>
    <w:rsid w:val="003B5C25"/>
    <w:rPr>
      <w:color w:val="0000FF" w:themeColor="hyperlink"/>
      <w:u w:val="single"/>
    </w:rPr>
  </w:style>
  <w:style w:type="character" w:customStyle="1" w:styleId="Mentionnonrsolue1">
    <w:name w:val="Mention non résolue1"/>
    <w:basedOn w:val="Policepardfaut"/>
    <w:uiPriority w:val="99"/>
    <w:semiHidden/>
    <w:unhideWhenUsed/>
    <w:rsid w:val="003B5C25"/>
    <w:rPr>
      <w:color w:val="605E5C"/>
      <w:shd w:val="clear" w:color="auto" w:fill="E1DFDD"/>
    </w:rPr>
  </w:style>
  <w:style w:type="paragraph" w:styleId="Bibliographie">
    <w:name w:val="Bibliography"/>
    <w:basedOn w:val="Normal"/>
    <w:next w:val="Normal"/>
    <w:uiPriority w:val="37"/>
    <w:unhideWhenUsed/>
    <w:rsid w:val="009D4B33"/>
    <w:pPr>
      <w:spacing w:line="480" w:lineRule="auto"/>
      <w:ind w:left="720" w:hanging="720"/>
    </w:pPr>
  </w:style>
  <w:style w:type="table" w:styleId="Grilledutableau">
    <w:name w:val="Table Grid"/>
    <w:basedOn w:val="TableauNormal"/>
    <w:uiPriority w:val="39"/>
    <w:rsid w:val="00E34975"/>
    <w:pPr>
      <w:spacing w:before="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tionnonrsolue">
    <w:name w:val="Unresolved Mention"/>
    <w:basedOn w:val="Policepardfaut"/>
    <w:uiPriority w:val="99"/>
    <w:semiHidden/>
    <w:unhideWhenUsed/>
    <w:rsid w:val="00020DF6"/>
    <w:rPr>
      <w:color w:val="605E5C"/>
      <w:shd w:val="clear" w:color="auto" w:fill="E1DFDD"/>
    </w:rPr>
  </w:style>
  <w:style w:type="paragraph" w:styleId="Sansinterligne">
    <w:name w:val="No Spacing"/>
    <w:uiPriority w:val="1"/>
    <w:qFormat/>
    <w:rsid w:val="00BF40F9"/>
    <w:pPr>
      <w:spacing w:before="0" w:line="240" w:lineRule="auto"/>
    </w:pPr>
  </w:style>
  <w:style w:type="paragraph" w:styleId="Paragraphedeliste">
    <w:name w:val="List Paragraph"/>
    <w:basedOn w:val="Normal"/>
    <w:uiPriority w:val="34"/>
    <w:qFormat/>
    <w:rsid w:val="00962746"/>
    <w:pPr>
      <w:ind w:left="720"/>
      <w:contextualSpacing/>
    </w:pPr>
  </w:style>
  <w:style w:type="paragraph" w:styleId="En-tte">
    <w:name w:val="header"/>
    <w:basedOn w:val="Normal"/>
    <w:link w:val="En-tteCar"/>
    <w:uiPriority w:val="99"/>
    <w:unhideWhenUsed/>
    <w:rsid w:val="007038D4"/>
    <w:pPr>
      <w:tabs>
        <w:tab w:val="center" w:pos="4513"/>
        <w:tab w:val="right" w:pos="9026"/>
      </w:tabs>
      <w:spacing w:before="0" w:line="240" w:lineRule="auto"/>
    </w:pPr>
  </w:style>
  <w:style w:type="character" w:customStyle="1" w:styleId="En-tteCar">
    <w:name w:val="En-tête Car"/>
    <w:basedOn w:val="Policepardfaut"/>
    <w:link w:val="En-tte"/>
    <w:uiPriority w:val="99"/>
    <w:rsid w:val="007038D4"/>
  </w:style>
  <w:style w:type="paragraph" w:styleId="Pieddepage">
    <w:name w:val="footer"/>
    <w:basedOn w:val="Normal"/>
    <w:link w:val="PieddepageCar"/>
    <w:uiPriority w:val="99"/>
    <w:unhideWhenUsed/>
    <w:rsid w:val="007038D4"/>
    <w:pPr>
      <w:tabs>
        <w:tab w:val="center" w:pos="4513"/>
        <w:tab w:val="right" w:pos="9026"/>
      </w:tabs>
      <w:spacing w:before="0" w:line="240" w:lineRule="auto"/>
    </w:pPr>
  </w:style>
  <w:style w:type="character" w:customStyle="1" w:styleId="PieddepageCar">
    <w:name w:val="Pied de page Car"/>
    <w:basedOn w:val="Policepardfaut"/>
    <w:link w:val="Pieddepage"/>
    <w:uiPriority w:val="99"/>
    <w:rsid w:val="007038D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96562854">
      <w:bodyDiv w:val="1"/>
      <w:marLeft w:val="0"/>
      <w:marRight w:val="0"/>
      <w:marTop w:val="0"/>
      <w:marBottom w:val="0"/>
      <w:divBdr>
        <w:top w:val="none" w:sz="0" w:space="0" w:color="auto"/>
        <w:left w:val="none" w:sz="0" w:space="0" w:color="auto"/>
        <w:bottom w:val="none" w:sz="0" w:space="0" w:color="auto"/>
        <w:right w:val="none" w:sz="0" w:space="0" w:color="auto"/>
      </w:divBdr>
    </w:div>
    <w:div w:id="1802964524">
      <w:bodyDiv w:val="1"/>
      <w:marLeft w:val="0"/>
      <w:marRight w:val="0"/>
      <w:marTop w:val="0"/>
      <w:marBottom w:val="0"/>
      <w:divBdr>
        <w:top w:val="none" w:sz="0" w:space="0" w:color="auto"/>
        <w:left w:val="none" w:sz="0" w:space="0" w:color="auto"/>
        <w:bottom w:val="none" w:sz="0" w:space="0" w:color="auto"/>
        <w:right w:val="none" w:sz="0" w:space="0" w:color="auto"/>
      </w:divBdr>
    </w:div>
    <w:div w:id="211119626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diagramQuickStyle" Target="diagrams/quickStyle3.xml"/><Relationship Id="rId47" Type="http://schemas.openxmlformats.org/officeDocument/2006/relationships/diagramQuickStyle" Target="diagrams/quickStyle4.xml"/><Relationship Id="rId63" Type="http://schemas.openxmlformats.org/officeDocument/2006/relationships/diagramColors" Target="diagrams/colors7.xml"/><Relationship Id="rId68" Type="http://schemas.openxmlformats.org/officeDocument/2006/relationships/diagramColors" Target="diagrams/colors8.xml"/><Relationship Id="rId84" Type="http://schemas.openxmlformats.org/officeDocument/2006/relationships/image" Target="media/image35.png"/><Relationship Id="rId89" Type="http://schemas.openxmlformats.org/officeDocument/2006/relationships/hyperlink" Target="https://doi.org/10.1007/s11119-020-09733-3" TargetMode="External"/><Relationship Id="rId16" Type="http://schemas.openxmlformats.org/officeDocument/2006/relationships/image" Target="media/image7.emf"/><Relationship Id="rId11" Type="http://schemas.openxmlformats.org/officeDocument/2006/relationships/image" Target="media/image2.png"/><Relationship Id="rId32" Type="http://schemas.openxmlformats.org/officeDocument/2006/relationships/diagramQuickStyle" Target="diagrams/quickStyle1.xml"/><Relationship Id="rId37" Type="http://schemas.openxmlformats.org/officeDocument/2006/relationships/diagramQuickStyle" Target="diagrams/quickStyle2.xml"/><Relationship Id="rId53" Type="http://schemas.openxmlformats.org/officeDocument/2006/relationships/diagramColors" Target="diagrams/colors5.xml"/><Relationship Id="rId58" Type="http://schemas.openxmlformats.org/officeDocument/2006/relationships/diagramColors" Target="diagrams/colors6.xml"/><Relationship Id="rId74" Type="http://schemas.openxmlformats.org/officeDocument/2006/relationships/image" Target="media/image25.png"/><Relationship Id="rId79" Type="http://schemas.openxmlformats.org/officeDocument/2006/relationships/image" Target="media/image30.png"/><Relationship Id="rId5" Type="http://schemas.openxmlformats.org/officeDocument/2006/relationships/webSettings" Target="webSettings.xml"/><Relationship Id="rId90" Type="http://schemas.openxmlformats.org/officeDocument/2006/relationships/hyperlink" Target="https://dx.doi.org/10.2139/ssrn.4699313" TargetMode="External"/><Relationship Id="rId95" Type="http://schemas.openxmlformats.org/officeDocument/2006/relationships/header" Target="header1.xml"/><Relationship Id="rId22" Type="http://schemas.openxmlformats.org/officeDocument/2006/relationships/image" Target="media/image13.png"/><Relationship Id="rId27" Type="http://schemas.openxmlformats.org/officeDocument/2006/relationships/image" Target="media/image18.png"/><Relationship Id="rId43" Type="http://schemas.openxmlformats.org/officeDocument/2006/relationships/diagramColors" Target="diagrams/colors3.xml"/><Relationship Id="rId48" Type="http://schemas.openxmlformats.org/officeDocument/2006/relationships/diagramColors" Target="diagrams/colors4.xml"/><Relationship Id="rId64" Type="http://schemas.microsoft.com/office/2007/relationships/diagramDrawing" Target="diagrams/drawing7.xml"/><Relationship Id="rId69" Type="http://schemas.microsoft.com/office/2007/relationships/diagramDrawing" Target="diagrams/drawing8.xml"/><Relationship Id="rId80" Type="http://schemas.openxmlformats.org/officeDocument/2006/relationships/image" Target="media/image31.png"/><Relationship Id="rId85" Type="http://schemas.openxmlformats.org/officeDocument/2006/relationships/image" Target="media/image36.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diagramColors" Target="diagrams/colors1.xml"/><Relationship Id="rId38" Type="http://schemas.openxmlformats.org/officeDocument/2006/relationships/diagramColors" Target="diagrams/colors2.xml"/><Relationship Id="rId46" Type="http://schemas.openxmlformats.org/officeDocument/2006/relationships/diagramLayout" Target="diagrams/layout4.xml"/><Relationship Id="rId59" Type="http://schemas.microsoft.com/office/2007/relationships/diagramDrawing" Target="diagrams/drawing6.xml"/><Relationship Id="rId67" Type="http://schemas.openxmlformats.org/officeDocument/2006/relationships/diagramQuickStyle" Target="diagrams/quickStyle8.xml"/><Relationship Id="rId20" Type="http://schemas.openxmlformats.org/officeDocument/2006/relationships/image" Target="media/image11.png"/><Relationship Id="rId41" Type="http://schemas.openxmlformats.org/officeDocument/2006/relationships/diagramLayout" Target="diagrams/layout3.xml"/><Relationship Id="rId54" Type="http://schemas.microsoft.com/office/2007/relationships/diagramDrawing" Target="diagrams/drawing5.xml"/><Relationship Id="rId62" Type="http://schemas.openxmlformats.org/officeDocument/2006/relationships/diagramQuickStyle" Target="diagrams/quickStyle7.xml"/><Relationship Id="rId70" Type="http://schemas.openxmlformats.org/officeDocument/2006/relationships/image" Target="media/image21.png"/><Relationship Id="rId75" Type="http://schemas.openxmlformats.org/officeDocument/2006/relationships/image" Target="media/image26.png"/><Relationship Id="rId83" Type="http://schemas.openxmlformats.org/officeDocument/2006/relationships/image" Target="media/image34.png"/><Relationship Id="rId88" Type="http://schemas.openxmlformats.org/officeDocument/2006/relationships/hyperlink" Target="https://doi.org/10.1109/JSTARS.2013.2252601" TargetMode="External"/><Relationship Id="rId91" Type="http://schemas.openxmlformats.org/officeDocument/2006/relationships/hyperlink" Target="https://cran.rproject.org/package=asdreader" TargetMode="External"/><Relationship Id="rId9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diagramLayout" Target="diagrams/layout2.xml"/><Relationship Id="rId49" Type="http://schemas.microsoft.com/office/2007/relationships/diagramDrawing" Target="diagrams/drawing4.xml"/><Relationship Id="rId57" Type="http://schemas.openxmlformats.org/officeDocument/2006/relationships/diagramQuickStyle" Target="diagrams/quickStyle6.xml"/><Relationship Id="rId10" Type="http://schemas.openxmlformats.org/officeDocument/2006/relationships/image" Target="media/image1.png"/><Relationship Id="rId31" Type="http://schemas.openxmlformats.org/officeDocument/2006/relationships/diagramLayout" Target="diagrams/layout1.xml"/><Relationship Id="rId44" Type="http://schemas.microsoft.com/office/2007/relationships/diagramDrawing" Target="diagrams/drawing3.xml"/><Relationship Id="rId52" Type="http://schemas.openxmlformats.org/officeDocument/2006/relationships/diagramQuickStyle" Target="diagrams/quickStyle5.xml"/><Relationship Id="rId60" Type="http://schemas.openxmlformats.org/officeDocument/2006/relationships/diagramData" Target="diagrams/data7.xml"/><Relationship Id="rId65" Type="http://schemas.openxmlformats.org/officeDocument/2006/relationships/diagramData" Target="diagrams/data8.xml"/><Relationship Id="rId73" Type="http://schemas.openxmlformats.org/officeDocument/2006/relationships/image" Target="media/image24.png"/><Relationship Id="rId78" Type="http://schemas.openxmlformats.org/officeDocument/2006/relationships/image" Target="media/image29.png"/><Relationship Id="rId81" Type="http://schemas.openxmlformats.org/officeDocument/2006/relationships/image" Target="media/image32.png"/><Relationship Id="rId86" Type="http://schemas.openxmlformats.org/officeDocument/2006/relationships/image" Target="media/image37.png"/><Relationship Id="rId94" Type="http://schemas.openxmlformats.org/officeDocument/2006/relationships/hyperlink" Target="https://doi.org/10.1109/MCSE.2007.55" TargetMode="External"/><Relationship Id="rId9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vuillenicolas@gmail.com" TargetMode="External"/><Relationship Id="rId13" Type="http://schemas.openxmlformats.org/officeDocument/2006/relationships/image" Target="media/image4.png"/><Relationship Id="rId18" Type="http://schemas.openxmlformats.org/officeDocument/2006/relationships/image" Target="media/image9.png"/><Relationship Id="rId39" Type="http://schemas.microsoft.com/office/2007/relationships/diagramDrawing" Target="diagrams/drawing2.xml"/><Relationship Id="rId34" Type="http://schemas.microsoft.com/office/2007/relationships/diagramDrawing" Target="diagrams/drawing1.xml"/><Relationship Id="rId50" Type="http://schemas.openxmlformats.org/officeDocument/2006/relationships/diagramData" Target="diagrams/data5.xml"/><Relationship Id="rId55" Type="http://schemas.openxmlformats.org/officeDocument/2006/relationships/diagramData" Target="diagrams/data6.xml"/><Relationship Id="rId76" Type="http://schemas.openxmlformats.org/officeDocument/2006/relationships/image" Target="media/image27.png"/><Relationship Id="rId97" Type="http://schemas.openxmlformats.org/officeDocument/2006/relationships/header" Target="header2.xml"/><Relationship Id="rId7" Type="http://schemas.openxmlformats.org/officeDocument/2006/relationships/endnotes" Target="endnotes.xml"/><Relationship Id="rId71" Type="http://schemas.openxmlformats.org/officeDocument/2006/relationships/image" Target="media/image22.png"/><Relationship Id="rId92" Type="http://schemas.openxmlformats.org/officeDocument/2006/relationships/hyperlink" Target="https://doi.org/10.21105/joss.01686" TargetMode="External"/><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diagramData" Target="diagrams/data3.xml"/><Relationship Id="rId45" Type="http://schemas.openxmlformats.org/officeDocument/2006/relationships/diagramData" Target="diagrams/data4.xml"/><Relationship Id="rId66" Type="http://schemas.openxmlformats.org/officeDocument/2006/relationships/diagramLayout" Target="diagrams/layout8.xml"/><Relationship Id="rId87" Type="http://schemas.openxmlformats.org/officeDocument/2006/relationships/image" Target="media/image38.png"/><Relationship Id="rId61" Type="http://schemas.openxmlformats.org/officeDocument/2006/relationships/diagramLayout" Target="diagrams/layout7.xml"/><Relationship Id="rId82" Type="http://schemas.openxmlformats.org/officeDocument/2006/relationships/image" Target="media/image33.png"/><Relationship Id="rId19" Type="http://schemas.openxmlformats.org/officeDocument/2006/relationships/image" Target="media/image10.png"/><Relationship Id="rId14" Type="http://schemas.openxmlformats.org/officeDocument/2006/relationships/image" Target="media/image5.png"/><Relationship Id="rId30" Type="http://schemas.openxmlformats.org/officeDocument/2006/relationships/diagramData" Target="diagrams/data1.xml"/><Relationship Id="rId35" Type="http://schemas.openxmlformats.org/officeDocument/2006/relationships/diagramData" Target="diagrams/data2.xml"/><Relationship Id="rId56" Type="http://schemas.openxmlformats.org/officeDocument/2006/relationships/diagramLayout" Target="diagrams/layout6.xml"/><Relationship Id="rId77" Type="http://schemas.openxmlformats.org/officeDocument/2006/relationships/image" Target="media/image28.png"/><Relationship Id="rId100" Type="http://schemas.openxmlformats.org/officeDocument/2006/relationships/theme" Target="theme/theme1.xml"/><Relationship Id="rId8" Type="http://schemas.openxmlformats.org/officeDocument/2006/relationships/hyperlink" Target="mailto:nicolas.vuille-dit-bille@agroscope.admin.ch" TargetMode="External"/><Relationship Id="rId51" Type="http://schemas.openxmlformats.org/officeDocument/2006/relationships/diagramLayout" Target="diagrams/layout5.xml"/><Relationship Id="rId72" Type="http://schemas.openxmlformats.org/officeDocument/2006/relationships/image" Target="media/image23.png"/><Relationship Id="rId93" Type="http://schemas.openxmlformats.org/officeDocument/2006/relationships/hyperlink" Target="http://pandas.sourceforge.net" TargetMode="External"/><Relationship Id="rId98" Type="http://schemas.openxmlformats.org/officeDocument/2006/relationships/footer" Target="footer2.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7.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8.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133921F-A92A-462F-B3A4-821A47DD20AB}" type="doc">
      <dgm:prSet loTypeId="urn:microsoft.com/office/officeart/2005/8/layout/process2" loCatId="process" qsTypeId="urn:microsoft.com/office/officeart/2005/8/quickstyle/simple1" qsCatId="simple" csTypeId="urn:microsoft.com/office/officeart/2005/8/colors/accent0_1" csCatId="mainScheme" phldr="1"/>
      <dgm:spPr/>
    </dgm:pt>
    <dgm:pt modelId="{747642CD-6D9D-47C4-9206-691031C6D34E}">
      <dgm:prSet phldrT="[Texte]" custT="1"/>
      <dgm:spPr>
        <a:xfrm>
          <a:off x="411346" y="1168"/>
          <a:ext cx="1036586" cy="392293"/>
        </a:xfrm>
        <a:prstGeom prst="rect">
          <a:avLst/>
        </a:prstGeom>
        <a:solidFill>
          <a:srgbClr val="0070C0"/>
        </a:solidFill>
        <a:ln w="25400" cap="flat" cmpd="sng" algn="ctr">
          <a:solidFill>
            <a:sysClr val="windowText" lastClr="000000">
              <a:shade val="80000"/>
              <a:hueOff val="0"/>
              <a:satOff val="0"/>
              <a:lumOff val="0"/>
              <a:alphaOff val="0"/>
            </a:sysClr>
          </a:solidFill>
          <a:prstDash val="solid"/>
        </a:ln>
        <a:effectLst/>
      </dgm:spPr>
      <dgm:t>
        <a:bodyPr/>
        <a:lstStyle/>
        <a:p>
          <a:pPr>
            <a:buNone/>
          </a:pPr>
          <a:r>
            <a:rPr lang="fr-CH" sz="1100" b="1">
              <a:solidFill>
                <a:sysClr val="window" lastClr="FFFFFF"/>
              </a:solidFill>
              <a:latin typeface="Cambria"/>
              <a:ea typeface="+mn-ea"/>
              <a:cs typeface="+mn-cs"/>
            </a:rPr>
            <a:t>Web scrapping</a:t>
          </a:r>
        </a:p>
      </dgm:t>
    </dgm:pt>
    <dgm:pt modelId="{3D24AB21-0ADA-401D-ABFE-BD68121D2CC9}" type="parTrans" cxnId="{BD2D442C-483F-4502-9564-4E2C11C81D27}">
      <dgm:prSet/>
      <dgm:spPr/>
      <dgm:t>
        <a:bodyPr/>
        <a:lstStyle/>
        <a:p>
          <a:endParaRPr lang="fr-CH" sz="1100"/>
        </a:p>
      </dgm:t>
    </dgm:pt>
    <dgm:pt modelId="{3DE5D16C-1A3A-4C40-A4B3-DC1B4E0CF219}" type="sibTrans" cxnId="{BD2D442C-483F-4502-9564-4E2C11C81D27}">
      <dgm:prSet custT="1"/>
      <dgm:spPr>
        <a:xfrm rot="5400000">
          <a:off x="826144" y="407261"/>
          <a:ext cx="206990" cy="248388"/>
        </a:xfrm>
        <a:prstGeom prst="rightArrow">
          <a:avLst>
            <a:gd name="adj1" fmla="val 60000"/>
            <a:gd name="adj2" fmla="val 50000"/>
          </a:avLst>
        </a:prstGeom>
        <a:solidFill>
          <a:srgbClr val="0070C0"/>
        </a:solidFill>
        <a:ln>
          <a:noFill/>
        </a:ln>
        <a:effectLst/>
      </dgm:spPr>
      <dgm:t>
        <a:bodyPr/>
        <a:lstStyle/>
        <a:p>
          <a:pPr>
            <a:buNone/>
          </a:pPr>
          <a:endParaRPr lang="fr-CH" sz="1000">
            <a:solidFill>
              <a:sysClr val="window" lastClr="FFFFFF"/>
            </a:solidFill>
            <a:latin typeface="Cambria"/>
            <a:ea typeface="+mn-ea"/>
            <a:cs typeface="+mn-cs"/>
          </a:endParaRPr>
        </a:p>
      </dgm:t>
    </dgm:pt>
    <dgm:pt modelId="{D821547B-688D-425C-967F-425B30108841}">
      <dgm:prSet phldrT="[Texte]" custT="1"/>
      <dgm:spPr>
        <a:xfrm>
          <a:off x="410109" y="669449"/>
          <a:ext cx="1039060" cy="384195"/>
        </a:xfrm>
        <a:prstGeom prst="rect">
          <a:avLst/>
        </a:prstGeom>
        <a:solidFill>
          <a:srgbClr val="0070C0"/>
        </a:solidFill>
        <a:ln w="25400" cap="flat" cmpd="sng" algn="ctr">
          <a:solidFill>
            <a:sysClr val="windowText" lastClr="000000">
              <a:shade val="80000"/>
              <a:hueOff val="0"/>
              <a:satOff val="0"/>
              <a:lumOff val="0"/>
              <a:alphaOff val="0"/>
            </a:sysClr>
          </a:solidFill>
          <a:prstDash val="solid"/>
        </a:ln>
        <a:effectLst/>
      </dgm:spPr>
      <dgm:t>
        <a:bodyPr/>
        <a:lstStyle/>
        <a:p>
          <a:pPr>
            <a:buNone/>
          </a:pPr>
          <a:r>
            <a:rPr lang="fr-CH" sz="1100" b="1">
              <a:solidFill>
                <a:sysClr val="window" lastClr="FFFFFF"/>
              </a:solidFill>
              <a:latin typeface="Cambria"/>
              <a:ea typeface="+mn-ea"/>
              <a:cs typeface="+mn-cs"/>
            </a:rPr>
            <a:t>Wheater data</a:t>
          </a:r>
        </a:p>
      </dgm:t>
    </dgm:pt>
    <dgm:pt modelId="{C0F21320-C903-4205-A5F3-4626174FB114}" type="parTrans" cxnId="{9A019AC3-9005-43BA-8791-3098732D89E1}">
      <dgm:prSet/>
      <dgm:spPr/>
      <dgm:t>
        <a:bodyPr/>
        <a:lstStyle/>
        <a:p>
          <a:endParaRPr lang="fr-CH" sz="1100"/>
        </a:p>
      </dgm:t>
    </dgm:pt>
    <dgm:pt modelId="{2EDD85C7-B234-41F1-91B4-4F3C9FFF035E}" type="sibTrans" cxnId="{9A019AC3-9005-43BA-8791-3098732D89E1}">
      <dgm:prSet custT="1"/>
      <dgm:spPr>
        <a:xfrm rot="5400000">
          <a:off x="826144" y="1067444"/>
          <a:ext cx="206990" cy="248388"/>
        </a:xfrm>
        <a:prstGeom prst="rightArrow">
          <a:avLst>
            <a:gd name="adj1" fmla="val 60000"/>
            <a:gd name="adj2" fmla="val 50000"/>
          </a:avLst>
        </a:prstGeom>
        <a:solidFill>
          <a:srgbClr val="00B050"/>
        </a:solidFill>
        <a:ln>
          <a:noFill/>
        </a:ln>
        <a:effectLst/>
      </dgm:spPr>
      <dgm:t>
        <a:bodyPr/>
        <a:lstStyle/>
        <a:p>
          <a:pPr>
            <a:buNone/>
          </a:pPr>
          <a:endParaRPr lang="fr-CH" sz="1000">
            <a:solidFill>
              <a:sysClr val="window" lastClr="FFFFFF"/>
            </a:solidFill>
            <a:latin typeface="Cambria"/>
            <a:ea typeface="+mn-ea"/>
            <a:cs typeface="+mn-cs"/>
          </a:endParaRPr>
        </a:p>
      </dgm:t>
    </dgm:pt>
    <dgm:pt modelId="{B6832BF8-5A2A-4F00-A97C-49EC9684F60E}" type="pres">
      <dgm:prSet presAssocID="{F133921F-A92A-462F-B3A4-821A47DD20AB}" presName="linearFlow" presStyleCnt="0">
        <dgm:presLayoutVars>
          <dgm:resizeHandles val="exact"/>
        </dgm:presLayoutVars>
      </dgm:prSet>
      <dgm:spPr/>
    </dgm:pt>
    <dgm:pt modelId="{6EFCA73F-4A2A-4B76-A5A8-37CAA828DD98}" type="pres">
      <dgm:prSet presAssocID="{747642CD-6D9D-47C4-9206-691031C6D34E}" presName="node" presStyleLbl="node1" presStyleIdx="0" presStyleCnt="2" custScaleX="80428" custScaleY="71071">
        <dgm:presLayoutVars>
          <dgm:bulletEnabled val="1"/>
        </dgm:presLayoutVars>
      </dgm:prSet>
      <dgm:spPr>
        <a:prstGeom prst="cloud">
          <a:avLst/>
        </a:prstGeom>
      </dgm:spPr>
    </dgm:pt>
    <dgm:pt modelId="{5EE4671F-39ED-4C38-B79C-8046D974431D}" type="pres">
      <dgm:prSet presAssocID="{3DE5D16C-1A3A-4C40-A4B3-DC1B4E0CF219}" presName="sibTrans" presStyleLbl="sibTrans2D1" presStyleIdx="0" presStyleCnt="1"/>
      <dgm:spPr/>
    </dgm:pt>
    <dgm:pt modelId="{C2E2EEBA-BB47-4816-B07B-2AE9DB488DBA}" type="pres">
      <dgm:prSet presAssocID="{3DE5D16C-1A3A-4C40-A4B3-DC1B4E0CF219}" presName="connectorText" presStyleLbl="sibTrans2D1" presStyleIdx="0" presStyleCnt="1"/>
      <dgm:spPr/>
    </dgm:pt>
    <dgm:pt modelId="{67A3B806-AC78-4D0E-AABA-27418B49EB47}" type="pres">
      <dgm:prSet presAssocID="{D821547B-688D-425C-967F-425B30108841}" presName="node" presStyleLbl="node1" presStyleIdx="1" presStyleCnt="2" custScaleX="80620" custScaleY="69604">
        <dgm:presLayoutVars>
          <dgm:bulletEnabled val="1"/>
        </dgm:presLayoutVars>
      </dgm:prSet>
      <dgm:spPr>
        <a:prstGeom prst="cloud">
          <a:avLst/>
        </a:prstGeom>
      </dgm:spPr>
    </dgm:pt>
  </dgm:ptLst>
  <dgm:cxnLst>
    <dgm:cxn modelId="{4AEBBF0F-FCC0-4948-9962-77636D974C0D}" type="presOf" srcId="{3DE5D16C-1A3A-4C40-A4B3-DC1B4E0CF219}" destId="{C2E2EEBA-BB47-4816-B07B-2AE9DB488DBA}" srcOrd="1" destOrd="0" presId="urn:microsoft.com/office/officeart/2005/8/layout/process2"/>
    <dgm:cxn modelId="{BD2D442C-483F-4502-9564-4E2C11C81D27}" srcId="{F133921F-A92A-462F-B3A4-821A47DD20AB}" destId="{747642CD-6D9D-47C4-9206-691031C6D34E}" srcOrd="0" destOrd="0" parTransId="{3D24AB21-0ADA-401D-ABFE-BD68121D2CC9}" sibTransId="{3DE5D16C-1A3A-4C40-A4B3-DC1B4E0CF219}"/>
    <dgm:cxn modelId="{D78C5760-5538-45F8-955B-5D477BB41BC1}" type="presOf" srcId="{D821547B-688D-425C-967F-425B30108841}" destId="{67A3B806-AC78-4D0E-AABA-27418B49EB47}" srcOrd="0" destOrd="0" presId="urn:microsoft.com/office/officeart/2005/8/layout/process2"/>
    <dgm:cxn modelId="{28DAD663-A981-48B6-993D-E06BA3FDECBF}" type="presOf" srcId="{F133921F-A92A-462F-B3A4-821A47DD20AB}" destId="{B6832BF8-5A2A-4F00-A97C-49EC9684F60E}" srcOrd="0" destOrd="0" presId="urn:microsoft.com/office/officeart/2005/8/layout/process2"/>
    <dgm:cxn modelId="{2099F1B7-9AAE-42E5-9DC9-5A457003DB6E}" type="presOf" srcId="{3DE5D16C-1A3A-4C40-A4B3-DC1B4E0CF219}" destId="{5EE4671F-39ED-4C38-B79C-8046D974431D}" srcOrd="0" destOrd="0" presId="urn:microsoft.com/office/officeart/2005/8/layout/process2"/>
    <dgm:cxn modelId="{9A019AC3-9005-43BA-8791-3098732D89E1}" srcId="{F133921F-A92A-462F-B3A4-821A47DD20AB}" destId="{D821547B-688D-425C-967F-425B30108841}" srcOrd="1" destOrd="0" parTransId="{C0F21320-C903-4205-A5F3-4626174FB114}" sibTransId="{2EDD85C7-B234-41F1-91B4-4F3C9FFF035E}"/>
    <dgm:cxn modelId="{2D23CEE0-A731-4698-8008-04A0E4B690A2}" type="presOf" srcId="{747642CD-6D9D-47C4-9206-691031C6D34E}" destId="{6EFCA73F-4A2A-4B76-A5A8-37CAA828DD98}" srcOrd="0" destOrd="0" presId="urn:microsoft.com/office/officeart/2005/8/layout/process2"/>
    <dgm:cxn modelId="{0B850144-7D46-4084-AF30-2350DD26E2BB}" type="presParOf" srcId="{B6832BF8-5A2A-4F00-A97C-49EC9684F60E}" destId="{6EFCA73F-4A2A-4B76-A5A8-37CAA828DD98}" srcOrd="0" destOrd="0" presId="urn:microsoft.com/office/officeart/2005/8/layout/process2"/>
    <dgm:cxn modelId="{2D43BC79-3C3D-400A-8957-6299B28FF3B9}" type="presParOf" srcId="{B6832BF8-5A2A-4F00-A97C-49EC9684F60E}" destId="{5EE4671F-39ED-4C38-B79C-8046D974431D}" srcOrd="1" destOrd="0" presId="urn:microsoft.com/office/officeart/2005/8/layout/process2"/>
    <dgm:cxn modelId="{B9906040-E82D-4C4D-8679-82ABD14B65E5}" type="presParOf" srcId="{5EE4671F-39ED-4C38-B79C-8046D974431D}" destId="{C2E2EEBA-BB47-4816-B07B-2AE9DB488DBA}" srcOrd="0" destOrd="0" presId="urn:microsoft.com/office/officeart/2005/8/layout/process2"/>
    <dgm:cxn modelId="{6D74C810-BFF2-498A-853A-ED11F096E325}" type="presParOf" srcId="{B6832BF8-5A2A-4F00-A97C-49EC9684F60E}" destId="{67A3B806-AC78-4D0E-AABA-27418B49EB47}" srcOrd="2" destOrd="0" presId="urn:microsoft.com/office/officeart/2005/8/layout/process2"/>
  </dgm:cxnLst>
  <dgm:bg/>
  <dgm:whole/>
  <dgm:extLst>
    <a:ext uri="http://schemas.microsoft.com/office/drawing/2008/diagram">
      <dsp:dataModelExt xmlns:dsp="http://schemas.microsoft.com/office/drawing/2008/diagram" relId="rId3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A92CC257-FF96-4413-A89B-5117A52DD20E}" type="doc">
      <dgm:prSet loTypeId="urn:microsoft.com/office/officeart/2005/8/layout/radial4" loCatId="relationship" qsTypeId="urn:microsoft.com/office/officeart/2005/8/quickstyle/simple1" qsCatId="simple" csTypeId="urn:microsoft.com/office/officeart/2005/8/colors/accent0_1" csCatId="mainScheme" phldr="1"/>
      <dgm:spPr/>
      <dgm:t>
        <a:bodyPr/>
        <a:lstStyle/>
        <a:p>
          <a:endParaRPr lang="fr-CH"/>
        </a:p>
      </dgm:t>
    </dgm:pt>
    <dgm:pt modelId="{95E3DAED-AE25-463B-83A1-0BB4D8E7F97B}">
      <dgm:prSet phldrT="[Texte]"/>
      <dgm:spPr>
        <a:xfrm>
          <a:off x="1056591" y="890252"/>
          <a:ext cx="747491" cy="747491"/>
        </a:xfrm>
        <a:prstGeom prst="ellipse">
          <a:avLst/>
        </a:prstGeom>
        <a:solidFill>
          <a:srgbClr val="FF0000"/>
        </a:solidFill>
      </dgm:spPr>
      <dgm:t>
        <a:bodyPr/>
        <a:lstStyle/>
        <a:p>
          <a:pPr>
            <a:buNone/>
          </a:pPr>
          <a:r>
            <a:rPr lang="fr-CH" b="1">
              <a:solidFill>
                <a:schemeClr val="bg1"/>
              </a:solidFill>
              <a:latin typeface="Cambria"/>
              <a:ea typeface="+mn-ea"/>
              <a:cs typeface="+mn-cs"/>
            </a:rPr>
            <a:t>Hyperspectral data collection</a:t>
          </a:r>
        </a:p>
      </dgm:t>
    </dgm:pt>
    <dgm:pt modelId="{C3E097CC-5D4E-4D2F-9BB5-D8A6636C723C}" type="parTrans" cxnId="{89A121BA-65F6-4ED9-AF08-978A935A9BA4}">
      <dgm:prSet/>
      <dgm:spPr/>
      <dgm:t>
        <a:bodyPr/>
        <a:lstStyle/>
        <a:p>
          <a:endParaRPr lang="fr-CH"/>
        </a:p>
      </dgm:t>
    </dgm:pt>
    <dgm:pt modelId="{30B61C1E-ACA6-4CC9-A8FD-D4E7AF8F0629}" type="sibTrans" cxnId="{89A121BA-65F6-4ED9-AF08-978A935A9BA4}">
      <dgm:prSet/>
      <dgm:spPr/>
      <dgm:t>
        <a:bodyPr/>
        <a:lstStyle/>
        <a:p>
          <a:endParaRPr lang="fr-CH"/>
        </a:p>
      </dgm:t>
    </dgm:pt>
    <dgm:pt modelId="{BFDA0A31-6BBC-43BF-BCB8-6E6644C83818}">
      <dgm:prSet phldrT="[Texte]" custT="1"/>
      <dgm:spPr>
        <a:xfrm>
          <a:off x="273006" y="418193"/>
          <a:ext cx="710116" cy="568093"/>
        </a:xfrm>
        <a:prstGeom prst="roundRect">
          <a:avLst>
            <a:gd name="adj" fmla="val 10000"/>
          </a:avLst>
        </a:prstGeom>
        <a:solidFill>
          <a:schemeClr val="accent2">
            <a:lumMod val="75000"/>
          </a:schemeClr>
        </a:solidFill>
      </dgm:spPr>
      <dgm:t>
        <a:bodyPr/>
        <a:lstStyle/>
        <a:p>
          <a:pPr>
            <a:buNone/>
          </a:pPr>
          <a:r>
            <a:rPr lang="fr-CH" sz="700" b="1">
              <a:solidFill>
                <a:schemeClr val="bg1"/>
              </a:solidFill>
              <a:latin typeface="Cambria"/>
              <a:ea typeface="+mn-ea"/>
              <a:cs typeface="+mn-cs"/>
            </a:rPr>
            <a:t>Hyperspectral </a:t>
          </a:r>
        </a:p>
        <a:p>
          <a:pPr>
            <a:buNone/>
          </a:pPr>
          <a:r>
            <a:rPr lang="fr-CH" sz="700" b="1">
              <a:solidFill>
                <a:schemeClr val="bg1"/>
              </a:solidFill>
              <a:latin typeface="Cambria"/>
              <a:ea typeface="+mn-ea"/>
              <a:cs typeface="+mn-cs"/>
            </a:rPr>
            <a:t>metadata</a:t>
          </a:r>
        </a:p>
      </dgm:t>
    </dgm:pt>
    <dgm:pt modelId="{824C17F5-51D2-4B17-ABCD-088DEE95B1E1}" type="parTrans" cxnId="{EE33A2D5-23DB-4B3B-9F9B-1A714D061786}">
      <dgm:prSet/>
      <dgm:spPr>
        <a:xfrm rot="12900000">
          <a:off x="576311" y="759862"/>
          <a:ext cx="572338" cy="213034"/>
        </a:xfrm>
        <a:prstGeom prst="leftArrow">
          <a:avLst>
            <a:gd name="adj1" fmla="val 60000"/>
            <a:gd name="adj2" fmla="val 50000"/>
          </a:avLst>
        </a:prstGeom>
        <a:solidFill>
          <a:schemeClr val="accent2">
            <a:lumMod val="60000"/>
            <a:lumOff val="40000"/>
          </a:schemeClr>
        </a:solidFill>
      </dgm:spPr>
      <dgm:t>
        <a:bodyPr/>
        <a:lstStyle/>
        <a:p>
          <a:endParaRPr lang="fr-CH"/>
        </a:p>
      </dgm:t>
    </dgm:pt>
    <dgm:pt modelId="{3F151717-D4BB-43E0-B229-4053919D398B}" type="sibTrans" cxnId="{EE33A2D5-23DB-4B3B-9F9B-1A714D061786}">
      <dgm:prSet/>
      <dgm:spPr/>
      <dgm:t>
        <a:bodyPr/>
        <a:lstStyle/>
        <a:p>
          <a:endParaRPr lang="fr-CH"/>
        </a:p>
      </dgm:t>
    </dgm:pt>
    <dgm:pt modelId="{EE20A1CE-A7AE-4406-8005-38FC062178C9}">
      <dgm:prSet phldrT="[Texte]" custT="1"/>
      <dgm:spPr>
        <a:xfrm>
          <a:off x="1075279" y="556"/>
          <a:ext cx="710116" cy="568093"/>
        </a:xfrm>
        <a:prstGeom prst="roundRect">
          <a:avLst>
            <a:gd name="adj" fmla="val 10000"/>
          </a:avLst>
        </a:prstGeom>
        <a:solidFill>
          <a:schemeClr val="accent2">
            <a:lumMod val="75000"/>
          </a:schemeClr>
        </a:solidFill>
      </dgm:spPr>
      <dgm:t>
        <a:bodyPr/>
        <a:lstStyle/>
        <a:p>
          <a:pPr>
            <a:buNone/>
          </a:pPr>
          <a:r>
            <a:rPr lang="fr-CH" sz="700" b="1">
              <a:solidFill>
                <a:schemeClr val="bg1"/>
              </a:solidFill>
              <a:latin typeface="Cambria"/>
              <a:ea typeface="+mn-ea"/>
              <a:cs typeface="+mn-cs"/>
            </a:rPr>
            <a:t>Raw sed files</a:t>
          </a:r>
        </a:p>
        <a:p>
          <a:pPr>
            <a:buNone/>
          </a:pPr>
          <a:r>
            <a:rPr lang="fr-CH" sz="700" b="1">
              <a:solidFill>
                <a:schemeClr val="bg1"/>
              </a:solidFill>
              <a:latin typeface="Cambria"/>
              <a:ea typeface="+mn-ea"/>
              <a:cs typeface="+mn-cs"/>
            </a:rPr>
            <a:t>Reflectance values</a:t>
          </a:r>
        </a:p>
      </dgm:t>
    </dgm:pt>
    <dgm:pt modelId="{2A2B5C58-58C2-409D-AEFD-F503C63C7563}" type="parTrans" cxnId="{7A2A3DBA-7800-4AD1-8F8D-BE7C9652F41C}">
      <dgm:prSet/>
      <dgm:spPr>
        <a:xfrm rot="16200000">
          <a:off x="1144168" y="464254"/>
          <a:ext cx="572338" cy="213034"/>
        </a:xfrm>
        <a:prstGeom prst="leftArrow">
          <a:avLst>
            <a:gd name="adj1" fmla="val 60000"/>
            <a:gd name="adj2" fmla="val 50000"/>
          </a:avLst>
        </a:prstGeom>
        <a:solidFill>
          <a:schemeClr val="accent2">
            <a:lumMod val="60000"/>
            <a:lumOff val="40000"/>
          </a:schemeClr>
        </a:solidFill>
      </dgm:spPr>
      <dgm:t>
        <a:bodyPr/>
        <a:lstStyle/>
        <a:p>
          <a:endParaRPr lang="fr-CH"/>
        </a:p>
      </dgm:t>
    </dgm:pt>
    <dgm:pt modelId="{F2D619A4-3E1E-461D-A8A1-D6C1CB3B893C}" type="sibTrans" cxnId="{7A2A3DBA-7800-4AD1-8F8D-BE7C9652F41C}">
      <dgm:prSet/>
      <dgm:spPr/>
      <dgm:t>
        <a:bodyPr/>
        <a:lstStyle/>
        <a:p>
          <a:endParaRPr lang="fr-CH"/>
        </a:p>
      </dgm:t>
    </dgm:pt>
    <dgm:pt modelId="{918368A3-9218-4717-BD75-3191319AE793}">
      <dgm:prSet phldrT="[Texte]" custT="1"/>
      <dgm:spPr>
        <a:xfrm>
          <a:off x="2150558" y="256598"/>
          <a:ext cx="710116" cy="568093"/>
        </a:xfrm>
        <a:prstGeom prst="roundRect">
          <a:avLst>
            <a:gd name="adj" fmla="val 10000"/>
          </a:avLst>
        </a:prstGeom>
        <a:solidFill>
          <a:schemeClr val="accent2">
            <a:lumMod val="75000"/>
          </a:schemeClr>
        </a:solidFill>
      </dgm:spPr>
      <dgm:t>
        <a:bodyPr/>
        <a:lstStyle/>
        <a:p>
          <a:pPr>
            <a:buNone/>
          </a:pPr>
          <a:r>
            <a:rPr lang="fr-CH" sz="700" b="1">
              <a:solidFill>
                <a:schemeClr val="bg1"/>
              </a:solidFill>
              <a:latin typeface="Cambria"/>
              <a:ea typeface="+mn-ea"/>
              <a:cs typeface="+mn-cs"/>
            </a:rPr>
            <a:t>csv file</a:t>
          </a:r>
        </a:p>
        <a:p>
          <a:pPr>
            <a:buNone/>
          </a:pPr>
          <a:r>
            <a:rPr lang="fr-CH" sz="700" b="1">
              <a:solidFill>
                <a:schemeClr val="bg1"/>
              </a:solidFill>
              <a:latin typeface="Cambria"/>
              <a:ea typeface="+mn-ea"/>
              <a:cs typeface="+mn-cs"/>
            </a:rPr>
            <a:t>ID info</a:t>
          </a:r>
        </a:p>
      </dgm:t>
    </dgm:pt>
    <dgm:pt modelId="{FBD6989A-2B81-48BE-8B8B-BD5953DC297A}" type="parTrans" cxnId="{3B560D91-F68A-45FB-A657-2287327147A3}">
      <dgm:prSet/>
      <dgm:spPr>
        <a:xfrm rot="19564250">
          <a:off x="1708335" y="677342"/>
          <a:ext cx="871475" cy="213034"/>
        </a:xfrm>
        <a:prstGeom prst="leftArrow">
          <a:avLst>
            <a:gd name="adj1" fmla="val 60000"/>
            <a:gd name="adj2" fmla="val 50000"/>
          </a:avLst>
        </a:prstGeom>
        <a:solidFill>
          <a:schemeClr val="accent2">
            <a:lumMod val="60000"/>
            <a:lumOff val="40000"/>
          </a:schemeClr>
        </a:solidFill>
      </dgm:spPr>
      <dgm:t>
        <a:bodyPr/>
        <a:lstStyle/>
        <a:p>
          <a:endParaRPr lang="fr-CH"/>
        </a:p>
      </dgm:t>
    </dgm:pt>
    <dgm:pt modelId="{5B8EEA21-9E08-4F43-950C-264DCDBEC53B}" type="sibTrans" cxnId="{3B560D91-F68A-45FB-A657-2287327147A3}">
      <dgm:prSet/>
      <dgm:spPr/>
      <dgm:t>
        <a:bodyPr/>
        <a:lstStyle/>
        <a:p>
          <a:endParaRPr lang="fr-CH"/>
        </a:p>
      </dgm:t>
    </dgm:pt>
    <dgm:pt modelId="{415503B5-E17C-4AB4-8E52-904AE2301AF2}" type="pres">
      <dgm:prSet presAssocID="{A92CC257-FF96-4413-A89B-5117A52DD20E}" presName="cycle" presStyleCnt="0">
        <dgm:presLayoutVars>
          <dgm:chMax val="1"/>
          <dgm:dir/>
          <dgm:animLvl val="ctr"/>
          <dgm:resizeHandles val="exact"/>
        </dgm:presLayoutVars>
      </dgm:prSet>
      <dgm:spPr/>
    </dgm:pt>
    <dgm:pt modelId="{3AB37157-578F-45E9-8E6A-60C46C455C63}" type="pres">
      <dgm:prSet presAssocID="{95E3DAED-AE25-463B-83A1-0BB4D8E7F97B}" presName="centerShape" presStyleLbl="node0" presStyleIdx="0" presStyleCnt="1"/>
      <dgm:spPr/>
    </dgm:pt>
    <dgm:pt modelId="{3D1114F7-CB06-4D44-9749-F11EE8AA229E}" type="pres">
      <dgm:prSet presAssocID="{824C17F5-51D2-4B17-ABCD-088DEE95B1E1}" presName="parTrans" presStyleLbl="bgSibTrans2D1" presStyleIdx="0" presStyleCnt="3"/>
      <dgm:spPr/>
    </dgm:pt>
    <dgm:pt modelId="{5249F277-A024-4CDE-BCED-0084B7BA9B70}" type="pres">
      <dgm:prSet presAssocID="{BFDA0A31-6BBC-43BF-BCB8-6E6644C83818}" presName="node" presStyleLbl="node1" presStyleIdx="0" presStyleCnt="3" custScaleX="143239" custScaleY="142385">
        <dgm:presLayoutVars>
          <dgm:bulletEnabled val="1"/>
        </dgm:presLayoutVars>
      </dgm:prSet>
      <dgm:spPr>
        <a:prstGeom prst="diamond">
          <a:avLst/>
        </a:prstGeom>
      </dgm:spPr>
    </dgm:pt>
    <dgm:pt modelId="{15EA05AE-26D8-4A08-97D8-7479DB32A76A}" type="pres">
      <dgm:prSet presAssocID="{2A2B5C58-58C2-409D-AEFD-F503C63C7563}" presName="parTrans" presStyleLbl="bgSibTrans2D1" presStyleIdx="1" presStyleCnt="3"/>
      <dgm:spPr/>
    </dgm:pt>
    <dgm:pt modelId="{72478140-8EED-45AE-924B-6115F0F253FC}" type="pres">
      <dgm:prSet presAssocID="{EE20A1CE-A7AE-4406-8005-38FC062178C9}" presName="node" presStyleLbl="node1" presStyleIdx="1" presStyleCnt="3" custScaleX="137168" custScaleY="111337" custRadScaleRad="154364" custRadScaleInc="1285">
        <dgm:presLayoutVars>
          <dgm:bulletEnabled val="1"/>
        </dgm:presLayoutVars>
      </dgm:prSet>
      <dgm:spPr>
        <a:prstGeom prst="diamond">
          <a:avLst/>
        </a:prstGeom>
      </dgm:spPr>
    </dgm:pt>
    <dgm:pt modelId="{61AABA89-D9FE-40B3-B3F6-3218A887B6AB}" type="pres">
      <dgm:prSet presAssocID="{FBD6989A-2B81-48BE-8B8B-BD5953DC297A}" presName="parTrans" presStyleLbl="bgSibTrans2D1" presStyleIdx="2" presStyleCnt="3"/>
      <dgm:spPr/>
    </dgm:pt>
    <dgm:pt modelId="{0CCBD68D-9DC5-45B5-864A-6985F3FE2B28}" type="pres">
      <dgm:prSet presAssocID="{918368A3-9218-4717-BD75-3191319AE793}" presName="node" presStyleLbl="node1" presStyleIdx="2" presStyleCnt="3" custScaleX="117242" custScaleY="112673" custRadScaleRad="99496" custRadScaleInc="-10949">
        <dgm:presLayoutVars>
          <dgm:bulletEnabled val="1"/>
        </dgm:presLayoutVars>
      </dgm:prSet>
      <dgm:spPr>
        <a:prstGeom prst="diamond">
          <a:avLst/>
        </a:prstGeom>
      </dgm:spPr>
    </dgm:pt>
  </dgm:ptLst>
  <dgm:cxnLst>
    <dgm:cxn modelId="{B8888322-7FAA-478D-9F46-4B02606AA6EC}" type="presOf" srcId="{A92CC257-FF96-4413-A89B-5117A52DD20E}" destId="{415503B5-E17C-4AB4-8E52-904AE2301AF2}" srcOrd="0" destOrd="0" presId="urn:microsoft.com/office/officeart/2005/8/layout/radial4"/>
    <dgm:cxn modelId="{15520123-C410-4D6C-89CD-2A051B403261}" type="presOf" srcId="{824C17F5-51D2-4B17-ABCD-088DEE95B1E1}" destId="{3D1114F7-CB06-4D44-9749-F11EE8AA229E}" srcOrd="0" destOrd="0" presId="urn:microsoft.com/office/officeart/2005/8/layout/radial4"/>
    <dgm:cxn modelId="{126C2A3E-5B5B-4498-A057-24CD24FF3313}" type="presOf" srcId="{FBD6989A-2B81-48BE-8B8B-BD5953DC297A}" destId="{61AABA89-D9FE-40B3-B3F6-3218A887B6AB}" srcOrd="0" destOrd="0" presId="urn:microsoft.com/office/officeart/2005/8/layout/radial4"/>
    <dgm:cxn modelId="{ECEB344C-7BE1-4EF8-A69C-7059D38F2A26}" type="presOf" srcId="{EE20A1CE-A7AE-4406-8005-38FC062178C9}" destId="{72478140-8EED-45AE-924B-6115F0F253FC}" srcOrd="0" destOrd="0" presId="urn:microsoft.com/office/officeart/2005/8/layout/radial4"/>
    <dgm:cxn modelId="{D9F68B50-81C8-47EF-8280-5ED1ABC2863E}" type="presOf" srcId="{95E3DAED-AE25-463B-83A1-0BB4D8E7F97B}" destId="{3AB37157-578F-45E9-8E6A-60C46C455C63}" srcOrd="0" destOrd="0" presId="urn:microsoft.com/office/officeart/2005/8/layout/radial4"/>
    <dgm:cxn modelId="{F40F837C-D1E2-4153-8781-48799DFE6EF9}" type="presOf" srcId="{918368A3-9218-4717-BD75-3191319AE793}" destId="{0CCBD68D-9DC5-45B5-864A-6985F3FE2B28}" srcOrd="0" destOrd="0" presId="urn:microsoft.com/office/officeart/2005/8/layout/radial4"/>
    <dgm:cxn modelId="{7BF8B386-2E7E-4DE7-9DAE-4F245DAA256F}" type="presOf" srcId="{BFDA0A31-6BBC-43BF-BCB8-6E6644C83818}" destId="{5249F277-A024-4CDE-BCED-0084B7BA9B70}" srcOrd="0" destOrd="0" presId="urn:microsoft.com/office/officeart/2005/8/layout/radial4"/>
    <dgm:cxn modelId="{3B560D91-F68A-45FB-A657-2287327147A3}" srcId="{95E3DAED-AE25-463B-83A1-0BB4D8E7F97B}" destId="{918368A3-9218-4717-BD75-3191319AE793}" srcOrd="2" destOrd="0" parTransId="{FBD6989A-2B81-48BE-8B8B-BD5953DC297A}" sibTransId="{5B8EEA21-9E08-4F43-950C-264DCDBEC53B}"/>
    <dgm:cxn modelId="{664998AF-FEBA-435D-94C8-F9DB0B22C348}" type="presOf" srcId="{2A2B5C58-58C2-409D-AEFD-F503C63C7563}" destId="{15EA05AE-26D8-4A08-97D8-7479DB32A76A}" srcOrd="0" destOrd="0" presId="urn:microsoft.com/office/officeart/2005/8/layout/radial4"/>
    <dgm:cxn modelId="{89A121BA-65F6-4ED9-AF08-978A935A9BA4}" srcId="{A92CC257-FF96-4413-A89B-5117A52DD20E}" destId="{95E3DAED-AE25-463B-83A1-0BB4D8E7F97B}" srcOrd="0" destOrd="0" parTransId="{C3E097CC-5D4E-4D2F-9BB5-D8A6636C723C}" sibTransId="{30B61C1E-ACA6-4CC9-A8FD-D4E7AF8F0629}"/>
    <dgm:cxn modelId="{7A2A3DBA-7800-4AD1-8F8D-BE7C9652F41C}" srcId="{95E3DAED-AE25-463B-83A1-0BB4D8E7F97B}" destId="{EE20A1CE-A7AE-4406-8005-38FC062178C9}" srcOrd="1" destOrd="0" parTransId="{2A2B5C58-58C2-409D-AEFD-F503C63C7563}" sibTransId="{F2D619A4-3E1E-461D-A8A1-D6C1CB3B893C}"/>
    <dgm:cxn modelId="{EE33A2D5-23DB-4B3B-9F9B-1A714D061786}" srcId="{95E3DAED-AE25-463B-83A1-0BB4D8E7F97B}" destId="{BFDA0A31-6BBC-43BF-BCB8-6E6644C83818}" srcOrd="0" destOrd="0" parTransId="{824C17F5-51D2-4B17-ABCD-088DEE95B1E1}" sibTransId="{3F151717-D4BB-43E0-B229-4053919D398B}"/>
    <dgm:cxn modelId="{6388598C-2184-4F34-82E8-ABC41F2CD29B}" type="presParOf" srcId="{415503B5-E17C-4AB4-8E52-904AE2301AF2}" destId="{3AB37157-578F-45E9-8E6A-60C46C455C63}" srcOrd="0" destOrd="0" presId="urn:microsoft.com/office/officeart/2005/8/layout/radial4"/>
    <dgm:cxn modelId="{F5495888-66CC-4AFE-8057-15E477A43E25}" type="presParOf" srcId="{415503B5-E17C-4AB4-8E52-904AE2301AF2}" destId="{3D1114F7-CB06-4D44-9749-F11EE8AA229E}" srcOrd="1" destOrd="0" presId="urn:microsoft.com/office/officeart/2005/8/layout/radial4"/>
    <dgm:cxn modelId="{40E388BA-D682-44CC-A4A5-9B7436112B65}" type="presParOf" srcId="{415503B5-E17C-4AB4-8E52-904AE2301AF2}" destId="{5249F277-A024-4CDE-BCED-0084B7BA9B70}" srcOrd="2" destOrd="0" presId="urn:microsoft.com/office/officeart/2005/8/layout/radial4"/>
    <dgm:cxn modelId="{5412627A-5189-4E25-A4B8-E119CD143AD1}" type="presParOf" srcId="{415503B5-E17C-4AB4-8E52-904AE2301AF2}" destId="{15EA05AE-26D8-4A08-97D8-7479DB32A76A}" srcOrd="3" destOrd="0" presId="urn:microsoft.com/office/officeart/2005/8/layout/radial4"/>
    <dgm:cxn modelId="{73513D54-3AAB-401C-940A-241F66B9D76A}" type="presParOf" srcId="{415503B5-E17C-4AB4-8E52-904AE2301AF2}" destId="{72478140-8EED-45AE-924B-6115F0F253FC}" srcOrd="4" destOrd="0" presId="urn:microsoft.com/office/officeart/2005/8/layout/radial4"/>
    <dgm:cxn modelId="{2CABD89E-36C1-482D-8E1F-A0EE0A07E835}" type="presParOf" srcId="{415503B5-E17C-4AB4-8E52-904AE2301AF2}" destId="{61AABA89-D9FE-40B3-B3F6-3218A887B6AB}" srcOrd="5" destOrd="0" presId="urn:microsoft.com/office/officeart/2005/8/layout/radial4"/>
    <dgm:cxn modelId="{9F3892D8-CDB6-4474-98D0-D6D4E3A45164}" type="presParOf" srcId="{415503B5-E17C-4AB4-8E52-904AE2301AF2}" destId="{0CCBD68D-9DC5-45B5-864A-6985F3FE2B28}" srcOrd="6" destOrd="0" presId="urn:microsoft.com/office/officeart/2005/8/layout/radial4"/>
  </dgm:cxnLst>
  <dgm:bg/>
  <dgm:whole/>
  <dgm:extLst>
    <a:ext uri="http://schemas.microsoft.com/office/drawing/2008/diagram">
      <dsp:dataModelExt xmlns:dsp="http://schemas.microsoft.com/office/drawing/2008/diagram" relId="rId39"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F133921F-A92A-462F-B3A4-821A47DD20AB}" type="doc">
      <dgm:prSet loTypeId="urn:microsoft.com/office/officeart/2005/8/layout/process2" loCatId="process" qsTypeId="urn:microsoft.com/office/officeart/2005/8/quickstyle/simple1" qsCatId="simple" csTypeId="urn:microsoft.com/office/officeart/2005/8/colors/accent0_1" csCatId="mainScheme" phldr="1"/>
      <dgm:spPr/>
    </dgm:pt>
    <dgm:pt modelId="{747642CD-6D9D-47C4-9206-691031C6D34E}">
      <dgm:prSet phldrT="[Texte]" custT="1"/>
      <dgm:spPr>
        <a:xfrm>
          <a:off x="0" y="774"/>
          <a:ext cx="1719580" cy="549244"/>
        </a:xfrm>
        <a:prstGeom prst="cloud">
          <a:avLst/>
        </a:prstGeom>
        <a:solidFill>
          <a:schemeClr val="accent4">
            <a:lumMod val="75000"/>
          </a:schemeClr>
        </a:solidFill>
        <a:ln w="25400" cap="flat" cmpd="sng" algn="ctr">
          <a:solidFill>
            <a:sysClr val="windowText" lastClr="000000">
              <a:shade val="80000"/>
              <a:hueOff val="0"/>
              <a:satOff val="0"/>
              <a:lumOff val="0"/>
              <a:alphaOff val="0"/>
            </a:sysClr>
          </a:solidFill>
          <a:prstDash val="solid"/>
        </a:ln>
        <a:effectLst/>
      </dgm:spPr>
      <dgm:t>
        <a:bodyPr/>
        <a:lstStyle/>
        <a:p>
          <a:pPr>
            <a:buNone/>
          </a:pPr>
          <a:r>
            <a:rPr lang="fr-CH" sz="1000" b="1">
              <a:solidFill>
                <a:sysClr val="window" lastClr="FFFFFF"/>
              </a:solidFill>
              <a:latin typeface="Cambria"/>
              <a:ea typeface="+mn-ea"/>
              <a:cs typeface="+mn-cs"/>
            </a:rPr>
            <a:t>VI computation</a:t>
          </a:r>
        </a:p>
      </dgm:t>
    </dgm:pt>
    <dgm:pt modelId="{3D24AB21-0ADA-401D-ABFE-BD68121D2CC9}" type="parTrans" cxnId="{BD2D442C-483F-4502-9564-4E2C11C81D27}">
      <dgm:prSet/>
      <dgm:spPr/>
      <dgm:t>
        <a:bodyPr/>
        <a:lstStyle/>
        <a:p>
          <a:endParaRPr lang="fr-CH" sz="1100"/>
        </a:p>
      </dgm:t>
    </dgm:pt>
    <dgm:pt modelId="{3DE5D16C-1A3A-4C40-A4B3-DC1B4E0CF219}" type="sibTrans" cxnId="{BD2D442C-483F-4502-9564-4E2C11C81D27}">
      <dgm:prSet custT="1"/>
      <dgm:spPr>
        <a:xfrm rot="5400000">
          <a:off x="714888" y="569338"/>
          <a:ext cx="289803" cy="347764"/>
        </a:xfrm>
        <a:prstGeom prst="rightArrow">
          <a:avLst>
            <a:gd name="adj1" fmla="val 60000"/>
            <a:gd name="adj2" fmla="val 50000"/>
          </a:avLst>
        </a:prstGeom>
        <a:solidFill>
          <a:srgbClr val="0070C0"/>
        </a:solidFill>
        <a:ln>
          <a:noFill/>
        </a:ln>
        <a:effectLst/>
      </dgm:spPr>
      <dgm:t>
        <a:bodyPr/>
        <a:lstStyle/>
        <a:p>
          <a:pPr>
            <a:buNone/>
          </a:pPr>
          <a:endParaRPr lang="fr-CH" sz="1000">
            <a:solidFill>
              <a:sysClr val="window" lastClr="FFFFFF"/>
            </a:solidFill>
            <a:latin typeface="Cambria"/>
            <a:ea typeface="+mn-ea"/>
            <a:cs typeface="+mn-cs"/>
          </a:endParaRPr>
        </a:p>
      </dgm:t>
    </dgm:pt>
    <dgm:pt modelId="{B6832BF8-5A2A-4F00-A97C-49EC9684F60E}" type="pres">
      <dgm:prSet presAssocID="{F133921F-A92A-462F-B3A4-821A47DD20AB}" presName="linearFlow" presStyleCnt="0">
        <dgm:presLayoutVars>
          <dgm:resizeHandles val="exact"/>
        </dgm:presLayoutVars>
      </dgm:prSet>
      <dgm:spPr/>
    </dgm:pt>
    <dgm:pt modelId="{6EFCA73F-4A2A-4B76-A5A8-37CAA828DD98}" type="pres">
      <dgm:prSet presAssocID="{747642CD-6D9D-47C4-9206-691031C6D34E}" presName="node" presStyleLbl="node1" presStyleIdx="0" presStyleCnt="1" custScaleX="80428" custScaleY="71071" custLinFactNeighborX="-7103" custLinFactNeighborY="-1359">
        <dgm:presLayoutVars>
          <dgm:bulletEnabled val="1"/>
        </dgm:presLayoutVars>
      </dgm:prSet>
      <dgm:spPr>
        <a:prstGeom prst="bevel">
          <a:avLst/>
        </a:prstGeom>
      </dgm:spPr>
    </dgm:pt>
  </dgm:ptLst>
  <dgm:cxnLst>
    <dgm:cxn modelId="{BD2D442C-483F-4502-9564-4E2C11C81D27}" srcId="{F133921F-A92A-462F-B3A4-821A47DD20AB}" destId="{747642CD-6D9D-47C4-9206-691031C6D34E}" srcOrd="0" destOrd="0" parTransId="{3D24AB21-0ADA-401D-ABFE-BD68121D2CC9}" sibTransId="{3DE5D16C-1A3A-4C40-A4B3-DC1B4E0CF219}"/>
    <dgm:cxn modelId="{28DAD663-A981-48B6-993D-E06BA3FDECBF}" type="presOf" srcId="{F133921F-A92A-462F-B3A4-821A47DD20AB}" destId="{B6832BF8-5A2A-4F00-A97C-49EC9684F60E}" srcOrd="0" destOrd="0" presId="urn:microsoft.com/office/officeart/2005/8/layout/process2"/>
    <dgm:cxn modelId="{2D23CEE0-A731-4698-8008-04A0E4B690A2}" type="presOf" srcId="{747642CD-6D9D-47C4-9206-691031C6D34E}" destId="{6EFCA73F-4A2A-4B76-A5A8-37CAA828DD98}" srcOrd="0" destOrd="0" presId="urn:microsoft.com/office/officeart/2005/8/layout/process2"/>
    <dgm:cxn modelId="{0B850144-7D46-4084-AF30-2350DD26E2BB}" type="presParOf" srcId="{B6832BF8-5A2A-4F00-A97C-49EC9684F60E}" destId="{6EFCA73F-4A2A-4B76-A5A8-37CAA828DD98}" srcOrd="0" destOrd="0" presId="urn:microsoft.com/office/officeart/2005/8/layout/process2"/>
  </dgm:cxnLst>
  <dgm:bg/>
  <dgm:whole/>
  <dgm:extLst>
    <a:ext uri="http://schemas.microsoft.com/office/drawing/2008/diagram">
      <dsp:dataModelExt xmlns:dsp="http://schemas.microsoft.com/office/drawing/2008/diagram" relId="rId44"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F133921F-A92A-462F-B3A4-821A47DD20AB}" type="doc">
      <dgm:prSet loTypeId="urn:microsoft.com/office/officeart/2005/8/layout/process2" loCatId="process" qsTypeId="urn:microsoft.com/office/officeart/2005/8/quickstyle/simple1" qsCatId="simple" csTypeId="urn:microsoft.com/office/officeart/2005/8/colors/accent0_1" csCatId="mainScheme" phldr="1"/>
      <dgm:spPr/>
    </dgm:pt>
    <dgm:pt modelId="{747642CD-6D9D-47C4-9206-691031C6D34E}">
      <dgm:prSet phldrT="[Texte]" custT="1"/>
      <dgm:spPr>
        <a:xfrm>
          <a:off x="502513" y="1169"/>
          <a:ext cx="854327" cy="392365"/>
        </a:xfrm>
        <a:prstGeom prst="rect">
          <a:avLst/>
        </a:prstGeom>
        <a:solidFill>
          <a:srgbClr val="92D050"/>
        </a:solidFill>
        <a:ln w="25400" cap="flat" cmpd="sng" algn="ctr">
          <a:solidFill>
            <a:sysClr val="windowText" lastClr="000000">
              <a:shade val="80000"/>
              <a:hueOff val="0"/>
              <a:satOff val="0"/>
              <a:lumOff val="0"/>
              <a:alphaOff val="0"/>
            </a:sysClr>
          </a:solidFill>
          <a:prstDash val="solid"/>
        </a:ln>
        <a:effectLst/>
      </dgm:spPr>
      <dgm:t>
        <a:bodyPr/>
        <a:lstStyle/>
        <a:p>
          <a:pPr>
            <a:buNone/>
          </a:pPr>
          <a:r>
            <a:rPr lang="fr-CH" sz="1100" b="1">
              <a:solidFill>
                <a:schemeClr val="bg1"/>
              </a:solidFill>
              <a:latin typeface="Cambria"/>
              <a:ea typeface="+mn-ea"/>
              <a:cs typeface="+mn-cs"/>
            </a:rPr>
            <a:t>Data visualization</a:t>
          </a:r>
        </a:p>
      </dgm:t>
    </dgm:pt>
    <dgm:pt modelId="{3D24AB21-0ADA-401D-ABFE-BD68121D2CC9}" type="parTrans" cxnId="{BD2D442C-483F-4502-9564-4E2C11C81D27}">
      <dgm:prSet/>
      <dgm:spPr/>
      <dgm:t>
        <a:bodyPr/>
        <a:lstStyle/>
        <a:p>
          <a:endParaRPr lang="fr-CH" sz="1100"/>
        </a:p>
      </dgm:t>
    </dgm:pt>
    <dgm:pt modelId="{3DE5D16C-1A3A-4C40-A4B3-DC1B4E0CF219}" type="sibTrans" cxnId="{BD2D442C-483F-4502-9564-4E2C11C81D27}">
      <dgm:prSet custT="1"/>
      <dgm:spPr>
        <a:xfrm rot="5400000">
          <a:off x="826163" y="407336"/>
          <a:ext cx="207028" cy="248433"/>
        </a:xfrm>
        <a:prstGeom prst="rightArrow">
          <a:avLst>
            <a:gd name="adj1" fmla="val 60000"/>
            <a:gd name="adj2" fmla="val 50000"/>
          </a:avLst>
        </a:prstGeom>
        <a:solidFill>
          <a:srgbClr val="00B050"/>
        </a:solidFill>
        <a:ln>
          <a:noFill/>
        </a:ln>
        <a:effectLst/>
      </dgm:spPr>
      <dgm:t>
        <a:bodyPr/>
        <a:lstStyle/>
        <a:p>
          <a:pPr>
            <a:buNone/>
          </a:pPr>
          <a:endParaRPr lang="fr-CH" sz="1000">
            <a:solidFill>
              <a:sysClr val="window" lastClr="FFFFFF"/>
            </a:solidFill>
            <a:latin typeface="Cambria"/>
            <a:ea typeface="+mn-ea"/>
            <a:cs typeface="+mn-cs"/>
          </a:endParaRPr>
        </a:p>
      </dgm:t>
    </dgm:pt>
    <dgm:pt modelId="{D821547B-688D-425C-967F-425B30108841}">
      <dgm:prSet phldrT="[Texte]" custT="1"/>
      <dgm:spPr>
        <a:xfrm>
          <a:off x="439694" y="669572"/>
          <a:ext cx="979965" cy="384266"/>
        </a:xfrm>
        <a:prstGeom prst="rect">
          <a:avLst/>
        </a:prstGeom>
        <a:solidFill>
          <a:srgbClr val="92D050"/>
        </a:solidFill>
        <a:ln w="25400" cap="flat" cmpd="sng" algn="ctr">
          <a:solidFill>
            <a:sysClr val="windowText" lastClr="000000">
              <a:shade val="80000"/>
              <a:hueOff val="0"/>
              <a:satOff val="0"/>
              <a:lumOff val="0"/>
              <a:alphaOff val="0"/>
            </a:sysClr>
          </a:solidFill>
          <a:prstDash val="solid"/>
        </a:ln>
        <a:effectLst/>
      </dgm:spPr>
      <dgm:t>
        <a:bodyPr/>
        <a:lstStyle/>
        <a:p>
          <a:pPr>
            <a:buNone/>
          </a:pPr>
          <a:r>
            <a:rPr lang="fr-CH" sz="1100" b="1">
              <a:solidFill>
                <a:schemeClr val="bg1"/>
              </a:solidFill>
              <a:latin typeface="Cambria"/>
              <a:ea typeface="+mn-ea"/>
              <a:cs typeface="+mn-cs"/>
            </a:rPr>
            <a:t>Statisical analysis</a:t>
          </a:r>
        </a:p>
      </dgm:t>
    </dgm:pt>
    <dgm:pt modelId="{C0F21320-C903-4205-A5F3-4626174FB114}" type="parTrans" cxnId="{9A019AC3-9005-43BA-8791-3098732D89E1}">
      <dgm:prSet/>
      <dgm:spPr/>
      <dgm:t>
        <a:bodyPr/>
        <a:lstStyle/>
        <a:p>
          <a:endParaRPr lang="fr-CH" sz="1100"/>
        </a:p>
      </dgm:t>
    </dgm:pt>
    <dgm:pt modelId="{2EDD85C7-B234-41F1-91B4-4F3C9FFF035E}" type="sibTrans" cxnId="{9A019AC3-9005-43BA-8791-3098732D89E1}">
      <dgm:prSet custT="1"/>
      <dgm:spPr>
        <a:xfrm rot="5400000">
          <a:off x="826163" y="1067640"/>
          <a:ext cx="207028" cy="248433"/>
        </a:xfrm>
        <a:prstGeom prst="rightArrow">
          <a:avLst>
            <a:gd name="adj1" fmla="val 60000"/>
            <a:gd name="adj2" fmla="val 50000"/>
          </a:avLst>
        </a:prstGeom>
        <a:solidFill>
          <a:srgbClr val="00B050"/>
        </a:solidFill>
        <a:ln>
          <a:noFill/>
        </a:ln>
        <a:effectLst/>
      </dgm:spPr>
      <dgm:t>
        <a:bodyPr/>
        <a:lstStyle/>
        <a:p>
          <a:pPr>
            <a:buNone/>
          </a:pPr>
          <a:endParaRPr lang="fr-CH" sz="1000">
            <a:solidFill>
              <a:sysClr val="window" lastClr="FFFFFF"/>
            </a:solidFill>
            <a:latin typeface="Cambria"/>
            <a:ea typeface="+mn-ea"/>
            <a:cs typeface="+mn-cs"/>
          </a:endParaRPr>
        </a:p>
      </dgm:t>
    </dgm:pt>
    <dgm:pt modelId="{C8AA21D0-4F04-4B0A-9D45-C622DF7DBDDD}">
      <dgm:prSet phldrT="[Texte]" custT="1"/>
      <dgm:spPr>
        <a:xfrm>
          <a:off x="369521" y="1329876"/>
          <a:ext cx="1120311" cy="552075"/>
        </a:xfrm>
        <a:prstGeom prst="rect">
          <a:avLst/>
        </a:prstGeom>
        <a:solidFill>
          <a:srgbClr val="92D050"/>
        </a:solidFill>
        <a:ln w="25400" cap="flat" cmpd="sng" algn="ctr">
          <a:solidFill>
            <a:sysClr val="windowText" lastClr="000000">
              <a:shade val="80000"/>
              <a:hueOff val="0"/>
              <a:satOff val="0"/>
              <a:lumOff val="0"/>
              <a:alphaOff val="0"/>
            </a:sysClr>
          </a:solidFill>
          <a:prstDash val="solid"/>
        </a:ln>
        <a:effectLst/>
      </dgm:spPr>
      <dgm:t>
        <a:bodyPr/>
        <a:lstStyle/>
        <a:p>
          <a:pPr>
            <a:buNone/>
          </a:pPr>
          <a:r>
            <a:rPr lang="fr-CH" sz="1100" b="1">
              <a:solidFill>
                <a:schemeClr val="bg1"/>
              </a:solidFill>
              <a:latin typeface="Cambria"/>
              <a:ea typeface="+mn-ea"/>
              <a:cs typeface="+mn-cs"/>
            </a:rPr>
            <a:t>crop traits selection to be predicted</a:t>
          </a:r>
        </a:p>
      </dgm:t>
    </dgm:pt>
    <dgm:pt modelId="{3535C9DC-0A7A-432F-BF96-2A50F142804B}" type="parTrans" cxnId="{08E97B88-680D-4239-BD06-35ECAE7324A5}">
      <dgm:prSet/>
      <dgm:spPr/>
      <dgm:t>
        <a:bodyPr/>
        <a:lstStyle/>
        <a:p>
          <a:endParaRPr lang="fr-CH" sz="1100"/>
        </a:p>
      </dgm:t>
    </dgm:pt>
    <dgm:pt modelId="{C73C5DFD-21F0-4272-BA70-8D6C2FE6E2C0}" type="sibTrans" cxnId="{08E97B88-680D-4239-BD06-35ECAE7324A5}">
      <dgm:prSet/>
      <dgm:spPr/>
      <dgm:t>
        <a:bodyPr/>
        <a:lstStyle/>
        <a:p>
          <a:endParaRPr lang="fr-CH" sz="1100"/>
        </a:p>
      </dgm:t>
    </dgm:pt>
    <dgm:pt modelId="{B6832BF8-5A2A-4F00-A97C-49EC9684F60E}" type="pres">
      <dgm:prSet presAssocID="{F133921F-A92A-462F-B3A4-821A47DD20AB}" presName="linearFlow" presStyleCnt="0">
        <dgm:presLayoutVars>
          <dgm:resizeHandles val="exact"/>
        </dgm:presLayoutVars>
      </dgm:prSet>
      <dgm:spPr/>
    </dgm:pt>
    <dgm:pt modelId="{6EFCA73F-4A2A-4B76-A5A8-37CAA828DD98}" type="pres">
      <dgm:prSet presAssocID="{747642CD-6D9D-47C4-9206-691031C6D34E}" presName="node" presStyleLbl="node1" presStyleIdx="0" presStyleCnt="3" custScaleX="80428" custScaleY="71071">
        <dgm:presLayoutVars>
          <dgm:bulletEnabled val="1"/>
        </dgm:presLayoutVars>
      </dgm:prSet>
      <dgm:spPr>
        <a:prstGeom prst="rect">
          <a:avLst/>
        </a:prstGeom>
      </dgm:spPr>
    </dgm:pt>
    <dgm:pt modelId="{5EE4671F-39ED-4C38-B79C-8046D974431D}" type="pres">
      <dgm:prSet presAssocID="{3DE5D16C-1A3A-4C40-A4B3-DC1B4E0CF219}" presName="sibTrans" presStyleLbl="sibTrans2D1" presStyleIdx="0" presStyleCnt="2"/>
      <dgm:spPr/>
    </dgm:pt>
    <dgm:pt modelId="{C2E2EEBA-BB47-4816-B07B-2AE9DB488DBA}" type="pres">
      <dgm:prSet presAssocID="{3DE5D16C-1A3A-4C40-A4B3-DC1B4E0CF219}" presName="connectorText" presStyleLbl="sibTrans2D1" presStyleIdx="0" presStyleCnt="2"/>
      <dgm:spPr/>
    </dgm:pt>
    <dgm:pt modelId="{67A3B806-AC78-4D0E-AABA-27418B49EB47}" type="pres">
      <dgm:prSet presAssocID="{D821547B-688D-425C-967F-425B30108841}" presName="node" presStyleLbl="node1" presStyleIdx="1" presStyleCnt="3" custScaleX="80620" custScaleY="69604">
        <dgm:presLayoutVars>
          <dgm:bulletEnabled val="1"/>
        </dgm:presLayoutVars>
      </dgm:prSet>
      <dgm:spPr>
        <a:prstGeom prst="rect">
          <a:avLst/>
        </a:prstGeom>
      </dgm:spPr>
    </dgm:pt>
    <dgm:pt modelId="{01FAAC3F-988C-4286-8EA4-D82D1E906D37}" type="pres">
      <dgm:prSet presAssocID="{2EDD85C7-B234-41F1-91B4-4F3C9FFF035E}" presName="sibTrans" presStyleLbl="sibTrans2D1" presStyleIdx="1" presStyleCnt="2"/>
      <dgm:spPr/>
    </dgm:pt>
    <dgm:pt modelId="{0D9EC477-2397-4A06-8C0A-6A9F16756675}" type="pres">
      <dgm:prSet presAssocID="{2EDD85C7-B234-41F1-91B4-4F3C9FFF035E}" presName="connectorText" presStyleLbl="sibTrans2D1" presStyleIdx="1" presStyleCnt="2"/>
      <dgm:spPr/>
    </dgm:pt>
    <dgm:pt modelId="{F9960B8F-EA0E-485A-91E3-C7DE974CB9C9}" type="pres">
      <dgm:prSet presAssocID="{C8AA21D0-4F04-4B0A-9D45-C622DF7DBDDD}" presName="node" presStyleLbl="node1" presStyleIdx="2" presStyleCnt="3" custScaleX="92166">
        <dgm:presLayoutVars>
          <dgm:bulletEnabled val="1"/>
        </dgm:presLayoutVars>
      </dgm:prSet>
      <dgm:spPr>
        <a:prstGeom prst="rect">
          <a:avLst/>
        </a:prstGeom>
      </dgm:spPr>
    </dgm:pt>
  </dgm:ptLst>
  <dgm:cxnLst>
    <dgm:cxn modelId="{4AEBBF0F-FCC0-4948-9962-77636D974C0D}" type="presOf" srcId="{3DE5D16C-1A3A-4C40-A4B3-DC1B4E0CF219}" destId="{C2E2EEBA-BB47-4816-B07B-2AE9DB488DBA}" srcOrd="1" destOrd="0" presId="urn:microsoft.com/office/officeart/2005/8/layout/process2"/>
    <dgm:cxn modelId="{166F261F-ABF2-4CD0-A84F-EBFF2FD5B451}" type="presOf" srcId="{2EDD85C7-B234-41F1-91B4-4F3C9FFF035E}" destId="{01FAAC3F-988C-4286-8EA4-D82D1E906D37}" srcOrd="0" destOrd="0" presId="urn:microsoft.com/office/officeart/2005/8/layout/process2"/>
    <dgm:cxn modelId="{BD2D442C-483F-4502-9564-4E2C11C81D27}" srcId="{F133921F-A92A-462F-B3A4-821A47DD20AB}" destId="{747642CD-6D9D-47C4-9206-691031C6D34E}" srcOrd="0" destOrd="0" parTransId="{3D24AB21-0ADA-401D-ABFE-BD68121D2CC9}" sibTransId="{3DE5D16C-1A3A-4C40-A4B3-DC1B4E0CF219}"/>
    <dgm:cxn modelId="{D78C5760-5538-45F8-955B-5D477BB41BC1}" type="presOf" srcId="{D821547B-688D-425C-967F-425B30108841}" destId="{67A3B806-AC78-4D0E-AABA-27418B49EB47}" srcOrd="0" destOrd="0" presId="urn:microsoft.com/office/officeart/2005/8/layout/process2"/>
    <dgm:cxn modelId="{28DAD663-A981-48B6-993D-E06BA3FDECBF}" type="presOf" srcId="{F133921F-A92A-462F-B3A4-821A47DD20AB}" destId="{B6832BF8-5A2A-4F00-A97C-49EC9684F60E}" srcOrd="0" destOrd="0" presId="urn:microsoft.com/office/officeart/2005/8/layout/process2"/>
    <dgm:cxn modelId="{08E97B88-680D-4239-BD06-35ECAE7324A5}" srcId="{F133921F-A92A-462F-B3A4-821A47DD20AB}" destId="{C8AA21D0-4F04-4B0A-9D45-C622DF7DBDDD}" srcOrd="2" destOrd="0" parTransId="{3535C9DC-0A7A-432F-BF96-2A50F142804B}" sibTransId="{C73C5DFD-21F0-4272-BA70-8D6C2FE6E2C0}"/>
    <dgm:cxn modelId="{DACDA8AC-9EDD-4282-8CE9-A9EA27F4C021}" type="presOf" srcId="{2EDD85C7-B234-41F1-91B4-4F3C9FFF035E}" destId="{0D9EC477-2397-4A06-8C0A-6A9F16756675}" srcOrd="1" destOrd="0" presId="urn:microsoft.com/office/officeart/2005/8/layout/process2"/>
    <dgm:cxn modelId="{2099F1B7-9AAE-42E5-9DC9-5A457003DB6E}" type="presOf" srcId="{3DE5D16C-1A3A-4C40-A4B3-DC1B4E0CF219}" destId="{5EE4671F-39ED-4C38-B79C-8046D974431D}" srcOrd="0" destOrd="0" presId="urn:microsoft.com/office/officeart/2005/8/layout/process2"/>
    <dgm:cxn modelId="{9A019AC3-9005-43BA-8791-3098732D89E1}" srcId="{F133921F-A92A-462F-B3A4-821A47DD20AB}" destId="{D821547B-688D-425C-967F-425B30108841}" srcOrd="1" destOrd="0" parTransId="{C0F21320-C903-4205-A5F3-4626174FB114}" sibTransId="{2EDD85C7-B234-41F1-91B4-4F3C9FFF035E}"/>
    <dgm:cxn modelId="{2D23CEE0-A731-4698-8008-04A0E4B690A2}" type="presOf" srcId="{747642CD-6D9D-47C4-9206-691031C6D34E}" destId="{6EFCA73F-4A2A-4B76-A5A8-37CAA828DD98}" srcOrd="0" destOrd="0" presId="urn:microsoft.com/office/officeart/2005/8/layout/process2"/>
    <dgm:cxn modelId="{301FA2E1-4FE4-49BA-9760-2C306BD2F693}" type="presOf" srcId="{C8AA21D0-4F04-4B0A-9D45-C622DF7DBDDD}" destId="{F9960B8F-EA0E-485A-91E3-C7DE974CB9C9}" srcOrd="0" destOrd="0" presId="urn:microsoft.com/office/officeart/2005/8/layout/process2"/>
    <dgm:cxn modelId="{0B850144-7D46-4084-AF30-2350DD26E2BB}" type="presParOf" srcId="{B6832BF8-5A2A-4F00-A97C-49EC9684F60E}" destId="{6EFCA73F-4A2A-4B76-A5A8-37CAA828DD98}" srcOrd="0" destOrd="0" presId="urn:microsoft.com/office/officeart/2005/8/layout/process2"/>
    <dgm:cxn modelId="{2D43BC79-3C3D-400A-8957-6299B28FF3B9}" type="presParOf" srcId="{B6832BF8-5A2A-4F00-A97C-49EC9684F60E}" destId="{5EE4671F-39ED-4C38-B79C-8046D974431D}" srcOrd="1" destOrd="0" presId="urn:microsoft.com/office/officeart/2005/8/layout/process2"/>
    <dgm:cxn modelId="{B9906040-E82D-4C4D-8679-82ABD14B65E5}" type="presParOf" srcId="{5EE4671F-39ED-4C38-B79C-8046D974431D}" destId="{C2E2EEBA-BB47-4816-B07B-2AE9DB488DBA}" srcOrd="0" destOrd="0" presId="urn:microsoft.com/office/officeart/2005/8/layout/process2"/>
    <dgm:cxn modelId="{6D74C810-BFF2-498A-853A-ED11F096E325}" type="presParOf" srcId="{B6832BF8-5A2A-4F00-A97C-49EC9684F60E}" destId="{67A3B806-AC78-4D0E-AABA-27418B49EB47}" srcOrd="2" destOrd="0" presId="urn:microsoft.com/office/officeart/2005/8/layout/process2"/>
    <dgm:cxn modelId="{AF3C6B80-1BD1-405D-8793-E7C6E2DF4CE8}" type="presParOf" srcId="{B6832BF8-5A2A-4F00-A97C-49EC9684F60E}" destId="{01FAAC3F-988C-4286-8EA4-D82D1E906D37}" srcOrd="3" destOrd="0" presId="urn:microsoft.com/office/officeart/2005/8/layout/process2"/>
    <dgm:cxn modelId="{4D5F9861-70F6-40FF-81C9-03853D4DE6C1}" type="presParOf" srcId="{01FAAC3F-988C-4286-8EA4-D82D1E906D37}" destId="{0D9EC477-2397-4A06-8C0A-6A9F16756675}" srcOrd="0" destOrd="0" presId="urn:microsoft.com/office/officeart/2005/8/layout/process2"/>
    <dgm:cxn modelId="{6534FFA2-2ECF-4726-9FB1-546E1C2126B8}" type="presParOf" srcId="{B6832BF8-5A2A-4F00-A97C-49EC9684F60E}" destId="{F9960B8F-EA0E-485A-91E3-C7DE974CB9C9}" srcOrd="4" destOrd="0" presId="urn:microsoft.com/office/officeart/2005/8/layout/process2"/>
  </dgm:cxnLst>
  <dgm:bg/>
  <dgm:whole/>
  <dgm:extLst>
    <a:ext uri="http://schemas.microsoft.com/office/drawing/2008/diagram">
      <dsp:dataModelExt xmlns:dsp="http://schemas.microsoft.com/office/drawing/2008/diagram" relId="rId49"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6D624D0-669E-4D68-B0FE-5A8213EFFF7D}" type="doc">
      <dgm:prSet loTypeId="urn:microsoft.com/office/officeart/2005/8/layout/orgChart1" loCatId="hierarchy" qsTypeId="urn:microsoft.com/office/officeart/2005/8/quickstyle/simple1" qsCatId="simple" csTypeId="urn:microsoft.com/office/officeart/2005/8/colors/accent0_1" csCatId="mainScheme" phldr="1"/>
      <dgm:spPr/>
      <dgm:t>
        <a:bodyPr/>
        <a:lstStyle/>
        <a:p>
          <a:endParaRPr lang="fr-CH"/>
        </a:p>
      </dgm:t>
    </dgm:pt>
    <dgm:pt modelId="{9CB21AC1-8AC9-4857-AAE8-ACD012B6C15D}">
      <dgm:prSet phldrT="[Texte]" custT="1"/>
      <dgm:spPr>
        <a:solidFill>
          <a:srgbClr val="00B0F0"/>
        </a:solidFill>
      </dgm:spPr>
      <dgm:t>
        <a:bodyPr/>
        <a:lstStyle/>
        <a:p>
          <a:r>
            <a:rPr lang="fr-CH" sz="800" b="1">
              <a:solidFill>
                <a:schemeClr val="bg1"/>
              </a:solidFill>
            </a:rPr>
            <a:t>Field data collection</a:t>
          </a:r>
        </a:p>
      </dgm:t>
    </dgm:pt>
    <dgm:pt modelId="{D8765B79-D340-4EC2-87CE-3444FD93636B}" type="parTrans" cxnId="{F30216DF-9190-4678-9D29-B60D4CAEDF58}">
      <dgm:prSet/>
      <dgm:spPr/>
      <dgm:t>
        <a:bodyPr/>
        <a:lstStyle/>
        <a:p>
          <a:endParaRPr lang="fr-CH"/>
        </a:p>
      </dgm:t>
    </dgm:pt>
    <dgm:pt modelId="{19BFF8E0-1132-4F59-883E-630E115AAA04}" type="sibTrans" cxnId="{F30216DF-9190-4678-9D29-B60D4CAEDF58}">
      <dgm:prSet/>
      <dgm:spPr/>
      <dgm:t>
        <a:bodyPr/>
        <a:lstStyle/>
        <a:p>
          <a:endParaRPr lang="fr-CH"/>
        </a:p>
      </dgm:t>
    </dgm:pt>
    <dgm:pt modelId="{ACA92291-CE44-424F-A362-F70098558B02}">
      <dgm:prSet phldrT="[Texte]"/>
      <dgm:spPr/>
      <dgm:t>
        <a:bodyPr/>
        <a:lstStyle/>
        <a:p>
          <a:r>
            <a:rPr lang="fr-CH"/>
            <a:t>Hyperspectal data</a:t>
          </a:r>
        </a:p>
      </dgm:t>
    </dgm:pt>
    <dgm:pt modelId="{414446AC-3249-47C7-97EB-447196833EFA}" type="parTrans" cxnId="{C87A6F01-F2C3-48E8-830B-3E38D3AB3A74}">
      <dgm:prSet/>
      <dgm:spPr/>
      <dgm:t>
        <a:bodyPr/>
        <a:lstStyle/>
        <a:p>
          <a:endParaRPr lang="fr-CH"/>
        </a:p>
      </dgm:t>
    </dgm:pt>
    <dgm:pt modelId="{C3AF7518-C19E-410A-A570-3DB26528A574}" type="sibTrans" cxnId="{C87A6F01-F2C3-48E8-830B-3E38D3AB3A74}">
      <dgm:prSet/>
      <dgm:spPr/>
      <dgm:t>
        <a:bodyPr/>
        <a:lstStyle/>
        <a:p>
          <a:endParaRPr lang="fr-CH"/>
        </a:p>
      </dgm:t>
    </dgm:pt>
    <dgm:pt modelId="{75C41F15-5BA9-45E9-8EED-B1873906C705}">
      <dgm:prSet phldrT="[Texte]"/>
      <dgm:spPr>
        <a:solidFill>
          <a:srgbClr val="00B050"/>
        </a:solidFill>
      </dgm:spPr>
      <dgm:t>
        <a:bodyPr/>
        <a:lstStyle/>
        <a:p>
          <a:r>
            <a:rPr lang="fr-CH" b="1">
              <a:solidFill>
                <a:schemeClr val="bg1"/>
              </a:solidFill>
            </a:rPr>
            <a:t>Agronomic data</a:t>
          </a:r>
        </a:p>
      </dgm:t>
    </dgm:pt>
    <dgm:pt modelId="{C8D9BA5F-7A15-4A11-A71F-2667B88CE8C1}" type="parTrans" cxnId="{E631A22B-2DBC-49AF-8B56-3AA8BA7795C5}">
      <dgm:prSet/>
      <dgm:spPr/>
      <dgm:t>
        <a:bodyPr/>
        <a:lstStyle/>
        <a:p>
          <a:endParaRPr lang="fr-CH"/>
        </a:p>
      </dgm:t>
    </dgm:pt>
    <dgm:pt modelId="{E5847622-3F73-4DF0-B825-7840FC97086D}" type="sibTrans" cxnId="{E631A22B-2DBC-49AF-8B56-3AA8BA7795C5}">
      <dgm:prSet/>
      <dgm:spPr/>
      <dgm:t>
        <a:bodyPr/>
        <a:lstStyle/>
        <a:p>
          <a:endParaRPr lang="fr-CH"/>
        </a:p>
      </dgm:t>
    </dgm:pt>
    <dgm:pt modelId="{A87F9492-AD32-44A5-AC26-886985E8CB57}">
      <dgm:prSet/>
      <dgm:spPr>
        <a:solidFill>
          <a:srgbClr val="00B050"/>
        </a:solidFill>
      </dgm:spPr>
      <dgm:t>
        <a:bodyPr/>
        <a:lstStyle/>
        <a:p>
          <a:r>
            <a:rPr lang="fr-CH" b="1">
              <a:solidFill>
                <a:schemeClr val="bg1"/>
              </a:solidFill>
            </a:rPr>
            <a:t>2021</a:t>
          </a:r>
        </a:p>
      </dgm:t>
    </dgm:pt>
    <dgm:pt modelId="{9EB26CBE-0A77-4E28-94B4-02200405BE59}" type="parTrans" cxnId="{8459B4A6-B829-4D54-8FEB-42CFBE004293}">
      <dgm:prSet/>
      <dgm:spPr/>
      <dgm:t>
        <a:bodyPr/>
        <a:lstStyle/>
        <a:p>
          <a:endParaRPr lang="fr-CH"/>
        </a:p>
      </dgm:t>
    </dgm:pt>
    <dgm:pt modelId="{4BE62685-FCB7-4D86-ABA5-DACCF91BEF5F}" type="sibTrans" cxnId="{8459B4A6-B829-4D54-8FEB-42CFBE004293}">
      <dgm:prSet/>
      <dgm:spPr/>
      <dgm:t>
        <a:bodyPr/>
        <a:lstStyle/>
        <a:p>
          <a:endParaRPr lang="fr-CH"/>
        </a:p>
      </dgm:t>
    </dgm:pt>
    <dgm:pt modelId="{F1F7E292-A0E9-45C2-872F-FC650EA029BE}">
      <dgm:prSet/>
      <dgm:spPr>
        <a:solidFill>
          <a:srgbClr val="00B050"/>
        </a:solidFill>
      </dgm:spPr>
      <dgm:t>
        <a:bodyPr/>
        <a:lstStyle/>
        <a:p>
          <a:r>
            <a:rPr lang="fr-CH" b="1">
              <a:solidFill>
                <a:schemeClr val="bg1"/>
              </a:solidFill>
            </a:rPr>
            <a:t>2022</a:t>
          </a:r>
        </a:p>
      </dgm:t>
    </dgm:pt>
    <dgm:pt modelId="{A888E58D-61F3-490C-9173-0E73C90816C2}" type="parTrans" cxnId="{8C4BF927-BBE8-45E9-9927-2FF15B57269E}">
      <dgm:prSet/>
      <dgm:spPr/>
      <dgm:t>
        <a:bodyPr/>
        <a:lstStyle/>
        <a:p>
          <a:endParaRPr lang="fr-CH"/>
        </a:p>
      </dgm:t>
    </dgm:pt>
    <dgm:pt modelId="{F0C0D979-8403-4920-868D-C9DFE1C8271B}" type="sibTrans" cxnId="{8C4BF927-BBE8-45E9-9927-2FF15B57269E}">
      <dgm:prSet/>
      <dgm:spPr/>
      <dgm:t>
        <a:bodyPr/>
        <a:lstStyle/>
        <a:p>
          <a:endParaRPr lang="fr-CH"/>
        </a:p>
      </dgm:t>
    </dgm:pt>
    <dgm:pt modelId="{F0BF6505-41AB-4472-97E8-5A2BCCEFD97B}">
      <dgm:prSet/>
      <dgm:spPr>
        <a:solidFill>
          <a:srgbClr val="FF0000"/>
        </a:solidFill>
      </dgm:spPr>
      <dgm:t>
        <a:bodyPr/>
        <a:lstStyle/>
        <a:p>
          <a:r>
            <a:rPr lang="fr-CH" b="1">
              <a:solidFill>
                <a:schemeClr val="bg1"/>
              </a:solidFill>
            </a:rPr>
            <a:t>2021</a:t>
          </a:r>
        </a:p>
      </dgm:t>
    </dgm:pt>
    <dgm:pt modelId="{A519EB42-8DB9-4136-9C69-0DBEE596CF30}" type="parTrans" cxnId="{596058D4-E4F4-4D7A-ACFE-FD8B33B6DADA}">
      <dgm:prSet/>
      <dgm:spPr/>
      <dgm:t>
        <a:bodyPr/>
        <a:lstStyle/>
        <a:p>
          <a:endParaRPr lang="fr-CH"/>
        </a:p>
      </dgm:t>
    </dgm:pt>
    <dgm:pt modelId="{E7018BDB-2878-4707-86EC-8B7775D6FBE1}" type="sibTrans" cxnId="{596058D4-E4F4-4D7A-ACFE-FD8B33B6DADA}">
      <dgm:prSet/>
      <dgm:spPr/>
      <dgm:t>
        <a:bodyPr/>
        <a:lstStyle/>
        <a:p>
          <a:endParaRPr lang="fr-CH"/>
        </a:p>
      </dgm:t>
    </dgm:pt>
    <dgm:pt modelId="{12DFD664-4566-45B3-B2B7-22C7F0FD952A}">
      <dgm:prSet/>
      <dgm:spPr>
        <a:solidFill>
          <a:srgbClr val="FF0000"/>
        </a:solidFill>
      </dgm:spPr>
      <dgm:t>
        <a:bodyPr/>
        <a:lstStyle/>
        <a:p>
          <a:r>
            <a:rPr lang="fr-CH" b="1">
              <a:solidFill>
                <a:schemeClr val="bg1"/>
              </a:solidFill>
            </a:rPr>
            <a:t>2022</a:t>
          </a:r>
        </a:p>
      </dgm:t>
    </dgm:pt>
    <dgm:pt modelId="{C85580BA-37F3-4434-A741-463DA1D5FB6B}" type="parTrans" cxnId="{B8762593-476E-4316-9AA0-F652B86A2D75}">
      <dgm:prSet/>
      <dgm:spPr/>
      <dgm:t>
        <a:bodyPr/>
        <a:lstStyle/>
        <a:p>
          <a:endParaRPr lang="fr-CH"/>
        </a:p>
      </dgm:t>
    </dgm:pt>
    <dgm:pt modelId="{265B0F6B-0DAC-455C-A9E1-3D07EC6FEFBF}" type="sibTrans" cxnId="{B8762593-476E-4316-9AA0-F652B86A2D75}">
      <dgm:prSet/>
      <dgm:spPr/>
      <dgm:t>
        <a:bodyPr/>
        <a:lstStyle/>
        <a:p>
          <a:endParaRPr lang="fr-CH"/>
        </a:p>
      </dgm:t>
    </dgm:pt>
    <dgm:pt modelId="{D616D3D6-A096-43FC-93D1-3559FBC69BAF}">
      <dgm:prSet/>
      <dgm:spPr>
        <a:solidFill>
          <a:srgbClr val="FF0000"/>
        </a:solidFill>
      </dgm:spPr>
      <dgm:t>
        <a:bodyPr/>
        <a:lstStyle/>
        <a:p>
          <a:r>
            <a:rPr lang="fr-CH" b="1">
              <a:solidFill>
                <a:schemeClr val="bg1"/>
              </a:solidFill>
            </a:rPr>
            <a:t>CH</a:t>
          </a:r>
        </a:p>
      </dgm:t>
    </dgm:pt>
    <dgm:pt modelId="{38C99426-463D-4968-B68C-7F542F4235A1}" type="parTrans" cxnId="{FD1E5CF5-C023-446B-A253-9D6001A5D8B4}">
      <dgm:prSet/>
      <dgm:spPr/>
      <dgm:t>
        <a:bodyPr/>
        <a:lstStyle/>
        <a:p>
          <a:endParaRPr lang="fr-CH"/>
        </a:p>
      </dgm:t>
    </dgm:pt>
    <dgm:pt modelId="{0A4357AE-931C-4725-BD90-761E7A375D10}" type="sibTrans" cxnId="{FD1E5CF5-C023-446B-A253-9D6001A5D8B4}">
      <dgm:prSet/>
      <dgm:spPr/>
      <dgm:t>
        <a:bodyPr/>
        <a:lstStyle/>
        <a:p>
          <a:endParaRPr lang="fr-CH"/>
        </a:p>
      </dgm:t>
    </dgm:pt>
    <dgm:pt modelId="{DFB7ED65-6692-43BC-AFEF-901FBE5507F6}">
      <dgm:prSet/>
      <dgm:spPr>
        <a:solidFill>
          <a:srgbClr val="FF0000"/>
        </a:solidFill>
      </dgm:spPr>
      <dgm:t>
        <a:bodyPr/>
        <a:lstStyle/>
        <a:p>
          <a:r>
            <a:rPr lang="fr-CH" b="1">
              <a:solidFill>
                <a:schemeClr val="bg1"/>
              </a:solidFill>
            </a:rPr>
            <a:t>GO</a:t>
          </a:r>
        </a:p>
      </dgm:t>
    </dgm:pt>
    <dgm:pt modelId="{F048BE2D-DECB-4F64-B5D0-8016E19C9664}" type="parTrans" cxnId="{895BED97-227A-4BE0-BC2C-571FDB0E744C}">
      <dgm:prSet/>
      <dgm:spPr/>
      <dgm:t>
        <a:bodyPr/>
        <a:lstStyle/>
        <a:p>
          <a:endParaRPr lang="fr-CH"/>
        </a:p>
      </dgm:t>
    </dgm:pt>
    <dgm:pt modelId="{8781F1D0-E1C3-4CA4-91D9-B6B45D96D75E}" type="sibTrans" cxnId="{895BED97-227A-4BE0-BC2C-571FDB0E744C}">
      <dgm:prSet/>
      <dgm:spPr/>
      <dgm:t>
        <a:bodyPr/>
        <a:lstStyle/>
        <a:p>
          <a:endParaRPr lang="fr-CH"/>
        </a:p>
      </dgm:t>
    </dgm:pt>
    <dgm:pt modelId="{AD72C67A-AAD8-480D-A719-05B627FEEA30}">
      <dgm:prSet/>
      <dgm:spPr>
        <a:solidFill>
          <a:srgbClr val="FF0000"/>
        </a:solidFill>
      </dgm:spPr>
      <dgm:t>
        <a:bodyPr/>
        <a:lstStyle/>
        <a:p>
          <a:r>
            <a:rPr lang="fr-CH" b="1">
              <a:solidFill>
                <a:schemeClr val="bg1"/>
              </a:solidFill>
            </a:rPr>
            <a:t>RE</a:t>
          </a:r>
        </a:p>
      </dgm:t>
    </dgm:pt>
    <dgm:pt modelId="{FEB973D5-94DF-4770-A939-A30659A17E14}" type="parTrans" cxnId="{0D6B59B0-FAC0-45CB-A8A3-1E27007E23CF}">
      <dgm:prSet/>
      <dgm:spPr/>
      <dgm:t>
        <a:bodyPr/>
        <a:lstStyle/>
        <a:p>
          <a:endParaRPr lang="fr-CH"/>
        </a:p>
      </dgm:t>
    </dgm:pt>
    <dgm:pt modelId="{A8C47233-4F6A-4947-973F-BAA50B4182EA}" type="sibTrans" cxnId="{0D6B59B0-FAC0-45CB-A8A3-1E27007E23CF}">
      <dgm:prSet/>
      <dgm:spPr/>
      <dgm:t>
        <a:bodyPr/>
        <a:lstStyle/>
        <a:p>
          <a:endParaRPr lang="fr-CH"/>
        </a:p>
      </dgm:t>
    </dgm:pt>
    <dgm:pt modelId="{3EC076B7-8E26-4D47-9EAD-D5C2E7A96719}">
      <dgm:prSet/>
      <dgm:spPr>
        <a:solidFill>
          <a:srgbClr val="FF0000"/>
        </a:solidFill>
      </dgm:spPr>
      <dgm:t>
        <a:bodyPr/>
        <a:lstStyle/>
        <a:p>
          <a:r>
            <a:rPr lang="fr-CH" b="1">
              <a:solidFill>
                <a:schemeClr val="bg1"/>
              </a:solidFill>
            </a:rPr>
            <a:t>RE</a:t>
          </a:r>
        </a:p>
      </dgm:t>
    </dgm:pt>
    <dgm:pt modelId="{BDD22B1A-BBA6-4D58-959D-0EFAC6B43327}" type="parTrans" cxnId="{7B0C4367-7E41-4438-A05D-D7912F5D0EA0}">
      <dgm:prSet/>
      <dgm:spPr/>
      <dgm:t>
        <a:bodyPr/>
        <a:lstStyle/>
        <a:p>
          <a:endParaRPr lang="fr-CH"/>
        </a:p>
      </dgm:t>
    </dgm:pt>
    <dgm:pt modelId="{78C3088B-27C8-45ED-B750-E91581B685CF}" type="sibTrans" cxnId="{7B0C4367-7E41-4438-A05D-D7912F5D0EA0}">
      <dgm:prSet/>
      <dgm:spPr/>
      <dgm:t>
        <a:bodyPr/>
        <a:lstStyle/>
        <a:p>
          <a:endParaRPr lang="fr-CH"/>
        </a:p>
      </dgm:t>
    </dgm:pt>
    <dgm:pt modelId="{3C485BC8-8D90-4B6A-B8C8-1CCB0F5AC7FD}">
      <dgm:prSet/>
      <dgm:spPr>
        <a:solidFill>
          <a:srgbClr val="FF0000"/>
        </a:solidFill>
      </dgm:spPr>
      <dgm:t>
        <a:bodyPr/>
        <a:lstStyle/>
        <a:p>
          <a:r>
            <a:rPr lang="fr-CH" b="1">
              <a:solidFill>
                <a:schemeClr val="bg1"/>
              </a:solidFill>
            </a:rPr>
            <a:t>CH</a:t>
          </a:r>
        </a:p>
      </dgm:t>
    </dgm:pt>
    <dgm:pt modelId="{47839B54-9A3D-4AC0-A006-41F1C67BEA37}" type="parTrans" cxnId="{CF7412BE-E3B9-4C27-986F-480F18CFCA93}">
      <dgm:prSet/>
      <dgm:spPr/>
      <dgm:t>
        <a:bodyPr/>
        <a:lstStyle/>
        <a:p>
          <a:endParaRPr lang="fr-CH"/>
        </a:p>
      </dgm:t>
    </dgm:pt>
    <dgm:pt modelId="{FA5B205E-3594-452E-8F86-3DE4B5C01E78}" type="sibTrans" cxnId="{CF7412BE-E3B9-4C27-986F-480F18CFCA93}">
      <dgm:prSet/>
      <dgm:spPr/>
      <dgm:t>
        <a:bodyPr/>
        <a:lstStyle/>
        <a:p>
          <a:endParaRPr lang="fr-CH"/>
        </a:p>
      </dgm:t>
    </dgm:pt>
    <dgm:pt modelId="{F028843C-E736-4A2D-88CA-D347872B4307}">
      <dgm:prSet/>
      <dgm:spPr>
        <a:solidFill>
          <a:srgbClr val="FF0000"/>
        </a:solidFill>
      </dgm:spPr>
      <dgm:t>
        <a:bodyPr/>
        <a:lstStyle/>
        <a:p>
          <a:r>
            <a:rPr lang="fr-CH" b="1">
              <a:solidFill>
                <a:schemeClr val="bg1"/>
              </a:solidFill>
            </a:rPr>
            <a:t>GO</a:t>
          </a:r>
        </a:p>
      </dgm:t>
    </dgm:pt>
    <dgm:pt modelId="{4E1C8C0C-BDA8-48E3-8E3E-1D8DC422BF2F}" type="parTrans" cxnId="{0656975C-7B27-4CB9-BAB2-C9C1F9341021}">
      <dgm:prSet/>
      <dgm:spPr/>
      <dgm:t>
        <a:bodyPr/>
        <a:lstStyle/>
        <a:p>
          <a:endParaRPr lang="fr-CH"/>
        </a:p>
      </dgm:t>
    </dgm:pt>
    <dgm:pt modelId="{44AB8929-1355-49AC-A917-7313F5BDE643}" type="sibTrans" cxnId="{0656975C-7B27-4CB9-BAB2-C9C1F9341021}">
      <dgm:prSet/>
      <dgm:spPr/>
      <dgm:t>
        <a:bodyPr/>
        <a:lstStyle/>
        <a:p>
          <a:endParaRPr lang="fr-CH"/>
        </a:p>
      </dgm:t>
    </dgm:pt>
    <dgm:pt modelId="{96934D90-0709-403B-BE9D-A9604436F791}">
      <dgm:prSet/>
      <dgm:spPr>
        <a:solidFill>
          <a:srgbClr val="00B050"/>
        </a:solidFill>
      </dgm:spPr>
      <dgm:t>
        <a:bodyPr/>
        <a:lstStyle/>
        <a:p>
          <a:r>
            <a:rPr lang="fr-CH" b="1">
              <a:solidFill>
                <a:schemeClr val="bg1"/>
              </a:solidFill>
            </a:rPr>
            <a:t>RE</a:t>
          </a:r>
        </a:p>
      </dgm:t>
    </dgm:pt>
    <dgm:pt modelId="{F9DDB707-57C5-4D2F-A232-3E08397B6FAC}" type="parTrans" cxnId="{454C1C10-6401-4B92-AF4C-23D5F04914EC}">
      <dgm:prSet/>
      <dgm:spPr/>
      <dgm:t>
        <a:bodyPr/>
        <a:lstStyle/>
        <a:p>
          <a:endParaRPr lang="fr-CH"/>
        </a:p>
      </dgm:t>
    </dgm:pt>
    <dgm:pt modelId="{D07B5BCE-2F2F-47B2-85C6-E502F203C33C}" type="sibTrans" cxnId="{454C1C10-6401-4B92-AF4C-23D5F04914EC}">
      <dgm:prSet/>
      <dgm:spPr/>
      <dgm:t>
        <a:bodyPr/>
        <a:lstStyle/>
        <a:p>
          <a:endParaRPr lang="fr-CH"/>
        </a:p>
      </dgm:t>
    </dgm:pt>
    <dgm:pt modelId="{CEABE85E-D848-4B3C-ABC9-29EFE0FF68AB}">
      <dgm:prSet/>
      <dgm:spPr>
        <a:solidFill>
          <a:srgbClr val="00B050"/>
        </a:solidFill>
      </dgm:spPr>
      <dgm:t>
        <a:bodyPr/>
        <a:lstStyle/>
        <a:p>
          <a:r>
            <a:rPr lang="fr-CH" b="1">
              <a:solidFill>
                <a:schemeClr val="bg1"/>
              </a:solidFill>
            </a:rPr>
            <a:t>CH</a:t>
          </a:r>
        </a:p>
      </dgm:t>
    </dgm:pt>
    <dgm:pt modelId="{378B87E9-A789-475E-A1E1-A537E7FECBDA}" type="parTrans" cxnId="{8E14B374-B428-4935-B80C-E640BFDF1408}">
      <dgm:prSet/>
      <dgm:spPr/>
      <dgm:t>
        <a:bodyPr/>
        <a:lstStyle/>
        <a:p>
          <a:endParaRPr lang="fr-CH"/>
        </a:p>
      </dgm:t>
    </dgm:pt>
    <dgm:pt modelId="{AF55411C-CC34-40AE-90BA-705EE5B865A0}" type="sibTrans" cxnId="{8E14B374-B428-4935-B80C-E640BFDF1408}">
      <dgm:prSet/>
      <dgm:spPr/>
      <dgm:t>
        <a:bodyPr/>
        <a:lstStyle/>
        <a:p>
          <a:endParaRPr lang="fr-CH"/>
        </a:p>
      </dgm:t>
    </dgm:pt>
    <dgm:pt modelId="{BB6C5AE6-E414-47FF-948A-62716495EB2A}">
      <dgm:prSet/>
      <dgm:spPr>
        <a:solidFill>
          <a:srgbClr val="00B050"/>
        </a:solidFill>
      </dgm:spPr>
      <dgm:t>
        <a:bodyPr/>
        <a:lstStyle/>
        <a:p>
          <a:r>
            <a:rPr lang="fr-CH" b="1">
              <a:solidFill>
                <a:schemeClr val="bg1"/>
              </a:solidFill>
            </a:rPr>
            <a:t>GO</a:t>
          </a:r>
        </a:p>
      </dgm:t>
    </dgm:pt>
    <dgm:pt modelId="{0F20AB72-F610-42C4-A16F-AFE7FEF862B1}" type="parTrans" cxnId="{B8B98372-CEA9-460D-B08E-B97B43F282A1}">
      <dgm:prSet/>
      <dgm:spPr/>
      <dgm:t>
        <a:bodyPr/>
        <a:lstStyle/>
        <a:p>
          <a:endParaRPr lang="fr-CH"/>
        </a:p>
      </dgm:t>
    </dgm:pt>
    <dgm:pt modelId="{CA2E6675-E70A-4E1D-9746-A1BD722E4837}" type="sibTrans" cxnId="{B8B98372-CEA9-460D-B08E-B97B43F282A1}">
      <dgm:prSet/>
      <dgm:spPr/>
      <dgm:t>
        <a:bodyPr/>
        <a:lstStyle/>
        <a:p>
          <a:endParaRPr lang="fr-CH"/>
        </a:p>
      </dgm:t>
    </dgm:pt>
    <dgm:pt modelId="{32E8D225-6EF3-440E-835E-A30405CA8B4F}">
      <dgm:prSet/>
      <dgm:spPr>
        <a:solidFill>
          <a:srgbClr val="00B050"/>
        </a:solidFill>
      </dgm:spPr>
      <dgm:t>
        <a:bodyPr/>
        <a:lstStyle/>
        <a:p>
          <a:r>
            <a:rPr lang="fr-CH" b="1">
              <a:solidFill>
                <a:schemeClr val="bg1"/>
              </a:solidFill>
            </a:rPr>
            <a:t>RE</a:t>
          </a:r>
        </a:p>
      </dgm:t>
    </dgm:pt>
    <dgm:pt modelId="{0EA4BC0A-D2F5-498B-A77F-2998B5EE1760}" type="parTrans" cxnId="{2C3FB7FF-B097-4063-AA0A-19CACD4B73BE}">
      <dgm:prSet/>
      <dgm:spPr/>
      <dgm:t>
        <a:bodyPr/>
        <a:lstStyle/>
        <a:p>
          <a:endParaRPr lang="fr-CH"/>
        </a:p>
      </dgm:t>
    </dgm:pt>
    <dgm:pt modelId="{974B8F4E-B476-43E9-A8DC-57E6F2EFB938}" type="sibTrans" cxnId="{2C3FB7FF-B097-4063-AA0A-19CACD4B73BE}">
      <dgm:prSet/>
      <dgm:spPr/>
      <dgm:t>
        <a:bodyPr/>
        <a:lstStyle/>
        <a:p>
          <a:endParaRPr lang="fr-CH"/>
        </a:p>
      </dgm:t>
    </dgm:pt>
    <dgm:pt modelId="{C64974F1-8C3A-443D-8CA3-256474E7A05F}">
      <dgm:prSet/>
      <dgm:spPr>
        <a:solidFill>
          <a:srgbClr val="00B050"/>
        </a:solidFill>
      </dgm:spPr>
      <dgm:t>
        <a:bodyPr/>
        <a:lstStyle/>
        <a:p>
          <a:r>
            <a:rPr lang="fr-CH" b="1">
              <a:solidFill>
                <a:schemeClr val="bg1"/>
              </a:solidFill>
            </a:rPr>
            <a:t>CH</a:t>
          </a:r>
        </a:p>
      </dgm:t>
    </dgm:pt>
    <dgm:pt modelId="{D8BB5D18-EBA3-4E24-85E7-774B638AB693}" type="parTrans" cxnId="{472744AF-35A0-4002-8742-5CBD635BBA45}">
      <dgm:prSet/>
      <dgm:spPr/>
      <dgm:t>
        <a:bodyPr/>
        <a:lstStyle/>
        <a:p>
          <a:endParaRPr lang="fr-CH"/>
        </a:p>
      </dgm:t>
    </dgm:pt>
    <dgm:pt modelId="{D7B6B3F6-D077-4ECC-8AAF-16727B1BB4A6}" type="sibTrans" cxnId="{472744AF-35A0-4002-8742-5CBD635BBA45}">
      <dgm:prSet/>
      <dgm:spPr/>
      <dgm:t>
        <a:bodyPr/>
        <a:lstStyle/>
        <a:p>
          <a:endParaRPr lang="fr-CH"/>
        </a:p>
      </dgm:t>
    </dgm:pt>
    <dgm:pt modelId="{8FCEA366-CFF9-4A2F-B53C-6EF22491C6CF}">
      <dgm:prSet/>
      <dgm:spPr>
        <a:solidFill>
          <a:srgbClr val="00B050"/>
        </a:solidFill>
      </dgm:spPr>
      <dgm:t>
        <a:bodyPr/>
        <a:lstStyle/>
        <a:p>
          <a:r>
            <a:rPr lang="fr-CH" b="1">
              <a:solidFill>
                <a:schemeClr val="bg1"/>
              </a:solidFill>
            </a:rPr>
            <a:t>GO</a:t>
          </a:r>
        </a:p>
      </dgm:t>
    </dgm:pt>
    <dgm:pt modelId="{B1B55064-A1AF-4DA1-9DDF-1AF8A510A667}" type="parTrans" cxnId="{3F246A33-F418-4343-B915-A9AFEE7FF5AC}">
      <dgm:prSet/>
      <dgm:spPr/>
      <dgm:t>
        <a:bodyPr/>
        <a:lstStyle/>
        <a:p>
          <a:endParaRPr lang="fr-CH"/>
        </a:p>
      </dgm:t>
    </dgm:pt>
    <dgm:pt modelId="{DD5ED459-6E28-4B49-872D-28FF097F8C35}" type="sibTrans" cxnId="{3F246A33-F418-4343-B915-A9AFEE7FF5AC}">
      <dgm:prSet/>
      <dgm:spPr/>
      <dgm:t>
        <a:bodyPr/>
        <a:lstStyle/>
        <a:p>
          <a:endParaRPr lang="fr-CH"/>
        </a:p>
      </dgm:t>
    </dgm:pt>
    <dgm:pt modelId="{466BC0A1-4D13-4BC1-855B-14E70666199B}">
      <dgm:prSet/>
      <dgm:spPr>
        <a:solidFill>
          <a:srgbClr val="00B050"/>
        </a:solidFill>
      </dgm:spPr>
      <dgm:t>
        <a:bodyPr/>
        <a:lstStyle/>
        <a:p>
          <a:r>
            <a:rPr lang="fr-CH" b="1">
              <a:solidFill>
                <a:schemeClr val="bg1"/>
              </a:solidFill>
            </a:rPr>
            <a:t>CSV</a:t>
          </a:r>
        </a:p>
      </dgm:t>
    </dgm:pt>
    <dgm:pt modelId="{8225270B-B2B7-4E2F-8210-BBD2CEDF33E4}" type="parTrans" cxnId="{5989E77A-4F42-41A1-871F-3F7F4A89678E}">
      <dgm:prSet/>
      <dgm:spPr/>
      <dgm:t>
        <a:bodyPr/>
        <a:lstStyle/>
        <a:p>
          <a:endParaRPr lang="fr-CH"/>
        </a:p>
      </dgm:t>
    </dgm:pt>
    <dgm:pt modelId="{31152175-FF77-499D-BD74-3ECB8775607D}" type="sibTrans" cxnId="{5989E77A-4F42-41A1-871F-3F7F4A89678E}">
      <dgm:prSet/>
      <dgm:spPr/>
      <dgm:t>
        <a:bodyPr/>
        <a:lstStyle/>
        <a:p>
          <a:endParaRPr lang="fr-CH"/>
        </a:p>
      </dgm:t>
    </dgm:pt>
    <dgm:pt modelId="{715FD63F-2263-4183-8A2A-FDDDC4E5FBA0}">
      <dgm:prSet/>
      <dgm:spPr>
        <a:solidFill>
          <a:srgbClr val="00B050"/>
        </a:solidFill>
      </dgm:spPr>
      <dgm:t>
        <a:bodyPr/>
        <a:lstStyle/>
        <a:p>
          <a:r>
            <a:rPr lang="fr-CH" b="1">
              <a:solidFill>
                <a:schemeClr val="bg1"/>
              </a:solidFill>
            </a:rPr>
            <a:t>CSV</a:t>
          </a:r>
        </a:p>
      </dgm:t>
    </dgm:pt>
    <dgm:pt modelId="{1C151444-0301-4848-B654-C3E0ADCE931E}" type="parTrans" cxnId="{DEFF6DDC-5C4D-48F4-A7A7-A4F78845D5D2}">
      <dgm:prSet/>
      <dgm:spPr/>
      <dgm:t>
        <a:bodyPr/>
        <a:lstStyle/>
        <a:p>
          <a:endParaRPr lang="fr-CH"/>
        </a:p>
      </dgm:t>
    </dgm:pt>
    <dgm:pt modelId="{C8B442D2-2CED-4172-8124-4FB2CD7B6C3F}" type="sibTrans" cxnId="{DEFF6DDC-5C4D-48F4-A7A7-A4F78845D5D2}">
      <dgm:prSet/>
      <dgm:spPr/>
      <dgm:t>
        <a:bodyPr/>
        <a:lstStyle/>
        <a:p>
          <a:endParaRPr lang="fr-CH"/>
        </a:p>
      </dgm:t>
    </dgm:pt>
    <dgm:pt modelId="{1173C82E-88D1-4EC4-85DF-B90D9A64A1A0}">
      <dgm:prSet/>
      <dgm:spPr>
        <a:solidFill>
          <a:srgbClr val="00B050"/>
        </a:solidFill>
      </dgm:spPr>
      <dgm:t>
        <a:bodyPr/>
        <a:lstStyle/>
        <a:p>
          <a:r>
            <a:rPr lang="fr-CH" b="1">
              <a:solidFill>
                <a:schemeClr val="bg1"/>
              </a:solidFill>
            </a:rPr>
            <a:t>CSV</a:t>
          </a:r>
        </a:p>
      </dgm:t>
    </dgm:pt>
    <dgm:pt modelId="{A05106CE-69E3-46F2-93CB-5C1DD09BB199}" type="parTrans" cxnId="{B8747D1B-032D-4C2D-9D80-4D0D38D0C464}">
      <dgm:prSet/>
      <dgm:spPr/>
      <dgm:t>
        <a:bodyPr/>
        <a:lstStyle/>
        <a:p>
          <a:endParaRPr lang="fr-CH"/>
        </a:p>
      </dgm:t>
    </dgm:pt>
    <dgm:pt modelId="{287BAA5E-93AF-42B0-8B0C-926E8BF38FDB}" type="sibTrans" cxnId="{B8747D1B-032D-4C2D-9D80-4D0D38D0C464}">
      <dgm:prSet/>
      <dgm:spPr/>
      <dgm:t>
        <a:bodyPr/>
        <a:lstStyle/>
        <a:p>
          <a:endParaRPr lang="fr-CH"/>
        </a:p>
      </dgm:t>
    </dgm:pt>
    <dgm:pt modelId="{BC52579B-570C-4716-8281-C240BC3C7058}">
      <dgm:prSet/>
      <dgm:spPr>
        <a:solidFill>
          <a:srgbClr val="00B050"/>
        </a:solidFill>
      </dgm:spPr>
      <dgm:t>
        <a:bodyPr/>
        <a:lstStyle/>
        <a:p>
          <a:r>
            <a:rPr lang="fr-CH" b="1">
              <a:solidFill>
                <a:schemeClr val="bg1"/>
              </a:solidFill>
            </a:rPr>
            <a:t>CSV</a:t>
          </a:r>
        </a:p>
      </dgm:t>
    </dgm:pt>
    <dgm:pt modelId="{D55183DC-8DD9-4405-A20F-0C29901460A3}" type="parTrans" cxnId="{9465DBAB-CCE4-44A7-956C-A1F5B32F2280}">
      <dgm:prSet/>
      <dgm:spPr/>
      <dgm:t>
        <a:bodyPr/>
        <a:lstStyle/>
        <a:p>
          <a:endParaRPr lang="fr-CH"/>
        </a:p>
      </dgm:t>
    </dgm:pt>
    <dgm:pt modelId="{24D037A7-16F5-4DBD-B26B-5A295D67728B}" type="sibTrans" cxnId="{9465DBAB-CCE4-44A7-956C-A1F5B32F2280}">
      <dgm:prSet/>
      <dgm:spPr/>
      <dgm:t>
        <a:bodyPr/>
        <a:lstStyle/>
        <a:p>
          <a:endParaRPr lang="fr-CH"/>
        </a:p>
      </dgm:t>
    </dgm:pt>
    <dgm:pt modelId="{813110FC-991E-43AC-8964-0FD02480F37E}">
      <dgm:prSet/>
      <dgm:spPr>
        <a:solidFill>
          <a:srgbClr val="00B050"/>
        </a:solidFill>
      </dgm:spPr>
      <dgm:t>
        <a:bodyPr/>
        <a:lstStyle/>
        <a:p>
          <a:r>
            <a:rPr lang="fr-CH" b="1">
              <a:solidFill>
                <a:schemeClr val="bg1"/>
              </a:solidFill>
            </a:rPr>
            <a:t>CSV</a:t>
          </a:r>
        </a:p>
      </dgm:t>
    </dgm:pt>
    <dgm:pt modelId="{5EED0065-5CC1-4918-9C73-506A4822E079}" type="parTrans" cxnId="{250B4F73-5F23-4267-B511-B091FE5F9DE2}">
      <dgm:prSet/>
      <dgm:spPr/>
      <dgm:t>
        <a:bodyPr/>
        <a:lstStyle/>
        <a:p>
          <a:endParaRPr lang="fr-CH"/>
        </a:p>
      </dgm:t>
    </dgm:pt>
    <dgm:pt modelId="{8AC742AF-C4FF-419A-A238-C73606E7AF6E}" type="sibTrans" cxnId="{250B4F73-5F23-4267-B511-B091FE5F9DE2}">
      <dgm:prSet/>
      <dgm:spPr/>
      <dgm:t>
        <a:bodyPr/>
        <a:lstStyle/>
        <a:p>
          <a:endParaRPr lang="fr-CH"/>
        </a:p>
      </dgm:t>
    </dgm:pt>
    <dgm:pt modelId="{ACC570D1-9301-413E-A77F-367B80A36F1E}">
      <dgm:prSet/>
      <dgm:spPr>
        <a:solidFill>
          <a:srgbClr val="00B050"/>
        </a:solidFill>
      </dgm:spPr>
      <dgm:t>
        <a:bodyPr/>
        <a:lstStyle/>
        <a:p>
          <a:r>
            <a:rPr lang="fr-CH" b="1">
              <a:solidFill>
                <a:schemeClr val="bg1"/>
              </a:solidFill>
            </a:rPr>
            <a:t>CSV</a:t>
          </a:r>
        </a:p>
      </dgm:t>
    </dgm:pt>
    <dgm:pt modelId="{02215514-2106-45FB-85B4-D5699CF6B4B1}" type="parTrans" cxnId="{FA20A7F7-7D66-4D2F-AD45-2AB773B059CF}">
      <dgm:prSet/>
      <dgm:spPr/>
      <dgm:t>
        <a:bodyPr/>
        <a:lstStyle/>
        <a:p>
          <a:endParaRPr lang="fr-CH"/>
        </a:p>
      </dgm:t>
    </dgm:pt>
    <dgm:pt modelId="{259EF4B4-F310-424C-BE30-4D331EDB8BB4}" type="sibTrans" cxnId="{FA20A7F7-7D66-4D2F-AD45-2AB773B059CF}">
      <dgm:prSet/>
      <dgm:spPr/>
      <dgm:t>
        <a:bodyPr/>
        <a:lstStyle/>
        <a:p>
          <a:endParaRPr lang="fr-CH"/>
        </a:p>
      </dgm:t>
    </dgm:pt>
    <dgm:pt modelId="{6C2957DF-993D-428F-9CB1-9F521F8D1F9A}">
      <dgm:prSet/>
      <dgm:spPr>
        <a:solidFill>
          <a:srgbClr val="FF0000"/>
        </a:solidFill>
      </dgm:spPr>
      <dgm:t>
        <a:bodyPr/>
        <a:lstStyle/>
        <a:p>
          <a:r>
            <a:rPr lang="fr-CH" b="1">
              <a:solidFill>
                <a:schemeClr val="bg1"/>
              </a:solidFill>
            </a:rPr>
            <a:t>........</a:t>
          </a:r>
        </a:p>
      </dgm:t>
    </dgm:pt>
    <dgm:pt modelId="{483C1D75-36EB-4C08-98B5-ABFF0003D789}" type="parTrans" cxnId="{C9C7DC04-C4A8-4217-9A97-95B06C819FFD}">
      <dgm:prSet/>
      <dgm:spPr/>
      <dgm:t>
        <a:bodyPr/>
        <a:lstStyle/>
        <a:p>
          <a:endParaRPr lang="fr-CH"/>
        </a:p>
      </dgm:t>
    </dgm:pt>
    <dgm:pt modelId="{2E370332-5DBB-4C8E-B6A2-DCF7769E56B9}" type="sibTrans" cxnId="{C9C7DC04-C4A8-4217-9A97-95B06C819FFD}">
      <dgm:prSet/>
      <dgm:spPr/>
      <dgm:t>
        <a:bodyPr/>
        <a:lstStyle/>
        <a:p>
          <a:endParaRPr lang="fr-CH"/>
        </a:p>
      </dgm:t>
    </dgm:pt>
    <dgm:pt modelId="{367371A2-E73C-406E-83C8-0970435C176A}">
      <dgm:prSet/>
      <dgm:spPr>
        <a:solidFill>
          <a:srgbClr val="FF0000"/>
        </a:solidFill>
      </dgm:spPr>
      <dgm:t>
        <a:bodyPr/>
        <a:lstStyle/>
        <a:p>
          <a:r>
            <a:rPr lang="fr-CH" b="1">
              <a:solidFill>
                <a:schemeClr val="bg1"/>
              </a:solidFill>
            </a:rPr>
            <a:t>YYYYMMDD</a:t>
          </a:r>
        </a:p>
      </dgm:t>
    </dgm:pt>
    <dgm:pt modelId="{A70262A5-44F8-46EF-B41B-2904A1885615}" type="parTrans" cxnId="{FE6003A2-8D3C-43D3-8412-6DF7C25F72C5}">
      <dgm:prSet/>
      <dgm:spPr/>
      <dgm:t>
        <a:bodyPr/>
        <a:lstStyle/>
        <a:p>
          <a:endParaRPr lang="fr-CH"/>
        </a:p>
      </dgm:t>
    </dgm:pt>
    <dgm:pt modelId="{A1EB46B3-415A-4D11-9B8E-8D4FE00AA83A}" type="sibTrans" cxnId="{FE6003A2-8D3C-43D3-8412-6DF7C25F72C5}">
      <dgm:prSet/>
      <dgm:spPr/>
      <dgm:t>
        <a:bodyPr/>
        <a:lstStyle/>
        <a:p>
          <a:endParaRPr lang="fr-CH"/>
        </a:p>
      </dgm:t>
    </dgm:pt>
    <dgm:pt modelId="{E48ED70C-0D43-40D4-A857-8B53238443CA}">
      <dgm:prSet/>
      <dgm:spPr>
        <a:solidFill>
          <a:srgbClr val="FF0000"/>
        </a:solidFill>
      </dgm:spPr>
      <dgm:t>
        <a:bodyPr/>
        <a:lstStyle/>
        <a:p>
          <a:r>
            <a:rPr lang="fr-CH" b="1">
              <a:solidFill>
                <a:schemeClr val="bg1"/>
              </a:solidFill>
            </a:rPr>
            <a:t>YYYYMMDD</a:t>
          </a:r>
        </a:p>
      </dgm:t>
    </dgm:pt>
    <dgm:pt modelId="{90908A8A-D307-45FB-BC5D-DE54244C12B2}" type="parTrans" cxnId="{4AD8B7E6-FDC2-41BE-8493-C2BB8B1909C4}">
      <dgm:prSet/>
      <dgm:spPr/>
      <dgm:t>
        <a:bodyPr/>
        <a:lstStyle/>
        <a:p>
          <a:endParaRPr lang="fr-CH"/>
        </a:p>
      </dgm:t>
    </dgm:pt>
    <dgm:pt modelId="{79C1095F-2D89-4F1C-8091-67797739D540}" type="sibTrans" cxnId="{4AD8B7E6-FDC2-41BE-8493-C2BB8B1909C4}">
      <dgm:prSet/>
      <dgm:spPr/>
      <dgm:t>
        <a:bodyPr/>
        <a:lstStyle/>
        <a:p>
          <a:endParaRPr lang="fr-CH"/>
        </a:p>
      </dgm:t>
    </dgm:pt>
    <dgm:pt modelId="{61EBBE01-9D24-49AB-A365-E3CD720778B3}">
      <dgm:prSet/>
      <dgm:spPr>
        <a:solidFill>
          <a:srgbClr val="FF0000"/>
        </a:solidFill>
      </dgm:spPr>
      <dgm:t>
        <a:bodyPr/>
        <a:lstStyle/>
        <a:p>
          <a:r>
            <a:rPr lang="fr-CH" b="1">
              <a:solidFill>
                <a:schemeClr val="bg1"/>
              </a:solidFill>
            </a:rPr>
            <a:t>........</a:t>
          </a:r>
        </a:p>
      </dgm:t>
    </dgm:pt>
    <dgm:pt modelId="{40B1406A-CA89-40AC-9ED0-7861D9BAA776}" type="parTrans" cxnId="{BD0F0A92-369B-41F6-82CD-4BB8451686E9}">
      <dgm:prSet/>
      <dgm:spPr/>
      <dgm:t>
        <a:bodyPr/>
        <a:lstStyle/>
        <a:p>
          <a:endParaRPr lang="fr-CH"/>
        </a:p>
      </dgm:t>
    </dgm:pt>
    <dgm:pt modelId="{D8C46FF3-D2A0-4C8A-9FC9-7157FA836DE2}" type="sibTrans" cxnId="{BD0F0A92-369B-41F6-82CD-4BB8451686E9}">
      <dgm:prSet/>
      <dgm:spPr/>
      <dgm:t>
        <a:bodyPr/>
        <a:lstStyle/>
        <a:p>
          <a:endParaRPr lang="fr-CH"/>
        </a:p>
      </dgm:t>
    </dgm:pt>
    <dgm:pt modelId="{8B94F917-6A50-4431-B845-0CA0760F14DC}">
      <dgm:prSet/>
      <dgm:spPr>
        <a:solidFill>
          <a:srgbClr val="FF0000"/>
        </a:solidFill>
      </dgm:spPr>
      <dgm:t>
        <a:bodyPr/>
        <a:lstStyle/>
        <a:p>
          <a:r>
            <a:rPr lang="fr-CH" b="1">
              <a:solidFill>
                <a:schemeClr val="bg1"/>
              </a:solidFill>
            </a:rPr>
            <a:t>........</a:t>
          </a:r>
        </a:p>
      </dgm:t>
    </dgm:pt>
    <dgm:pt modelId="{7EB0019F-3177-43D6-A7CB-CC0FF40835FA}" type="parTrans" cxnId="{42BBC1BB-C212-4F37-85A0-89BCBEB3E784}">
      <dgm:prSet/>
      <dgm:spPr/>
      <dgm:t>
        <a:bodyPr/>
        <a:lstStyle/>
        <a:p>
          <a:endParaRPr lang="fr-CH"/>
        </a:p>
      </dgm:t>
    </dgm:pt>
    <dgm:pt modelId="{F8FCAD9F-057A-4237-88DB-6E0911BFE66F}" type="sibTrans" cxnId="{42BBC1BB-C212-4F37-85A0-89BCBEB3E784}">
      <dgm:prSet/>
      <dgm:spPr/>
      <dgm:t>
        <a:bodyPr/>
        <a:lstStyle/>
        <a:p>
          <a:endParaRPr lang="fr-CH"/>
        </a:p>
      </dgm:t>
    </dgm:pt>
    <dgm:pt modelId="{0DE5639C-F02E-458F-A9AB-2F9A924CB6EB}">
      <dgm:prSet/>
      <dgm:spPr>
        <a:solidFill>
          <a:srgbClr val="FF0000"/>
        </a:solidFill>
      </dgm:spPr>
      <dgm:t>
        <a:bodyPr/>
        <a:lstStyle/>
        <a:p>
          <a:r>
            <a:rPr lang="fr-CH" b="1">
              <a:solidFill>
                <a:schemeClr val="bg1"/>
              </a:solidFill>
            </a:rPr>
            <a:t>........</a:t>
          </a:r>
        </a:p>
      </dgm:t>
    </dgm:pt>
    <dgm:pt modelId="{309929A0-70E5-4AFC-8BF2-61FB54D0113A}" type="parTrans" cxnId="{8513F2FF-FB74-49D0-B8AC-F35E6E6A8DBD}">
      <dgm:prSet/>
      <dgm:spPr/>
      <dgm:t>
        <a:bodyPr/>
        <a:lstStyle/>
        <a:p>
          <a:endParaRPr lang="fr-CH"/>
        </a:p>
      </dgm:t>
    </dgm:pt>
    <dgm:pt modelId="{5AB35511-2DB4-4E3A-B99A-00DE14C34E3A}" type="sibTrans" cxnId="{8513F2FF-FB74-49D0-B8AC-F35E6E6A8DBD}">
      <dgm:prSet/>
      <dgm:spPr/>
      <dgm:t>
        <a:bodyPr/>
        <a:lstStyle/>
        <a:p>
          <a:endParaRPr lang="fr-CH"/>
        </a:p>
      </dgm:t>
    </dgm:pt>
    <dgm:pt modelId="{D0B82A8F-0806-4603-A452-0F417A57BEA1}">
      <dgm:prSet/>
      <dgm:spPr>
        <a:solidFill>
          <a:srgbClr val="FF0000"/>
        </a:solidFill>
      </dgm:spPr>
      <dgm:t>
        <a:bodyPr/>
        <a:lstStyle/>
        <a:p>
          <a:r>
            <a:rPr lang="fr-CH" b="1">
              <a:solidFill>
                <a:schemeClr val="bg1"/>
              </a:solidFill>
            </a:rPr>
            <a:t>........</a:t>
          </a:r>
        </a:p>
      </dgm:t>
    </dgm:pt>
    <dgm:pt modelId="{39254BA1-7806-4462-AD27-E7A7131A0287}" type="parTrans" cxnId="{3535C7D5-8529-494F-87BA-115DF3EA47A9}">
      <dgm:prSet/>
      <dgm:spPr/>
      <dgm:t>
        <a:bodyPr/>
        <a:lstStyle/>
        <a:p>
          <a:endParaRPr lang="fr-CH"/>
        </a:p>
      </dgm:t>
    </dgm:pt>
    <dgm:pt modelId="{31DC8ADA-84F5-4731-AB58-017C2036831A}" type="sibTrans" cxnId="{3535C7D5-8529-494F-87BA-115DF3EA47A9}">
      <dgm:prSet/>
      <dgm:spPr/>
      <dgm:t>
        <a:bodyPr/>
        <a:lstStyle/>
        <a:p>
          <a:endParaRPr lang="fr-CH"/>
        </a:p>
      </dgm:t>
    </dgm:pt>
    <dgm:pt modelId="{35775E9C-3DCD-4B6F-A43A-B166EE8777A1}">
      <dgm:prSet/>
      <dgm:spPr>
        <a:solidFill>
          <a:srgbClr val="FF0000"/>
        </a:solidFill>
      </dgm:spPr>
      <dgm:t>
        <a:bodyPr/>
        <a:lstStyle/>
        <a:p>
          <a:r>
            <a:rPr lang="fr-CH" b="1">
              <a:solidFill>
                <a:schemeClr val="bg1"/>
              </a:solidFill>
            </a:rPr>
            <a:t>........</a:t>
          </a:r>
        </a:p>
      </dgm:t>
    </dgm:pt>
    <dgm:pt modelId="{833339FA-618D-490F-835F-0FB07CE7E5A7}" type="parTrans" cxnId="{EE116066-4C43-4386-A9F5-18DDEB3B9B8D}">
      <dgm:prSet/>
      <dgm:spPr/>
      <dgm:t>
        <a:bodyPr/>
        <a:lstStyle/>
        <a:p>
          <a:endParaRPr lang="fr-CH"/>
        </a:p>
      </dgm:t>
    </dgm:pt>
    <dgm:pt modelId="{1270951D-4941-4120-A63F-8A2309C427AF}" type="sibTrans" cxnId="{EE116066-4C43-4386-A9F5-18DDEB3B9B8D}">
      <dgm:prSet/>
      <dgm:spPr/>
      <dgm:t>
        <a:bodyPr/>
        <a:lstStyle/>
        <a:p>
          <a:endParaRPr lang="fr-CH"/>
        </a:p>
      </dgm:t>
    </dgm:pt>
    <dgm:pt modelId="{59DD4E28-5E09-4DBC-B4C8-A7A51F961B8D}">
      <dgm:prSet/>
      <dgm:spPr>
        <a:solidFill>
          <a:srgbClr val="FF0000"/>
        </a:solidFill>
      </dgm:spPr>
      <dgm:t>
        <a:bodyPr/>
        <a:lstStyle/>
        <a:p>
          <a:r>
            <a:rPr lang="fr-CH" b="1">
              <a:solidFill>
                <a:schemeClr val="bg1"/>
              </a:solidFill>
            </a:rPr>
            <a:t>YYYYMMDD</a:t>
          </a:r>
        </a:p>
      </dgm:t>
    </dgm:pt>
    <dgm:pt modelId="{4722DB8B-A415-4844-809B-B04599DD5EC4}" type="parTrans" cxnId="{417C90F2-62BE-4263-9E12-A22C48B397AD}">
      <dgm:prSet/>
      <dgm:spPr/>
      <dgm:t>
        <a:bodyPr/>
        <a:lstStyle/>
        <a:p>
          <a:endParaRPr lang="fr-CH"/>
        </a:p>
      </dgm:t>
    </dgm:pt>
    <dgm:pt modelId="{157FBA63-A13E-4136-A34A-746BBF8357D6}" type="sibTrans" cxnId="{417C90F2-62BE-4263-9E12-A22C48B397AD}">
      <dgm:prSet/>
      <dgm:spPr/>
      <dgm:t>
        <a:bodyPr/>
        <a:lstStyle/>
        <a:p>
          <a:endParaRPr lang="fr-CH"/>
        </a:p>
      </dgm:t>
    </dgm:pt>
    <dgm:pt modelId="{47CBB91E-879A-43C5-84F5-6FD5F198A46F}">
      <dgm:prSet/>
      <dgm:spPr>
        <a:solidFill>
          <a:srgbClr val="FF0000"/>
        </a:solidFill>
      </dgm:spPr>
      <dgm:t>
        <a:bodyPr/>
        <a:lstStyle/>
        <a:p>
          <a:r>
            <a:rPr lang="fr-CH" b="1">
              <a:solidFill>
                <a:schemeClr val="bg1"/>
              </a:solidFill>
            </a:rPr>
            <a:t>YYYYMMDD</a:t>
          </a:r>
        </a:p>
      </dgm:t>
    </dgm:pt>
    <dgm:pt modelId="{36683E76-0E8C-4B5E-913D-5ED24A4F73CF}" type="parTrans" cxnId="{9DA2E972-B955-4575-8C15-74091AD3CE57}">
      <dgm:prSet/>
      <dgm:spPr/>
      <dgm:t>
        <a:bodyPr/>
        <a:lstStyle/>
        <a:p>
          <a:endParaRPr lang="fr-CH"/>
        </a:p>
      </dgm:t>
    </dgm:pt>
    <dgm:pt modelId="{E12EDCA9-2298-4C5E-8698-47EDB345A852}" type="sibTrans" cxnId="{9DA2E972-B955-4575-8C15-74091AD3CE57}">
      <dgm:prSet/>
      <dgm:spPr/>
      <dgm:t>
        <a:bodyPr/>
        <a:lstStyle/>
        <a:p>
          <a:endParaRPr lang="fr-CH"/>
        </a:p>
      </dgm:t>
    </dgm:pt>
    <dgm:pt modelId="{C5EEDD3D-3B58-4E84-92AA-74E78291C0BF}">
      <dgm:prSet/>
      <dgm:spPr>
        <a:solidFill>
          <a:srgbClr val="FF0000"/>
        </a:solidFill>
      </dgm:spPr>
      <dgm:t>
        <a:bodyPr/>
        <a:lstStyle/>
        <a:p>
          <a:r>
            <a:rPr lang="fr-CH" b="1">
              <a:solidFill>
                <a:schemeClr val="bg1"/>
              </a:solidFill>
            </a:rPr>
            <a:t>YYYYMMDD</a:t>
          </a:r>
        </a:p>
      </dgm:t>
    </dgm:pt>
    <dgm:pt modelId="{9B3739BD-FFA5-4295-8F94-729E4751F4BA}" type="parTrans" cxnId="{0DFA5B16-76C5-4BB3-9FBF-AB6285EFF21A}">
      <dgm:prSet/>
      <dgm:spPr/>
      <dgm:t>
        <a:bodyPr/>
        <a:lstStyle/>
        <a:p>
          <a:endParaRPr lang="fr-CH"/>
        </a:p>
      </dgm:t>
    </dgm:pt>
    <dgm:pt modelId="{452F6463-ED81-411A-A1C3-0E94D49F7E4E}" type="sibTrans" cxnId="{0DFA5B16-76C5-4BB3-9FBF-AB6285EFF21A}">
      <dgm:prSet/>
      <dgm:spPr/>
      <dgm:t>
        <a:bodyPr/>
        <a:lstStyle/>
        <a:p>
          <a:endParaRPr lang="fr-CH"/>
        </a:p>
      </dgm:t>
    </dgm:pt>
    <dgm:pt modelId="{1DFAB263-ACA9-436A-9C66-3BA591A9F363}">
      <dgm:prSet/>
      <dgm:spPr>
        <a:solidFill>
          <a:srgbClr val="FF0000"/>
        </a:solidFill>
      </dgm:spPr>
      <dgm:t>
        <a:bodyPr/>
        <a:lstStyle/>
        <a:p>
          <a:r>
            <a:rPr lang="fr-CH" b="1">
              <a:solidFill>
                <a:schemeClr val="bg1"/>
              </a:solidFill>
            </a:rPr>
            <a:t>YYYYMMDD</a:t>
          </a:r>
        </a:p>
      </dgm:t>
    </dgm:pt>
    <dgm:pt modelId="{BD80B841-2C28-45D8-BFFB-99D3718E9ADC}" type="parTrans" cxnId="{564AB99A-1EEF-4C20-BB16-5A17B01024A4}">
      <dgm:prSet/>
      <dgm:spPr/>
      <dgm:t>
        <a:bodyPr/>
        <a:lstStyle/>
        <a:p>
          <a:endParaRPr lang="fr-CH"/>
        </a:p>
      </dgm:t>
    </dgm:pt>
    <dgm:pt modelId="{99E8D2C5-95E5-4700-9823-FD2B752C8484}" type="sibTrans" cxnId="{564AB99A-1EEF-4C20-BB16-5A17B01024A4}">
      <dgm:prSet/>
      <dgm:spPr/>
      <dgm:t>
        <a:bodyPr/>
        <a:lstStyle/>
        <a:p>
          <a:endParaRPr lang="fr-CH"/>
        </a:p>
      </dgm:t>
    </dgm:pt>
    <dgm:pt modelId="{6D246A01-9E37-4093-AC0B-DC09E4B985F5}" type="pres">
      <dgm:prSet presAssocID="{06D624D0-669E-4D68-B0FE-5A8213EFFF7D}" presName="hierChild1" presStyleCnt="0">
        <dgm:presLayoutVars>
          <dgm:orgChart val="1"/>
          <dgm:chPref val="1"/>
          <dgm:dir/>
          <dgm:animOne val="branch"/>
          <dgm:animLvl val="lvl"/>
          <dgm:resizeHandles/>
        </dgm:presLayoutVars>
      </dgm:prSet>
      <dgm:spPr/>
    </dgm:pt>
    <dgm:pt modelId="{4DB4ED60-962D-4510-AFBF-7CCE04975980}" type="pres">
      <dgm:prSet presAssocID="{9CB21AC1-8AC9-4857-AAE8-ACD012B6C15D}" presName="hierRoot1" presStyleCnt="0">
        <dgm:presLayoutVars>
          <dgm:hierBranch val="init"/>
        </dgm:presLayoutVars>
      </dgm:prSet>
      <dgm:spPr/>
    </dgm:pt>
    <dgm:pt modelId="{E3935575-4C54-42AD-A986-6E3172A19151}" type="pres">
      <dgm:prSet presAssocID="{9CB21AC1-8AC9-4857-AAE8-ACD012B6C15D}" presName="rootComposite1" presStyleCnt="0"/>
      <dgm:spPr/>
    </dgm:pt>
    <dgm:pt modelId="{E24FF9CC-036A-47C0-9BE9-67BBD858EA06}" type="pres">
      <dgm:prSet presAssocID="{9CB21AC1-8AC9-4857-AAE8-ACD012B6C15D}" presName="rootText1" presStyleLbl="node0" presStyleIdx="0" presStyleCnt="1" custScaleX="274916" custScaleY="189690" custLinFactNeighborY="-83624">
        <dgm:presLayoutVars>
          <dgm:chPref val="3"/>
        </dgm:presLayoutVars>
      </dgm:prSet>
      <dgm:spPr>
        <a:prstGeom prst="flowChartMagneticDisk">
          <a:avLst/>
        </a:prstGeom>
      </dgm:spPr>
    </dgm:pt>
    <dgm:pt modelId="{92A8C5F6-B398-4EBD-9C32-876EC3549579}" type="pres">
      <dgm:prSet presAssocID="{9CB21AC1-8AC9-4857-AAE8-ACD012B6C15D}" presName="rootConnector1" presStyleLbl="node1" presStyleIdx="0" presStyleCnt="0"/>
      <dgm:spPr/>
    </dgm:pt>
    <dgm:pt modelId="{E7456E22-90A8-4984-B089-350D8E6A3789}" type="pres">
      <dgm:prSet presAssocID="{9CB21AC1-8AC9-4857-AAE8-ACD012B6C15D}" presName="hierChild2" presStyleCnt="0"/>
      <dgm:spPr/>
    </dgm:pt>
    <dgm:pt modelId="{05E5FBED-1188-4DA5-8351-5B5D753B0ECE}" type="pres">
      <dgm:prSet presAssocID="{414446AC-3249-47C7-97EB-447196833EFA}" presName="Name37" presStyleLbl="parChTrans1D2" presStyleIdx="0" presStyleCnt="2"/>
      <dgm:spPr/>
    </dgm:pt>
    <dgm:pt modelId="{74EE34B2-78B5-4651-B9AB-90C397CE1C0C}" type="pres">
      <dgm:prSet presAssocID="{ACA92291-CE44-424F-A362-F70098558B02}" presName="hierRoot2" presStyleCnt="0">
        <dgm:presLayoutVars>
          <dgm:hierBranch val="init"/>
        </dgm:presLayoutVars>
      </dgm:prSet>
      <dgm:spPr/>
    </dgm:pt>
    <dgm:pt modelId="{792C3866-4B59-4B79-B1A5-AB9E2F9CEBBF}" type="pres">
      <dgm:prSet presAssocID="{ACA92291-CE44-424F-A362-F70098558B02}" presName="rootComposite" presStyleCnt="0"/>
      <dgm:spPr/>
    </dgm:pt>
    <dgm:pt modelId="{04A4A119-5DA1-470E-9053-9145F2BE4433}" type="pres">
      <dgm:prSet presAssocID="{ACA92291-CE44-424F-A362-F70098558B02}" presName="rootText" presStyleLbl="node2" presStyleIdx="0" presStyleCnt="2">
        <dgm:presLayoutVars>
          <dgm:chPref val="3"/>
        </dgm:presLayoutVars>
      </dgm:prSet>
      <dgm:spPr/>
    </dgm:pt>
    <dgm:pt modelId="{7DAA7EC1-8229-4DA3-BC36-AFCC63CDFD84}" type="pres">
      <dgm:prSet presAssocID="{ACA92291-CE44-424F-A362-F70098558B02}" presName="rootConnector" presStyleLbl="node2" presStyleIdx="0" presStyleCnt="2"/>
      <dgm:spPr/>
    </dgm:pt>
    <dgm:pt modelId="{546B9ECB-DC6A-4D25-96A9-6296ADB10DEB}" type="pres">
      <dgm:prSet presAssocID="{ACA92291-CE44-424F-A362-F70098558B02}" presName="hierChild4" presStyleCnt="0"/>
      <dgm:spPr/>
    </dgm:pt>
    <dgm:pt modelId="{B7271CCB-33DE-42BF-AAFF-39D4F8194383}" type="pres">
      <dgm:prSet presAssocID="{A519EB42-8DB9-4136-9C69-0DBEE596CF30}" presName="Name37" presStyleLbl="parChTrans1D3" presStyleIdx="0" presStyleCnt="4"/>
      <dgm:spPr/>
    </dgm:pt>
    <dgm:pt modelId="{4D2D73D6-8978-4042-9446-A2B9B35EE555}" type="pres">
      <dgm:prSet presAssocID="{F0BF6505-41AB-4472-97E8-5A2BCCEFD97B}" presName="hierRoot2" presStyleCnt="0">
        <dgm:presLayoutVars>
          <dgm:hierBranch val="init"/>
        </dgm:presLayoutVars>
      </dgm:prSet>
      <dgm:spPr/>
    </dgm:pt>
    <dgm:pt modelId="{420301C8-8C17-4652-81C3-B999B062B4B2}" type="pres">
      <dgm:prSet presAssocID="{F0BF6505-41AB-4472-97E8-5A2BCCEFD97B}" presName="rootComposite" presStyleCnt="0"/>
      <dgm:spPr/>
    </dgm:pt>
    <dgm:pt modelId="{5D7E46AE-EA1D-4746-B929-2DEFBBEAB27E}" type="pres">
      <dgm:prSet presAssocID="{F0BF6505-41AB-4472-97E8-5A2BCCEFD97B}" presName="rootText" presStyleLbl="node3" presStyleIdx="0" presStyleCnt="4">
        <dgm:presLayoutVars>
          <dgm:chPref val="3"/>
        </dgm:presLayoutVars>
      </dgm:prSet>
      <dgm:spPr>
        <a:prstGeom prst="flowChartConnector">
          <a:avLst/>
        </a:prstGeom>
      </dgm:spPr>
    </dgm:pt>
    <dgm:pt modelId="{0111036B-7EAB-4C2D-8C3B-40A42DC38488}" type="pres">
      <dgm:prSet presAssocID="{F0BF6505-41AB-4472-97E8-5A2BCCEFD97B}" presName="rootConnector" presStyleLbl="node3" presStyleIdx="0" presStyleCnt="4"/>
      <dgm:spPr/>
    </dgm:pt>
    <dgm:pt modelId="{8BB6C42E-6319-4E52-AF38-7536C5105353}" type="pres">
      <dgm:prSet presAssocID="{F0BF6505-41AB-4472-97E8-5A2BCCEFD97B}" presName="hierChild4" presStyleCnt="0"/>
      <dgm:spPr/>
    </dgm:pt>
    <dgm:pt modelId="{808678B6-3AEE-4E3D-B4B2-28F95D4C3AF0}" type="pres">
      <dgm:prSet presAssocID="{38C99426-463D-4968-B68C-7F542F4235A1}" presName="Name37" presStyleLbl="parChTrans1D4" presStyleIdx="0" presStyleCnt="30"/>
      <dgm:spPr/>
    </dgm:pt>
    <dgm:pt modelId="{D34F0736-CA02-4885-8A2E-1BB02C0560B6}" type="pres">
      <dgm:prSet presAssocID="{D616D3D6-A096-43FC-93D1-3559FBC69BAF}" presName="hierRoot2" presStyleCnt="0">
        <dgm:presLayoutVars>
          <dgm:hierBranch val="init"/>
        </dgm:presLayoutVars>
      </dgm:prSet>
      <dgm:spPr/>
    </dgm:pt>
    <dgm:pt modelId="{8D7511AA-6487-4F7C-B477-7CAF25BAD807}" type="pres">
      <dgm:prSet presAssocID="{D616D3D6-A096-43FC-93D1-3559FBC69BAF}" presName="rootComposite" presStyleCnt="0"/>
      <dgm:spPr/>
    </dgm:pt>
    <dgm:pt modelId="{5DC9A615-8FC2-4A75-A71B-E5C3D9DCD957}" type="pres">
      <dgm:prSet presAssocID="{D616D3D6-A096-43FC-93D1-3559FBC69BAF}" presName="rootText" presStyleLbl="node4" presStyleIdx="0" presStyleCnt="30">
        <dgm:presLayoutVars>
          <dgm:chPref val="3"/>
        </dgm:presLayoutVars>
      </dgm:prSet>
      <dgm:spPr>
        <a:prstGeom prst="flowChartConnector">
          <a:avLst/>
        </a:prstGeom>
      </dgm:spPr>
    </dgm:pt>
    <dgm:pt modelId="{64D1D627-C927-491E-A57A-ED9EC5DAE4CA}" type="pres">
      <dgm:prSet presAssocID="{D616D3D6-A096-43FC-93D1-3559FBC69BAF}" presName="rootConnector" presStyleLbl="node4" presStyleIdx="0" presStyleCnt="30"/>
      <dgm:spPr/>
    </dgm:pt>
    <dgm:pt modelId="{413AC86A-1B7C-45B3-81AC-8DBE25BD5F09}" type="pres">
      <dgm:prSet presAssocID="{D616D3D6-A096-43FC-93D1-3559FBC69BAF}" presName="hierChild4" presStyleCnt="0"/>
      <dgm:spPr/>
    </dgm:pt>
    <dgm:pt modelId="{14DD07D6-C58D-430B-B1F1-F4E4A9520160}" type="pres">
      <dgm:prSet presAssocID="{A70262A5-44F8-46EF-B41B-2904A1885615}" presName="Name37" presStyleLbl="parChTrans1D4" presStyleIdx="1" presStyleCnt="30"/>
      <dgm:spPr/>
    </dgm:pt>
    <dgm:pt modelId="{9615EF9C-4CC8-477F-8A55-9120605C5F63}" type="pres">
      <dgm:prSet presAssocID="{367371A2-E73C-406E-83C8-0970435C176A}" presName="hierRoot2" presStyleCnt="0">
        <dgm:presLayoutVars>
          <dgm:hierBranch val="init"/>
        </dgm:presLayoutVars>
      </dgm:prSet>
      <dgm:spPr/>
    </dgm:pt>
    <dgm:pt modelId="{BB87F5C8-8CDE-42FE-81DD-5278B6D6EECA}" type="pres">
      <dgm:prSet presAssocID="{367371A2-E73C-406E-83C8-0970435C176A}" presName="rootComposite" presStyleCnt="0"/>
      <dgm:spPr/>
    </dgm:pt>
    <dgm:pt modelId="{26B383B6-A146-4ACB-8084-16D2A8BD90CF}" type="pres">
      <dgm:prSet presAssocID="{367371A2-E73C-406E-83C8-0970435C176A}" presName="rootText" presStyleLbl="node4" presStyleIdx="1" presStyleCnt="30" custScaleX="136035" custScaleY="157550">
        <dgm:presLayoutVars>
          <dgm:chPref val="3"/>
        </dgm:presLayoutVars>
      </dgm:prSet>
      <dgm:spPr>
        <a:prstGeom prst="flowChartConnector">
          <a:avLst/>
        </a:prstGeom>
      </dgm:spPr>
    </dgm:pt>
    <dgm:pt modelId="{DA61646E-327F-46D5-A33E-6CB6CC6777BD}" type="pres">
      <dgm:prSet presAssocID="{367371A2-E73C-406E-83C8-0970435C176A}" presName="rootConnector" presStyleLbl="node4" presStyleIdx="1" presStyleCnt="30"/>
      <dgm:spPr/>
    </dgm:pt>
    <dgm:pt modelId="{C958D36F-5FB0-42D6-90D5-21DFEA4F57DA}" type="pres">
      <dgm:prSet presAssocID="{367371A2-E73C-406E-83C8-0970435C176A}" presName="hierChild4" presStyleCnt="0"/>
      <dgm:spPr/>
    </dgm:pt>
    <dgm:pt modelId="{DF108B24-253B-4816-A655-B0C521C48E3B}" type="pres">
      <dgm:prSet presAssocID="{367371A2-E73C-406E-83C8-0970435C176A}" presName="hierChild5" presStyleCnt="0"/>
      <dgm:spPr/>
    </dgm:pt>
    <dgm:pt modelId="{D6D78CF5-6978-4E45-A45C-9122EED316E3}" type="pres">
      <dgm:prSet presAssocID="{483C1D75-36EB-4C08-98B5-ABFF0003D789}" presName="Name37" presStyleLbl="parChTrans1D4" presStyleIdx="2" presStyleCnt="30"/>
      <dgm:spPr/>
    </dgm:pt>
    <dgm:pt modelId="{F782BD05-ACB8-4F8E-9FC3-479F77BB4577}" type="pres">
      <dgm:prSet presAssocID="{6C2957DF-993D-428F-9CB1-9F521F8D1F9A}" presName="hierRoot2" presStyleCnt="0">
        <dgm:presLayoutVars>
          <dgm:hierBranch val="init"/>
        </dgm:presLayoutVars>
      </dgm:prSet>
      <dgm:spPr/>
    </dgm:pt>
    <dgm:pt modelId="{6541C77E-BB20-4188-A8AB-9CF2C9EB40E6}" type="pres">
      <dgm:prSet presAssocID="{6C2957DF-993D-428F-9CB1-9F521F8D1F9A}" presName="rootComposite" presStyleCnt="0"/>
      <dgm:spPr/>
    </dgm:pt>
    <dgm:pt modelId="{14630563-116A-4AE3-95B0-7831FC268D19}" type="pres">
      <dgm:prSet presAssocID="{6C2957DF-993D-428F-9CB1-9F521F8D1F9A}" presName="rootText" presStyleLbl="node4" presStyleIdx="2" presStyleCnt="30">
        <dgm:presLayoutVars>
          <dgm:chPref val="3"/>
        </dgm:presLayoutVars>
      </dgm:prSet>
      <dgm:spPr>
        <a:prstGeom prst="flowChartConnector">
          <a:avLst/>
        </a:prstGeom>
      </dgm:spPr>
    </dgm:pt>
    <dgm:pt modelId="{E1E0454A-72ED-4578-BD9F-DC8AB083A0FF}" type="pres">
      <dgm:prSet presAssocID="{6C2957DF-993D-428F-9CB1-9F521F8D1F9A}" presName="rootConnector" presStyleLbl="node4" presStyleIdx="2" presStyleCnt="30"/>
      <dgm:spPr/>
    </dgm:pt>
    <dgm:pt modelId="{729E87EF-F0A4-409A-9A53-5FFC816D30E3}" type="pres">
      <dgm:prSet presAssocID="{6C2957DF-993D-428F-9CB1-9F521F8D1F9A}" presName="hierChild4" presStyleCnt="0"/>
      <dgm:spPr/>
    </dgm:pt>
    <dgm:pt modelId="{C2F0305A-BF5B-431E-B440-28DE3D8722B3}" type="pres">
      <dgm:prSet presAssocID="{6C2957DF-993D-428F-9CB1-9F521F8D1F9A}" presName="hierChild5" presStyleCnt="0"/>
      <dgm:spPr/>
    </dgm:pt>
    <dgm:pt modelId="{C9C8A227-A9EA-4E85-B2A6-572D885EE0E2}" type="pres">
      <dgm:prSet presAssocID="{D616D3D6-A096-43FC-93D1-3559FBC69BAF}" presName="hierChild5" presStyleCnt="0"/>
      <dgm:spPr/>
    </dgm:pt>
    <dgm:pt modelId="{E77F7021-54B8-403D-9DC8-C15741A753EF}" type="pres">
      <dgm:prSet presAssocID="{F048BE2D-DECB-4F64-B5D0-8016E19C9664}" presName="Name37" presStyleLbl="parChTrans1D4" presStyleIdx="3" presStyleCnt="30"/>
      <dgm:spPr/>
    </dgm:pt>
    <dgm:pt modelId="{822E4114-F7E0-4DE7-AF93-DA7B430768F5}" type="pres">
      <dgm:prSet presAssocID="{DFB7ED65-6692-43BC-AFEF-901FBE5507F6}" presName="hierRoot2" presStyleCnt="0">
        <dgm:presLayoutVars>
          <dgm:hierBranch val="init"/>
        </dgm:presLayoutVars>
      </dgm:prSet>
      <dgm:spPr/>
    </dgm:pt>
    <dgm:pt modelId="{1DE74E3D-0A18-4C0D-A637-EADD3BA8B956}" type="pres">
      <dgm:prSet presAssocID="{DFB7ED65-6692-43BC-AFEF-901FBE5507F6}" presName="rootComposite" presStyleCnt="0"/>
      <dgm:spPr/>
    </dgm:pt>
    <dgm:pt modelId="{5C21D53F-F323-486F-A545-890FB2D5703D}" type="pres">
      <dgm:prSet presAssocID="{DFB7ED65-6692-43BC-AFEF-901FBE5507F6}" presName="rootText" presStyleLbl="node4" presStyleIdx="3" presStyleCnt="30">
        <dgm:presLayoutVars>
          <dgm:chPref val="3"/>
        </dgm:presLayoutVars>
      </dgm:prSet>
      <dgm:spPr>
        <a:prstGeom prst="flowChartConnector">
          <a:avLst/>
        </a:prstGeom>
      </dgm:spPr>
    </dgm:pt>
    <dgm:pt modelId="{05A49DF4-CA07-4132-9A30-ECDC269DDD36}" type="pres">
      <dgm:prSet presAssocID="{DFB7ED65-6692-43BC-AFEF-901FBE5507F6}" presName="rootConnector" presStyleLbl="node4" presStyleIdx="3" presStyleCnt="30"/>
      <dgm:spPr/>
    </dgm:pt>
    <dgm:pt modelId="{F07F6A5A-694A-4D4F-BC55-B79DCDAA4B31}" type="pres">
      <dgm:prSet presAssocID="{DFB7ED65-6692-43BC-AFEF-901FBE5507F6}" presName="hierChild4" presStyleCnt="0"/>
      <dgm:spPr/>
    </dgm:pt>
    <dgm:pt modelId="{6538C3A9-D5EB-4F70-8694-20315DDE6980}" type="pres">
      <dgm:prSet presAssocID="{90908A8A-D307-45FB-BC5D-DE54244C12B2}" presName="Name37" presStyleLbl="parChTrans1D4" presStyleIdx="4" presStyleCnt="30"/>
      <dgm:spPr/>
    </dgm:pt>
    <dgm:pt modelId="{554BD62C-9AB7-4A2A-BCA7-8F7E64AA1B4B}" type="pres">
      <dgm:prSet presAssocID="{E48ED70C-0D43-40D4-A857-8B53238443CA}" presName="hierRoot2" presStyleCnt="0">
        <dgm:presLayoutVars>
          <dgm:hierBranch val="init"/>
        </dgm:presLayoutVars>
      </dgm:prSet>
      <dgm:spPr/>
    </dgm:pt>
    <dgm:pt modelId="{FC9DA193-2B87-4069-80DA-7EE60FF9BE32}" type="pres">
      <dgm:prSet presAssocID="{E48ED70C-0D43-40D4-A857-8B53238443CA}" presName="rootComposite" presStyleCnt="0"/>
      <dgm:spPr/>
    </dgm:pt>
    <dgm:pt modelId="{88A9EA37-3619-42B9-91AB-A7F8D19E5CF3}" type="pres">
      <dgm:prSet presAssocID="{E48ED70C-0D43-40D4-A857-8B53238443CA}" presName="rootText" presStyleLbl="node4" presStyleIdx="4" presStyleCnt="30" custScaleX="136035" custScaleY="157550">
        <dgm:presLayoutVars>
          <dgm:chPref val="3"/>
        </dgm:presLayoutVars>
      </dgm:prSet>
      <dgm:spPr>
        <a:prstGeom prst="flowChartConnector">
          <a:avLst/>
        </a:prstGeom>
      </dgm:spPr>
    </dgm:pt>
    <dgm:pt modelId="{B8ED896B-5F9A-40F3-94EB-9F5905F54DD1}" type="pres">
      <dgm:prSet presAssocID="{E48ED70C-0D43-40D4-A857-8B53238443CA}" presName="rootConnector" presStyleLbl="node4" presStyleIdx="4" presStyleCnt="30"/>
      <dgm:spPr/>
    </dgm:pt>
    <dgm:pt modelId="{57A2836A-CEB9-4DAB-A325-238444AF49E9}" type="pres">
      <dgm:prSet presAssocID="{E48ED70C-0D43-40D4-A857-8B53238443CA}" presName="hierChild4" presStyleCnt="0"/>
      <dgm:spPr/>
    </dgm:pt>
    <dgm:pt modelId="{4CF2BD96-5E10-478B-9735-87D4ABCB8823}" type="pres">
      <dgm:prSet presAssocID="{E48ED70C-0D43-40D4-A857-8B53238443CA}" presName="hierChild5" presStyleCnt="0"/>
      <dgm:spPr/>
    </dgm:pt>
    <dgm:pt modelId="{1638A487-4028-4CF2-AED3-B235A21BD5F3}" type="pres">
      <dgm:prSet presAssocID="{40B1406A-CA89-40AC-9ED0-7861D9BAA776}" presName="Name37" presStyleLbl="parChTrans1D4" presStyleIdx="5" presStyleCnt="30"/>
      <dgm:spPr/>
    </dgm:pt>
    <dgm:pt modelId="{210569ED-49C0-4893-BFD3-59943846068F}" type="pres">
      <dgm:prSet presAssocID="{61EBBE01-9D24-49AB-A365-E3CD720778B3}" presName="hierRoot2" presStyleCnt="0">
        <dgm:presLayoutVars>
          <dgm:hierBranch val="init"/>
        </dgm:presLayoutVars>
      </dgm:prSet>
      <dgm:spPr/>
    </dgm:pt>
    <dgm:pt modelId="{1885EB01-1BFA-4A5C-A0F1-A29DF49DE612}" type="pres">
      <dgm:prSet presAssocID="{61EBBE01-9D24-49AB-A365-E3CD720778B3}" presName="rootComposite" presStyleCnt="0"/>
      <dgm:spPr/>
    </dgm:pt>
    <dgm:pt modelId="{EFEB9895-F876-40B5-8882-6465977D3962}" type="pres">
      <dgm:prSet presAssocID="{61EBBE01-9D24-49AB-A365-E3CD720778B3}" presName="rootText" presStyleLbl="node4" presStyleIdx="5" presStyleCnt="30">
        <dgm:presLayoutVars>
          <dgm:chPref val="3"/>
        </dgm:presLayoutVars>
      </dgm:prSet>
      <dgm:spPr>
        <a:prstGeom prst="flowChartConnector">
          <a:avLst/>
        </a:prstGeom>
      </dgm:spPr>
    </dgm:pt>
    <dgm:pt modelId="{594820CB-3312-40EE-93C7-763BB80C000B}" type="pres">
      <dgm:prSet presAssocID="{61EBBE01-9D24-49AB-A365-E3CD720778B3}" presName="rootConnector" presStyleLbl="node4" presStyleIdx="5" presStyleCnt="30"/>
      <dgm:spPr/>
    </dgm:pt>
    <dgm:pt modelId="{09A5C2F9-8835-419F-92EF-CBA1D5E26E15}" type="pres">
      <dgm:prSet presAssocID="{61EBBE01-9D24-49AB-A365-E3CD720778B3}" presName="hierChild4" presStyleCnt="0"/>
      <dgm:spPr/>
    </dgm:pt>
    <dgm:pt modelId="{D2D4F492-0061-44C6-A002-1A6B263A5B6C}" type="pres">
      <dgm:prSet presAssocID="{61EBBE01-9D24-49AB-A365-E3CD720778B3}" presName="hierChild5" presStyleCnt="0"/>
      <dgm:spPr/>
    </dgm:pt>
    <dgm:pt modelId="{36C06877-F4CA-4F7A-9E83-AEA3898D8C3A}" type="pres">
      <dgm:prSet presAssocID="{DFB7ED65-6692-43BC-AFEF-901FBE5507F6}" presName="hierChild5" presStyleCnt="0"/>
      <dgm:spPr/>
    </dgm:pt>
    <dgm:pt modelId="{005B6F43-36E5-473F-8A10-6C9AB775EC61}" type="pres">
      <dgm:prSet presAssocID="{FEB973D5-94DF-4770-A939-A30659A17E14}" presName="Name37" presStyleLbl="parChTrans1D4" presStyleIdx="6" presStyleCnt="30"/>
      <dgm:spPr/>
    </dgm:pt>
    <dgm:pt modelId="{48AD3CDA-3836-4A51-9A1D-DC7D58A46287}" type="pres">
      <dgm:prSet presAssocID="{AD72C67A-AAD8-480D-A719-05B627FEEA30}" presName="hierRoot2" presStyleCnt="0">
        <dgm:presLayoutVars>
          <dgm:hierBranch val="init"/>
        </dgm:presLayoutVars>
      </dgm:prSet>
      <dgm:spPr/>
    </dgm:pt>
    <dgm:pt modelId="{92AECB68-3645-444F-B3B6-C14719A53121}" type="pres">
      <dgm:prSet presAssocID="{AD72C67A-AAD8-480D-A719-05B627FEEA30}" presName="rootComposite" presStyleCnt="0"/>
      <dgm:spPr/>
    </dgm:pt>
    <dgm:pt modelId="{9BE8784F-6D2A-4301-9DF1-D43B6F1F079B}" type="pres">
      <dgm:prSet presAssocID="{AD72C67A-AAD8-480D-A719-05B627FEEA30}" presName="rootText" presStyleLbl="node4" presStyleIdx="6" presStyleCnt="30">
        <dgm:presLayoutVars>
          <dgm:chPref val="3"/>
        </dgm:presLayoutVars>
      </dgm:prSet>
      <dgm:spPr>
        <a:prstGeom prst="flowChartConnector">
          <a:avLst/>
        </a:prstGeom>
      </dgm:spPr>
    </dgm:pt>
    <dgm:pt modelId="{A4007804-0DF8-40EB-9B96-F3A4B8762280}" type="pres">
      <dgm:prSet presAssocID="{AD72C67A-AAD8-480D-A719-05B627FEEA30}" presName="rootConnector" presStyleLbl="node4" presStyleIdx="6" presStyleCnt="30"/>
      <dgm:spPr/>
    </dgm:pt>
    <dgm:pt modelId="{D123C5AC-7128-4B80-94BB-0021CCC9C896}" type="pres">
      <dgm:prSet presAssocID="{AD72C67A-AAD8-480D-A719-05B627FEEA30}" presName="hierChild4" presStyleCnt="0"/>
      <dgm:spPr/>
    </dgm:pt>
    <dgm:pt modelId="{B674EF0C-1635-461E-8E63-117C83EF42ED}" type="pres">
      <dgm:prSet presAssocID="{4722DB8B-A415-4844-809B-B04599DD5EC4}" presName="Name37" presStyleLbl="parChTrans1D4" presStyleIdx="7" presStyleCnt="30"/>
      <dgm:spPr/>
    </dgm:pt>
    <dgm:pt modelId="{0A37036F-DAE8-4F5B-A4BC-A5BE1101B4EB}" type="pres">
      <dgm:prSet presAssocID="{59DD4E28-5E09-4DBC-B4C8-A7A51F961B8D}" presName="hierRoot2" presStyleCnt="0">
        <dgm:presLayoutVars>
          <dgm:hierBranch val="init"/>
        </dgm:presLayoutVars>
      </dgm:prSet>
      <dgm:spPr/>
    </dgm:pt>
    <dgm:pt modelId="{418FC262-CC85-4B2F-9480-9F3DDB1BD6E3}" type="pres">
      <dgm:prSet presAssocID="{59DD4E28-5E09-4DBC-B4C8-A7A51F961B8D}" presName="rootComposite" presStyleCnt="0"/>
      <dgm:spPr/>
    </dgm:pt>
    <dgm:pt modelId="{D8C07967-8438-46D2-B0E7-99AAA9F7F32B}" type="pres">
      <dgm:prSet presAssocID="{59DD4E28-5E09-4DBC-B4C8-A7A51F961B8D}" presName="rootText" presStyleLbl="node4" presStyleIdx="7" presStyleCnt="30" custScaleX="136035" custScaleY="157550">
        <dgm:presLayoutVars>
          <dgm:chPref val="3"/>
        </dgm:presLayoutVars>
      </dgm:prSet>
      <dgm:spPr>
        <a:prstGeom prst="flowChartConnector">
          <a:avLst/>
        </a:prstGeom>
      </dgm:spPr>
    </dgm:pt>
    <dgm:pt modelId="{36EC3DA4-FA0C-46A0-A7CE-940B63885CC5}" type="pres">
      <dgm:prSet presAssocID="{59DD4E28-5E09-4DBC-B4C8-A7A51F961B8D}" presName="rootConnector" presStyleLbl="node4" presStyleIdx="7" presStyleCnt="30"/>
      <dgm:spPr/>
    </dgm:pt>
    <dgm:pt modelId="{757EE82D-A34B-4A84-A06E-6DF92A6A77F4}" type="pres">
      <dgm:prSet presAssocID="{59DD4E28-5E09-4DBC-B4C8-A7A51F961B8D}" presName="hierChild4" presStyleCnt="0"/>
      <dgm:spPr/>
    </dgm:pt>
    <dgm:pt modelId="{9E9971B3-8549-4017-8643-A3D115761D2E}" type="pres">
      <dgm:prSet presAssocID="{59DD4E28-5E09-4DBC-B4C8-A7A51F961B8D}" presName="hierChild5" presStyleCnt="0"/>
      <dgm:spPr/>
    </dgm:pt>
    <dgm:pt modelId="{14582080-3437-45D3-835E-AE2EA7D22620}" type="pres">
      <dgm:prSet presAssocID="{7EB0019F-3177-43D6-A7CB-CC0FF40835FA}" presName="Name37" presStyleLbl="parChTrans1D4" presStyleIdx="8" presStyleCnt="30"/>
      <dgm:spPr/>
    </dgm:pt>
    <dgm:pt modelId="{9239BADA-6196-4940-85A4-33B0FAEFD2A1}" type="pres">
      <dgm:prSet presAssocID="{8B94F917-6A50-4431-B845-0CA0760F14DC}" presName="hierRoot2" presStyleCnt="0">
        <dgm:presLayoutVars>
          <dgm:hierBranch val="init"/>
        </dgm:presLayoutVars>
      </dgm:prSet>
      <dgm:spPr/>
    </dgm:pt>
    <dgm:pt modelId="{78C3DF50-1FD5-46D6-8AF1-37678E044E4F}" type="pres">
      <dgm:prSet presAssocID="{8B94F917-6A50-4431-B845-0CA0760F14DC}" presName="rootComposite" presStyleCnt="0"/>
      <dgm:spPr/>
    </dgm:pt>
    <dgm:pt modelId="{77D9DAB6-BC2F-4B45-B255-BA27CF428885}" type="pres">
      <dgm:prSet presAssocID="{8B94F917-6A50-4431-B845-0CA0760F14DC}" presName="rootText" presStyleLbl="node4" presStyleIdx="8" presStyleCnt="30">
        <dgm:presLayoutVars>
          <dgm:chPref val="3"/>
        </dgm:presLayoutVars>
      </dgm:prSet>
      <dgm:spPr>
        <a:prstGeom prst="flowChartConnector">
          <a:avLst/>
        </a:prstGeom>
      </dgm:spPr>
    </dgm:pt>
    <dgm:pt modelId="{50A06C9B-7EFB-4A08-8F6D-E0B84B061376}" type="pres">
      <dgm:prSet presAssocID="{8B94F917-6A50-4431-B845-0CA0760F14DC}" presName="rootConnector" presStyleLbl="node4" presStyleIdx="8" presStyleCnt="30"/>
      <dgm:spPr/>
    </dgm:pt>
    <dgm:pt modelId="{C795955A-18E0-4786-B50D-2933762390C6}" type="pres">
      <dgm:prSet presAssocID="{8B94F917-6A50-4431-B845-0CA0760F14DC}" presName="hierChild4" presStyleCnt="0"/>
      <dgm:spPr/>
    </dgm:pt>
    <dgm:pt modelId="{2C38D36C-821D-4876-8819-29FBF2B298DA}" type="pres">
      <dgm:prSet presAssocID="{8B94F917-6A50-4431-B845-0CA0760F14DC}" presName="hierChild5" presStyleCnt="0"/>
      <dgm:spPr/>
    </dgm:pt>
    <dgm:pt modelId="{896C122D-E23E-4580-BA08-54FC8D810F34}" type="pres">
      <dgm:prSet presAssocID="{AD72C67A-AAD8-480D-A719-05B627FEEA30}" presName="hierChild5" presStyleCnt="0"/>
      <dgm:spPr/>
    </dgm:pt>
    <dgm:pt modelId="{83C816AD-149B-4529-9007-2A81B1C0A159}" type="pres">
      <dgm:prSet presAssocID="{F0BF6505-41AB-4472-97E8-5A2BCCEFD97B}" presName="hierChild5" presStyleCnt="0"/>
      <dgm:spPr/>
    </dgm:pt>
    <dgm:pt modelId="{DA5FBDA3-AAD0-4BCD-BA6A-6F72E276156D}" type="pres">
      <dgm:prSet presAssocID="{C85580BA-37F3-4434-A741-463DA1D5FB6B}" presName="Name37" presStyleLbl="parChTrans1D3" presStyleIdx="1" presStyleCnt="4"/>
      <dgm:spPr/>
    </dgm:pt>
    <dgm:pt modelId="{00D791B3-F229-4763-A766-3C8D051D1408}" type="pres">
      <dgm:prSet presAssocID="{12DFD664-4566-45B3-B2B7-22C7F0FD952A}" presName="hierRoot2" presStyleCnt="0">
        <dgm:presLayoutVars>
          <dgm:hierBranch val="init"/>
        </dgm:presLayoutVars>
      </dgm:prSet>
      <dgm:spPr/>
    </dgm:pt>
    <dgm:pt modelId="{E17D5A98-0318-4EB9-B327-6B8E967D8B08}" type="pres">
      <dgm:prSet presAssocID="{12DFD664-4566-45B3-B2B7-22C7F0FD952A}" presName="rootComposite" presStyleCnt="0"/>
      <dgm:spPr/>
    </dgm:pt>
    <dgm:pt modelId="{6EC421D8-759A-4F53-BC19-60C4FC20A249}" type="pres">
      <dgm:prSet presAssocID="{12DFD664-4566-45B3-B2B7-22C7F0FD952A}" presName="rootText" presStyleLbl="node3" presStyleIdx="1" presStyleCnt="4">
        <dgm:presLayoutVars>
          <dgm:chPref val="3"/>
        </dgm:presLayoutVars>
      </dgm:prSet>
      <dgm:spPr>
        <a:prstGeom prst="flowChartConnector">
          <a:avLst/>
        </a:prstGeom>
      </dgm:spPr>
    </dgm:pt>
    <dgm:pt modelId="{296FEF57-0597-46D3-AFA9-C0B980B9AFF3}" type="pres">
      <dgm:prSet presAssocID="{12DFD664-4566-45B3-B2B7-22C7F0FD952A}" presName="rootConnector" presStyleLbl="node3" presStyleIdx="1" presStyleCnt="4"/>
      <dgm:spPr/>
    </dgm:pt>
    <dgm:pt modelId="{34E00617-6D13-4589-8463-C1A7C70B9166}" type="pres">
      <dgm:prSet presAssocID="{12DFD664-4566-45B3-B2B7-22C7F0FD952A}" presName="hierChild4" presStyleCnt="0"/>
      <dgm:spPr/>
    </dgm:pt>
    <dgm:pt modelId="{3ADD25E5-B81E-4286-BF2B-C545EB94B2B6}" type="pres">
      <dgm:prSet presAssocID="{47839B54-9A3D-4AC0-A006-41F1C67BEA37}" presName="Name37" presStyleLbl="parChTrans1D4" presStyleIdx="9" presStyleCnt="30"/>
      <dgm:spPr/>
    </dgm:pt>
    <dgm:pt modelId="{38FDE237-49AC-488E-B257-D60128EB0835}" type="pres">
      <dgm:prSet presAssocID="{3C485BC8-8D90-4B6A-B8C8-1CCB0F5AC7FD}" presName="hierRoot2" presStyleCnt="0">
        <dgm:presLayoutVars>
          <dgm:hierBranch val="init"/>
        </dgm:presLayoutVars>
      </dgm:prSet>
      <dgm:spPr/>
    </dgm:pt>
    <dgm:pt modelId="{81A2AFFE-C099-4C1A-B1FF-9B37AC745433}" type="pres">
      <dgm:prSet presAssocID="{3C485BC8-8D90-4B6A-B8C8-1CCB0F5AC7FD}" presName="rootComposite" presStyleCnt="0"/>
      <dgm:spPr/>
    </dgm:pt>
    <dgm:pt modelId="{C536F9D6-4BE4-4605-A5B9-B5B8DBA6AAC5}" type="pres">
      <dgm:prSet presAssocID="{3C485BC8-8D90-4B6A-B8C8-1CCB0F5AC7FD}" presName="rootText" presStyleLbl="node4" presStyleIdx="9" presStyleCnt="30">
        <dgm:presLayoutVars>
          <dgm:chPref val="3"/>
        </dgm:presLayoutVars>
      </dgm:prSet>
      <dgm:spPr>
        <a:prstGeom prst="flowChartConnector">
          <a:avLst/>
        </a:prstGeom>
      </dgm:spPr>
    </dgm:pt>
    <dgm:pt modelId="{70CD3EFE-764B-45E4-8833-BC5746EB8209}" type="pres">
      <dgm:prSet presAssocID="{3C485BC8-8D90-4B6A-B8C8-1CCB0F5AC7FD}" presName="rootConnector" presStyleLbl="node4" presStyleIdx="9" presStyleCnt="30"/>
      <dgm:spPr/>
    </dgm:pt>
    <dgm:pt modelId="{592AF704-61A1-4C5D-8AE4-4A12AE5DCCED}" type="pres">
      <dgm:prSet presAssocID="{3C485BC8-8D90-4B6A-B8C8-1CCB0F5AC7FD}" presName="hierChild4" presStyleCnt="0"/>
      <dgm:spPr/>
    </dgm:pt>
    <dgm:pt modelId="{434196BD-557B-4FF7-B1FF-6832DB0A64B7}" type="pres">
      <dgm:prSet presAssocID="{36683E76-0E8C-4B5E-913D-5ED24A4F73CF}" presName="Name37" presStyleLbl="parChTrans1D4" presStyleIdx="10" presStyleCnt="30"/>
      <dgm:spPr/>
    </dgm:pt>
    <dgm:pt modelId="{64ACF48E-161A-40ED-BB2C-9986FEC2625C}" type="pres">
      <dgm:prSet presAssocID="{47CBB91E-879A-43C5-84F5-6FD5F198A46F}" presName="hierRoot2" presStyleCnt="0">
        <dgm:presLayoutVars>
          <dgm:hierBranch val="init"/>
        </dgm:presLayoutVars>
      </dgm:prSet>
      <dgm:spPr/>
    </dgm:pt>
    <dgm:pt modelId="{E05F5BF9-C87E-4207-AA3E-F65A916C3B0A}" type="pres">
      <dgm:prSet presAssocID="{47CBB91E-879A-43C5-84F5-6FD5F198A46F}" presName="rootComposite" presStyleCnt="0"/>
      <dgm:spPr/>
    </dgm:pt>
    <dgm:pt modelId="{56E3286E-379E-4D2A-8387-1EE009DC6C62}" type="pres">
      <dgm:prSet presAssocID="{47CBB91E-879A-43C5-84F5-6FD5F198A46F}" presName="rootText" presStyleLbl="node4" presStyleIdx="10" presStyleCnt="30" custScaleX="136035" custScaleY="157550">
        <dgm:presLayoutVars>
          <dgm:chPref val="3"/>
        </dgm:presLayoutVars>
      </dgm:prSet>
      <dgm:spPr>
        <a:prstGeom prst="flowChartConnector">
          <a:avLst/>
        </a:prstGeom>
      </dgm:spPr>
    </dgm:pt>
    <dgm:pt modelId="{6562E4A3-A48B-4B9A-92C1-B8BE3CF1E3E2}" type="pres">
      <dgm:prSet presAssocID="{47CBB91E-879A-43C5-84F5-6FD5F198A46F}" presName="rootConnector" presStyleLbl="node4" presStyleIdx="10" presStyleCnt="30"/>
      <dgm:spPr/>
    </dgm:pt>
    <dgm:pt modelId="{3009C761-FF97-4B6F-B75F-3EB326F8D510}" type="pres">
      <dgm:prSet presAssocID="{47CBB91E-879A-43C5-84F5-6FD5F198A46F}" presName="hierChild4" presStyleCnt="0"/>
      <dgm:spPr/>
    </dgm:pt>
    <dgm:pt modelId="{4ABFD9FE-712A-4C41-A3F0-329C2455F74C}" type="pres">
      <dgm:prSet presAssocID="{47CBB91E-879A-43C5-84F5-6FD5F198A46F}" presName="hierChild5" presStyleCnt="0"/>
      <dgm:spPr/>
    </dgm:pt>
    <dgm:pt modelId="{5E8B74B2-93EC-4ECD-AD6F-BBE6F564641B}" type="pres">
      <dgm:prSet presAssocID="{309929A0-70E5-4AFC-8BF2-61FB54D0113A}" presName="Name37" presStyleLbl="parChTrans1D4" presStyleIdx="11" presStyleCnt="30"/>
      <dgm:spPr/>
    </dgm:pt>
    <dgm:pt modelId="{45792178-6361-45B9-9D80-CD82059E66BB}" type="pres">
      <dgm:prSet presAssocID="{0DE5639C-F02E-458F-A9AB-2F9A924CB6EB}" presName="hierRoot2" presStyleCnt="0">
        <dgm:presLayoutVars>
          <dgm:hierBranch val="init"/>
        </dgm:presLayoutVars>
      </dgm:prSet>
      <dgm:spPr/>
    </dgm:pt>
    <dgm:pt modelId="{3760F720-CAED-47EE-BAE6-5578B8E5A310}" type="pres">
      <dgm:prSet presAssocID="{0DE5639C-F02E-458F-A9AB-2F9A924CB6EB}" presName="rootComposite" presStyleCnt="0"/>
      <dgm:spPr/>
    </dgm:pt>
    <dgm:pt modelId="{E31E8094-E09A-4F8A-9551-E15FA6B9E9FE}" type="pres">
      <dgm:prSet presAssocID="{0DE5639C-F02E-458F-A9AB-2F9A924CB6EB}" presName="rootText" presStyleLbl="node4" presStyleIdx="11" presStyleCnt="30">
        <dgm:presLayoutVars>
          <dgm:chPref val="3"/>
        </dgm:presLayoutVars>
      </dgm:prSet>
      <dgm:spPr>
        <a:prstGeom prst="flowChartConnector">
          <a:avLst/>
        </a:prstGeom>
      </dgm:spPr>
    </dgm:pt>
    <dgm:pt modelId="{D8F65D7B-A428-49E1-BCC3-EE3058963551}" type="pres">
      <dgm:prSet presAssocID="{0DE5639C-F02E-458F-A9AB-2F9A924CB6EB}" presName="rootConnector" presStyleLbl="node4" presStyleIdx="11" presStyleCnt="30"/>
      <dgm:spPr/>
    </dgm:pt>
    <dgm:pt modelId="{D58F671F-4E37-4479-A7B2-CD3203AD1733}" type="pres">
      <dgm:prSet presAssocID="{0DE5639C-F02E-458F-A9AB-2F9A924CB6EB}" presName="hierChild4" presStyleCnt="0"/>
      <dgm:spPr/>
    </dgm:pt>
    <dgm:pt modelId="{6DCD2625-4BB9-481F-BFB3-49A03F53013F}" type="pres">
      <dgm:prSet presAssocID="{0DE5639C-F02E-458F-A9AB-2F9A924CB6EB}" presName="hierChild5" presStyleCnt="0"/>
      <dgm:spPr/>
    </dgm:pt>
    <dgm:pt modelId="{015517F7-92B4-45FE-AA26-2BA743BD29CB}" type="pres">
      <dgm:prSet presAssocID="{3C485BC8-8D90-4B6A-B8C8-1CCB0F5AC7FD}" presName="hierChild5" presStyleCnt="0"/>
      <dgm:spPr/>
    </dgm:pt>
    <dgm:pt modelId="{5D0FD69F-1BE9-4DD8-AD60-C23FD098E2AA}" type="pres">
      <dgm:prSet presAssocID="{4E1C8C0C-BDA8-48E3-8E3E-1D8DC422BF2F}" presName="Name37" presStyleLbl="parChTrans1D4" presStyleIdx="12" presStyleCnt="30"/>
      <dgm:spPr/>
    </dgm:pt>
    <dgm:pt modelId="{59C62F5C-C22A-4131-89E2-4D8D894D8030}" type="pres">
      <dgm:prSet presAssocID="{F028843C-E736-4A2D-88CA-D347872B4307}" presName="hierRoot2" presStyleCnt="0">
        <dgm:presLayoutVars>
          <dgm:hierBranch val="init"/>
        </dgm:presLayoutVars>
      </dgm:prSet>
      <dgm:spPr/>
    </dgm:pt>
    <dgm:pt modelId="{6AE3FB04-3FE4-496F-A50E-559F6646F66A}" type="pres">
      <dgm:prSet presAssocID="{F028843C-E736-4A2D-88CA-D347872B4307}" presName="rootComposite" presStyleCnt="0"/>
      <dgm:spPr/>
    </dgm:pt>
    <dgm:pt modelId="{B6D7975F-D55D-4601-A68D-A073FC04CFD7}" type="pres">
      <dgm:prSet presAssocID="{F028843C-E736-4A2D-88CA-D347872B4307}" presName="rootText" presStyleLbl="node4" presStyleIdx="12" presStyleCnt="30">
        <dgm:presLayoutVars>
          <dgm:chPref val="3"/>
        </dgm:presLayoutVars>
      </dgm:prSet>
      <dgm:spPr>
        <a:prstGeom prst="flowChartConnector">
          <a:avLst/>
        </a:prstGeom>
      </dgm:spPr>
    </dgm:pt>
    <dgm:pt modelId="{CBCB56F4-7E27-4E86-BF2F-ACE5ACC62719}" type="pres">
      <dgm:prSet presAssocID="{F028843C-E736-4A2D-88CA-D347872B4307}" presName="rootConnector" presStyleLbl="node4" presStyleIdx="12" presStyleCnt="30"/>
      <dgm:spPr/>
    </dgm:pt>
    <dgm:pt modelId="{A8766E0E-8977-4FF0-8835-9EA8B87320F7}" type="pres">
      <dgm:prSet presAssocID="{F028843C-E736-4A2D-88CA-D347872B4307}" presName="hierChild4" presStyleCnt="0"/>
      <dgm:spPr/>
    </dgm:pt>
    <dgm:pt modelId="{1F31E5BF-36E4-4B4F-BB44-1AE065923674}" type="pres">
      <dgm:prSet presAssocID="{9B3739BD-FFA5-4295-8F94-729E4751F4BA}" presName="Name37" presStyleLbl="parChTrans1D4" presStyleIdx="13" presStyleCnt="30"/>
      <dgm:spPr/>
    </dgm:pt>
    <dgm:pt modelId="{230A6678-442B-4C07-9F48-6C0FF610BD23}" type="pres">
      <dgm:prSet presAssocID="{C5EEDD3D-3B58-4E84-92AA-74E78291C0BF}" presName="hierRoot2" presStyleCnt="0">
        <dgm:presLayoutVars>
          <dgm:hierBranch val="init"/>
        </dgm:presLayoutVars>
      </dgm:prSet>
      <dgm:spPr/>
    </dgm:pt>
    <dgm:pt modelId="{0DC2EA8E-397C-4C2D-8308-C63C3B866214}" type="pres">
      <dgm:prSet presAssocID="{C5EEDD3D-3B58-4E84-92AA-74E78291C0BF}" presName="rootComposite" presStyleCnt="0"/>
      <dgm:spPr/>
    </dgm:pt>
    <dgm:pt modelId="{4FE0C071-DA2B-4C8D-8319-9308FBFB7F69}" type="pres">
      <dgm:prSet presAssocID="{C5EEDD3D-3B58-4E84-92AA-74E78291C0BF}" presName="rootText" presStyleLbl="node4" presStyleIdx="13" presStyleCnt="30" custScaleX="136035" custScaleY="157550">
        <dgm:presLayoutVars>
          <dgm:chPref val="3"/>
        </dgm:presLayoutVars>
      </dgm:prSet>
      <dgm:spPr>
        <a:prstGeom prst="flowChartConnector">
          <a:avLst/>
        </a:prstGeom>
      </dgm:spPr>
    </dgm:pt>
    <dgm:pt modelId="{D81EFBA1-54F1-42DA-B571-8C6D4E0BDA73}" type="pres">
      <dgm:prSet presAssocID="{C5EEDD3D-3B58-4E84-92AA-74E78291C0BF}" presName="rootConnector" presStyleLbl="node4" presStyleIdx="13" presStyleCnt="30"/>
      <dgm:spPr/>
    </dgm:pt>
    <dgm:pt modelId="{E0F770A6-4D16-43B1-9337-44C3B95BC406}" type="pres">
      <dgm:prSet presAssocID="{C5EEDD3D-3B58-4E84-92AA-74E78291C0BF}" presName="hierChild4" presStyleCnt="0"/>
      <dgm:spPr/>
    </dgm:pt>
    <dgm:pt modelId="{3A9D814D-D9B1-463E-ADFF-5935EB435514}" type="pres">
      <dgm:prSet presAssocID="{C5EEDD3D-3B58-4E84-92AA-74E78291C0BF}" presName="hierChild5" presStyleCnt="0"/>
      <dgm:spPr/>
    </dgm:pt>
    <dgm:pt modelId="{23EDC1B7-9C94-4436-BD63-AFA58DCE09F4}" type="pres">
      <dgm:prSet presAssocID="{39254BA1-7806-4462-AD27-E7A7131A0287}" presName="Name37" presStyleLbl="parChTrans1D4" presStyleIdx="14" presStyleCnt="30"/>
      <dgm:spPr/>
    </dgm:pt>
    <dgm:pt modelId="{85A7DD8C-B9F1-4440-9C82-AF5388C324F9}" type="pres">
      <dgm:prSet presAssocID="{D0B82A8F-0806-4603-A452-0F417A57BEA1}" presName="hierRoot2" presStyleCnt="0">
        <dgm:presLayoutVars>
          <dgm:hierBranch val="init"/>
        </dgm:presLayoutVars>
      </dgm:prSet>
      <dgm:spPr/>
    </dgm:pt>
    <dgm:pt modelId="{6847B32B-0946-4138-BE50-985150CFBDDB}" type="pres">
      <dgm:prSet presAssocID="{D0B82A8F-0806-4603-A452-0F417A57BEA1}" presName="rootComposite" presStyleCnt="0"/>
      <dgm:spPr/>
    </dgm:pt>
    <dgm:pt modelId="{03E78829-E2B2-40D0-9908-4F378A0B6DFF}" type="pres">
      <dgm:prSet presAssocID="{D0B82A8F-0806-4603-A452-0F417A57BEA1}" presName="rootText" presStyleLbl="node4" presStyleIdx="14" presStyleCnt="30">
        <dgm:presLayoutVars>
          <dgm:chPref val="3"/>
        </dgm:presLayoutVars>
      </dgm:prSet>
      <dgm:spPr>
        <a:prstGeom prst="flowChartConnector">
          <a:avLst/>
        </a:prstGeom>
      </dgm:spPr>
    </dgm:pt>
    <dgm:pt modelId="{13108607-041A-437F-97A0-3230A93D948B}" type="pres">
      <dgm:prSet presAssocID="{D0B82A8F-0806-4603-A452-0F417A57BEA1}" presName="rootConnector" presStyleLbl="node4" presStyleIdx="14" presStyleCnt="30"/>
      <dgm:spPr/>
    </dgm:pt>
    <dgm:pt modelId="{B843F5BF-C96F-4E59-BD00-981A97DC4BFA}" type="pres">
      <dgm:prSet presAssocID="{D0B82A8F-0806-4603-A452-0F417A57BEA1}" presName="hierChild4" presStyleCnt="0"/>
      <dgm:spPr/>
    </dgm:pt>
    <dgm:pt modelId="{DE23D46D-A665-4819-9624-A6CEEA1173AE}" type="pres">
      <dgm:prSet presAssocID="{D0B82A8F-0806-4603-A452-0F417A57BEA1}" presName="hierChild5" presStyleCnt="0"/>
      <dgm:spPr/>
    </dgm:pt>
    <dgm:pt modelId="{CE9E914F-5A74-424E-96B4-E40B9A6A12B2}" type="pres">
      <dgm:prSet presAssocID="{F028843C-E736-4A2D-88CA-D347872B4307}" presName="hierChild5" presStyleCnt="0"/>
      <dgm:spPr/>
    </dgm:pt>
    <dgm:pt modelId="{21ABFE0F-5A93-4D0E-942D-265B828420DD}" type="pres">
      <dgm:prSet presAssocID="{BDD22B1A-BBA6-4D58-959D-0EFAC6B43327}" presName="Name37" presStyleLbl="parChTrans1D4" presStyleIdx="15" presStyleCnt="30"/>
      <dgm:spPr/>
    </dgm:pt>
    <dgm:pt modelId="{719F931C-4315-47BA-9897-54E0487832A8}" type="pres">
      <dgm:prSet presAssocID="{3EC076B7-8E26-4D47-9EAD-D5C2E7A96719}" presName="hierRoot2" presStyleCnt="0">
        <dgm:presLayoutVars>
          <dgm:hierBranch val="init"/>
        </dgm:presLayoutVars>
      </dgm:prSet>
      <dgm:spPr/>
    </dgm:pt>
    <dgm:pt modelId="{BEC97093-93B7-457A-AFEE-B2F49AC66266}" type="pres">
      <dgm:prSet presAssocID="{3EC076B7-8E26-4D47-9EAD-D5C2E7A96719}" presName="rootComposite" presStyleCnt="0"/>
      <dgm:spPr/>
    </dgm:pt>
    <dgm:pt modelId="{75944034-5E97-4280-B033-4B433DF5E327}" type="pres">
      <dgm:prSet presAssocID="{3EC076B7-8E26-4D47-9EAD-D5C2E7A96719}" presName="rootText" presStyleLbl="node4" presStyleIdx="15" presStyleCnt="30">
        <dgm:presLayoutVars>
          <dgm:chPref val="3"/>
        </dgm:presLayoutVars>
      </dgm:prSet>
      <dgm:spPr>
        <a:prstGeom prst="flowChartConnector">
          <a:avLst/>
        </a:prstGeom>
      </dgm:spPr>
    </dgm:pt>
    <dgm:pt modelId="{B0ED419D-BDB7-4945-9C27-76C65E878AAB}" type="pres">
      <dgm:prSet presAssocID="{3EC076B7-8E26-4D47-9EAD-D5C2E7A96719}" presName="rootConnector" presStyleLbl="node4" presStyleIdx="15" presStyleCnt="30"/>
      <dgm:spPr/>
    </dgm:pt>
    <dgm:pt modelId="{B8160712-840D-4751-A9E3-D84D4D5CD149}" type="pres">
      <dgm:prSet presAssocID="{3EC076B7-8E26-4D47-9EAD-D5C2E7A96719}" presName="hierChild4" presStyleCnt="0"/>
      <dgm:spPr/>
    </dgm:pt>
    <dgm:pt modelId="{AE88BC5D-A2ED-4772-8808-6D86C1C220F1}" type="pres">
      <dgm:prSet presAssocID="{BD80B841-2C28-45D8-BFFB-99D3718E9ADC}" presName="Name37" presStyleLbl="parChTrans1D4" presStyleIdx="16" presStyleCnt="30"/>
      <dgm:spPr/>
    </dgm:pt>
    <dgm:pt modelId="{02E6CC03-1F86-4E27-91AA-834557F4E839}" type="pres">
      <dgm:prSet presAssocID="{1DFAB263-ACA9-436A-9C66-3BA591A9F363}" presName="hierRoot2" presStyleCnt="0">
        <dgm:presLayoutVars>
          <dgm:hierBranch val="init"/>
        </dgm:presLayoutVars>
      </dgm:prSet>
      <dgm:spPr/>
    </dgm:pt>
    <dgm:pt modelId="{67FCC828-5E97-4ABD-AE70-759C93BA0AF9}" type="pres">
      <dgm:prSet presAssocID="{1DFAB263-ACA9-436A-9C66-3BA591A9F363}" presName="rootComposite" presStyleCnt="0"/>
      <dgm:spPr/>
    </dgm:pt>
    <dgm:pt modelId="{CC9C95D6-BAF8-4020-BFC3-01BB5E97CD23}" type="pres">
      <dgm:prSet presAssocID="{1DFAB263-ACA9-436A-9C66-3BA591A9F363}" presName="rootText" presStyleLbl="node4" presStyleIdx="16" presStyleCnt="30" custScaleX="136035" custScaleY="157550">
        <dgm:presLayoutVars>
          <dgm:chPref val="3"/>
        </dgm:presLayoutVars>
      </dgm:prSet>
      <dgm:spPr>
        <a:prstGeom prst="flowChartConnector">
          <a:avLst/>
        </a:prstGeom>
      </dgm:spPr>
    </dgm:pt>
    <dgm:pt modelId="{E9173E50-9213-4863-B0CB-8B2E60FD2638}" type="pres">
      <dgm:prSet presAssocID="{1DFAB263-ACA9-436A-9C66-3BA591A9F363}" presName="rootConnector" presStyleLbl="node4" presStyleIdx="16" presStyleCnt="30"/>
      <dgm:spPr/>
    </dgm:pt>
    <dgm:pt modelId="{13393372-8739-4EDF-A54F-F8846980645E}" type="pres">
      <dgm:prSet presAssocID="{1DFAB263-ACA9-436A-9C66-3BA591A9F363}" presName="hierChild4" presStyleCnt="0"/>
      <dgm:spPr/>
    </dgm:pt>
    <dgm:pt modelId="{C27FC86E-423E-440D-9FAF-F4464B09B61D}" type="pres">
      <dgm:prSet presAssocID="{1DFAB263-ACA9-436A-9C66-3BA591A9F363}" presName="hierChild5" presStyleCnt="0"/>
      <dgm:spPr/>
    </dgm:pt>
    <dgm:pt modelId="{C2594539-E204-4172-9114-693A5CF844B2}" type="pres">
      <dgm:prSet presAssocID="{833339FA-618D-490F-835F-0FB07CE7E5A7}" presName="Name37" presStyleLbl="parChTrans1D4" presStyleIdx="17" presStyleCnt="30"/>
      <dgm:spPr/>
    </dgm:pt>
    <dgm:pt modelId="{02AD20A3-17F8-471B-AB59-86B9DB9527C6}" type="pres">
      <dgm:prSet presAssocID="{35775E9C-3DCD-4B6F-A43A-B166EE8777A1}" presName="hierRoot2" presStyleCnt="0">
        <dgm:presLayoutVars>
          <dgm:hierBranch val="init"/>
        </dgm:presLayoutVars>
      </dgm:prSet>
      <dgm:spPr/>
    </dgm:pt>
    <dgm:pt modelId="{E3A501F3-8116-446E-BCB1-29F9D2CB86FB}" type="pres">
      <dgm:prSet presAssocID="{35775E9C-3DCD-4B6F-A43A-B166EE8777A1}" presName="rootComposite" presStyleCnt="0"/>
      <dgm:spPr/>
    </dgm:pt>
    <dgm:pt modelId="{AE4B47A1-8612-4552-9FFA-79BACA479E23}" type="pres">
      <dgm:prSet presAssocID="{35775E9C-3DCD-4B6F-A43A-B166EE8777A1}" presName="rootText" presStyleLbl="node4" presStyleIdx="17" presStyleCnt="30">
        <dgm:presLayoutVars>
          <dgm:chPref val="3"/>
        </dgm:presLayoutVars>
      </dgm:prSet>
      <dgm:spPr>
        <a:prstGeom prst="flowChartConnector">
          <a:avLst/>
        </a:prstGeom>
      </dgm:spPr>
    </dgm:pt>
    <dgm:pt modelId="{355EDB69-CF64-4CB9-97A3-BF43FD81B4EC}" type="pres">
      <dgm:prSet presAssocID="{35775E9C-3DCD-4B6F-A43A-B166EE8777A1}" presName="rootConnector" presStyleLbl="node4" presStyleIdx="17" presStyleCnt="30"/>
      <dgm:spPr/>
    </dgm:pt>
    <dgm:pt modelId="{701475CB-26D7-4339-AF24-ABF7298B55E5}" type="pres">
      <dgm:prSet presAssocID="{35775E9C-3DCD-4B6F-A43A-B166EE8777A1}" presName="hierChild4" presStyleCnt="0"/>
      <dgm:spPr/>
    </dgm:pt>
    <dgm:pt modelId="{BA9DA125-AD34-4D72-800E-8DF5EF4C8923}" type="pres">
      <dgm:prSet presAssocID="{35775E9C-3DCD-4B6F-A43A-B166EE8777A1}" presName="hierChild5" presStyleCnt="0"/>
      <dgm:spPr/>
    </dgm:pt>
    <dgm:pt modelId="{0765C2F2-B7F4-4A4F-90E6-72AD238C6881}" type="pres">
      <dgm:prSet presAssocID="{3EC076B7-8E26-4D47-9EAD-D5C2E7A96719}" presName="hierChild5" presStyleCnt="0"/>
      <dgm:spPr/>
    </dgm:pt>
    <dgm:pt modelId="{9738A51C-FA5E-4212-A35F-F8F56769FA3B}" type="pres">
      <dgm:prSet presAssocID="{12DFD664-4566-45B3-B2B7-22C7F0FD952A}" presName="hierChild5" presStyleCnt="0"/>
      <dgm:spPr/>
    </dgm:pt>
    <dgm:pt modelId="{A8FC6812-FC61-4577-963B-CA65DDF0F662}" type="pres">
      <dgm:prSet presAssocID="{ACA92291-CE44-424F-A362-F70098558B02}" presName="hierChild5" presStyleCnt="0"/>
      <dgm:spPr/>
    </dgm:pt>
    <dgm:pt modelId="{95DAAB9B-C427-4563-AE5A-DAC6CBC88B77}" type="pres">
      <dgm:prSet presAssocID="{C8D9BA5F-7A15-4A11-A71F-2667B88CE8C1}" presName="Name37" presStyleLbl="parChTrans1D2" presStyleIdx="1" presStyleCnt="2"/>
      <dgm:spPr/>
    </dgm:pt>
    <dgm:pt modelId="{306E25C6-C3E1-4E0C-A5CE-6E7A3FC52CDE}" type="pres">
      <dgm:prSet presAssocID="{75C41F15-5BA9-45E9-8EED-B1873906C705}" presName="hierRoot2" presStyleCnt="0">
        <dgm:presLayoutVars>
          <dgm:hierBranch val="init"/>
        </dgm:presLayoutVars>
      </dgm:prSet>
      <dgm:spPr/>
    </dgm:pt>
    <dgm:pt modelId="{BB8C9687-253F-42A5-B377-E7D9D70ABDFE}" type="pres">
      <dgm:prSet presAssocID="{75C41F15-5BA9-45E9-8EED-B1873906C705}" presName="rootComposite" presStyleCnt="0"/>
      <dgm:spPr/>
    </dgm:pt>
    <dgm:pt modelId="{8F9F1E5F-934D-49DD-992F-2C07B21CC131}" type="pres">
      <dgm:prSet presAssocID="{75C41F15-5BA9-45E9-8EED-B1873906C705}" presName="rootText" presStyleLbl="node2" presStyleIdx="1" presStyleCnt="2">
        <dgm:presLayoutVars>
          <dgm:chPref val="3"/>
        </dgm:presLayoutVars>
      </dgm:prSet>
      <dgm:spPr/>
    </dgm:pt>
    <dgm:pt modelId="{D52A61C5-8066-4BE1-804C-E37F8D0FD5A2}" type="pres">
      <dgm:prSet presAssocID="{75C41F15-5BA9-45E9-8EED-B1873906C705}" presName="rootConnector" presStyleLbl="node2" presStyleIdx="1" presStyleCnt="2"/>
      <dgm:spPr/>
    </dgm:pt>
    <dgm:pt modelId="{B33D6C96-A55E-4377-80A2-C7813EE8EC30}" type="pres">
      <dgm:prSet presAssocID="{75C41F15-5BA9-45E9-8EED-B1873906C705}" presName="hierChild4" presStyleCnt="0"/>
      <dgm:spPr/>
    </dgm:pt>
    <dgm:pt modelId="{1F482A35-165E-420A-A992-69D44FF8A957}" type="pres">
      <dgm:prSet presAssocID="{9EB26CBE-0A77-4E28-94B4-02200405BE59}" presName="Name37" presStyleLbl="parChTrans1D3" presStyleIdx="2" presStyleCnt="4"/>
      <dgm:spPr/>
    </dgm:pt>
    <dgm:pt modelId="{714FF948-F860-4092-B123-44A2708F80D3}" type="pres">
      <dgm:prSet presAssocID="{A87F9492-AD32-44A5-AC26-886985E8CB57}" presName="hierRoot2" presStyleCnt="0">
        <dgm:presLayoutVars>
          <dgm:hierBranch val="init"/>
        </dgm:presLayoutVars>
      </dgm:prSet>
      <dgm:spPr/>
    </dgm:pt>
    <dgm:pt modelId="{CEBE0486-F6A8-4DF7-8230-6B996BC5F4F9}" type="pres">
      <dgm:prSet presAssocID="{A87F9492-AD32-44A5-AC26-886985E8CB57}" presName="rootComposite" presStyleCnt="0"/>
      <dgm:spPr/>
    </dgm:pt>
    <dgm:pt modelId="{43ACF214-DE11-4237-89B2-0CB48E7431CB}" type="pres">
      <dgm:prSet presAssocID="{A87F9492-AD32-44A5-AC26-886985E8CB57}" presName="rootText" presStyleLbl="node3" presStyleIdx="2" presStyleCnt="4">
        <dgm:presLayoutVars>
          <dgm:chPref val="3"/>
        </dgm:presLayoutVars>
      </dgm:prSet>
      <dgm:spPr/>
    </dgm:pt>
    <dgm:pt modelId="{380B6920-3732-4264-B65E-DD72C36E9E1B}" type="pres">
      <dgm:prSet presAssocID="{A87F9492-AD32-44A5-AC26-886985E8CB57}" presName="rootConnector" presStyleLbl="node3" presStyleIdx="2" presStyleCnt="4"/>
      <dgm:spPr/>
    </dgm:pt>
    <dgm:pt modelId="{180307C1-EF68-4B3D-9422-526F3CC0D8EA}" type="pres">
      <dgm:prSet presAssocID="{A87F9492-AD32-44A5-AC26-886985E8CB57}" presName="hierChild4" presStyleCnt="0"/>
      <dgm:spPr/>
    </dgm:pt>
    <dgm:pt modelId="{75904033-EF0F-4D98-B118-1B3DBD3CF2EB}" type="pres">
      <dgm:prSet presAssocID="{378B87E9-A789-475E-A1E1-A537E7FECBDA}" presName="Name37" presStyleLbl="parChTrans1D4" presStyleIdx="18" presStyleCnt="30"/>
      <dgm:spPr/>
    </dgm:pt>
    <dgm:pt modelId="{713535C1-0282-47DB-877F-D0096BAB08E5}" type="pres">
      <dgm:prSet presAssocID="{CEABE85E-D848-4B3C-ABC9-29EFE0FF68AB}" presName="hierRoot2" presStyleCnt="0">
        <dgm:presLayoutVars>
          <dgm:hierBranch val="init"/>
        </dgm:presLayoutVars>
      </dgm:prSet>
      <dgm:spPr/>
    </dgm:pt>
    <dgm:pt modelId="{1900AA78-DE43-4E2D-8C20-BD70455312D4}" type="pres">
      <dgm:prSet presAssocID="{CEABE85E-D848-4B3C-ABC9-29EFE0FF68AB}" presName="rootComposite" presStyleCnt="0"/>
      <dgm:spPr/>
    </dgm:pt>
    <dgm:pt modelId="{83407ED2-9C8C-4C53-B37C-C892B671C8EC}" type="pres">
      <dgm:prSet presAssocID="{CEABE85E-D848-4B3C-ABC9-29EFE0FF68AB}" presName="rootText" presStyleLbl="node4" presStyleIdx="18" presStyleCnt="30">
        <dgm:presLayoutVars>
          <dgm:chPref val="3"/>
        </dgm:presLayoutVars>
      </dgm:prSet>
      <dgm:spPr/>
    </dgm:pt>
    <dgm:pt modelId="{C0A53F57-0108-4A4F-82E0-C235084B76AB}" type="pres">
      <dgm:prSet presAssocID="{CEABE85E-D848-4B3C-ABC9-29EFE0FF68AB}" presName="rootConnector" presStyleLbl="node4" presStyleIdx="18" presStyleCnt="30"/>
      <dgm:spPr/>
    </dgm:pt>
    <dgm:pt modelId="{182F4558-30AC-4BBA-9D9D-56CB3D2B72F5}" type="pres">
      <dgm:prSet presAssocID="{CEABE85E-D848-4B3C-ABC9-29EFE0FF68AB}" presName="hierChild4" presStyleCnt="0"/>
      <dgm:spPr/>
    </dgm:pt>
    <dgm:pt modelId="{BCEA6378-4E35-4CA4-989C-31216F489C9E}" type="pres">
      <dgm:prSet presAssocID="{8225270B-B2B7-4E2F-8210-BBD2CEDF33E4}" presName="Name37" presStyleLbl="parChTrans1D4" presStyleIdx="19" presStyleCnt="30"/>
      <dgm:spPr/>
    </dgm:pt>
    <dgm:pt modelId="{DAC48D21-0E1E-4BA4-B68A-5B10372833EB}" type="pres">
      <dgm:prSet presAssocID="{466BC0A1-4D13-4BC1-855B-14E70666199B}" presName="hierRoot2" presStyleCnt="0">
        <dgm:presLayoutVars>
          <dgm:hierBranch val="init"/>
        </dgm:presLayoutVars>
      </dgm:prSet>
      <dgm:spPr/>
    </dgm:pt>
    <dgm:pt modelId="{F503DB58-DDAB-439A-A55E-D401512940F6}" type="pres">
      <dgm:prSet presAssocID="{466BC0A1-4D13-4BC1-855B-14E70666199B}" presName="rootComposite" presStyleCnt="0"/>
      <dgm:spPr/>
    </dgm:pt>
    <dgm:pt modelId="{5D3139ED-C822-464A-B182-CBA24EA8E773}" type="pres">
      <dgm:prSet presAssocID="{466BC0A1-4D13-4BC1-855B-14E70666199B}" presName="rootText" presStyleLbl="node4" presStyleIdx="19" presStyleCnt="30">
        <dgm:presLayoutVars>
          <dgm:chPref val="3"/>
        </dgm:presLayoutVars>
      </dgm:prSet>
      <dgm:spPr/>
    </dgm:pt>
    <dgm:pt modelId="{FB9AF5BB-9F5F-43C2-94A0-645E01F33135}" type="pres">
      <dgm:prSet presAssocID="{466BC0A1-4D13-4BC1-855B-14E70666199B}" presName="rootConnector" presStyleLbl="node4" presStyleIdx="19" presStyleCnt="30"/>
      <dgm:spPr/>
    </dgm:pt>
    <dgm:pt modelId="{7619EAE7-F2A9-4C3A-9D62-6B7B06233134}" type="pres">
      <dgm:prSet presAssocID="{466BC0A1-4D13-4BC1-855B-14E70666199B}" presName="hierChild4" presStyleCnt="0"/>
      <dgm:spPr/>
    </dgm:pt>
    <dgm:pt modelId="{243535B1-AA5B-47DB-8284-F3732FE96C9F}" type="pres">
      <dgm:prSet presAssocID="{466BC0A1-4D13-4BC1-855B-14E70666199B}" presName="hierChild5" presStyleCnt="0"/>
      <dgm:spPr/>
    </dgm:pt>
    <dgm:pt modelId="{26123967-58FE-4CBF-BE11-DDE5E382B8DE}" type="pres">
      <dgm:prSet presAssocID="{CEABE85E-D848-4B3C-ABC9-29EFE0FF68AB}" presName="hierChild5" presStyleCnt="0"/>
      <dgm:spPr/>
    </dgm:pt>
    <dgm:pt modelId="{814E8898-CB9A-4CB7-9F5A-7A49A0C3A22A}" type="pres">
      <dgm:prSet presAssocID="{0F20AB72-F610-42C4-A16F-AFE7FEF862B1}" presName="Name37" presStyleLbl="parChTrans1D4" presStyleIdx="20" presStyleCnt="30"/>
      <dgm:spPr/>
    </dgm:pt>
    <dgm:pt modelId="{52531651-1BDA-4286-A7C0-F2A5BDA424C9}" type="pres">
      <dgm:prSet presAssocID="{BB6C5AE6-E414-47FF-948A-62716495EB2A}" presName="hierRoot2" presStyleCnt="0">
        <dgm:presLayoutVars>
          <dgm:hierBranch val="init"/>
        </dgm:presLayoutVars>
      </dgm:prSet>
      <dgm:spPr/>
    </dgm:pt>
    <dgm:pt modelId="{03D538F1-C07A-4265-BBCC-65DAAA2A4261}" type="pres">
      <dgm:prSet presAssocID="{BB6C5AE6-E414-47FF-948A-62716495EB2A}" presName="rootComposite" presStyleCnt="0"/>
      <dgm:spPr/>
    </dgm:pt>
    <dgm:pt modelId="{DE661144-E1F1-4BF4-A1ED-29B7D49CCE41}" type="pres">
      <dgm:prSet presAssocID="{BB6C5AE6-E414-47FF-948A-62716495EB2A}" presName="rootText" presStyleLbl="node4" presStyleIdx="20" presStyleCnt="30">
        <dgm:presLayoutVars>
          <dgm:chPref val="3"/>
        </dgm:presLayoutVars>
      </dgm:prSet>
      <dgm:spPr/>
    </dgm:pt>
    <dgm:pt modelId="{4628E0EC-D287-4ADD-948B-4C01333A33AC}" type="pres">
      <dgm:prSet presAssocID="{BB6C5AE6-E414-47FF-948A-62716495EB2A}" presName="rootConnector" presStyleLbl="node4" presStyleIdx="20" presStyleCnt="30"/>
      <dgm:spPr/>
    </dgm:pt>
    <dgm:pt modelId="{D1AB2FD0-0C7E-49B3-BA42-6720EE3301B5}" type="pres">
      <dgm:prSet presAssocID="{BB6C5AE6-E414-47FF-948A-62716495EB2A}" presName="hierChild4" presStyleCnt="0"/>
      <dgm:spPr/>
    </dgm:pt>
    <dgm:pt modelId="{EC6D95B8-56E1-41A7-8D9B-49225F225A5B}" type="pres">
      <dgm:prSet presAssocID="{1C151444-0301-4848-B654-C3E0ADCE931E}" presName="Name37" presStyleLbl="parChTrans1D4" presStyleIdx="21" presStyleCnt="30"/>
      <dgm:spPr/>
    </dgm:pt>
    <dgm:pt modelId="{DBA3F321-1428-49FB-A99B-73CE2A27D221}" type="pres">
      <dgm:prSet presAssocID="{715FD63F-2263-4183-8A2A-FDDDC4E5FBA0}" presName="hierRoot2" presStyleCnt="0">
        <dgm:presLayoutVars>
          <dgm:hierBranch val="init"/>
        </dgm:presLayoutVars>
      </dgm:prSet>
      <dgm:spPr/>
    </dgm:pt>
    <dgm:pt modelId="{FC297334-1307-4E1F-B0A8-CB01B15A7DAA}" type="pres">
      <dgm:prSet presAssocID="{715FD63F-2263-4183-8A2A-FDDDC4E5FBA0}" presName="rootComposite" presStyleCnt="0"/>
      <dgm:spPr/>
    </dgm:pt>
    <dgm:pt modelId="{542A7BEA-9542-4E23-9945-E1FCC3C2D872}" type="pres">
      <dgm:prSet presAssocID="{715FD63F-2263-4183-8A2A-FDDDC4E5FBA0}" presName="rootText" presStyleLbl="node4" presStyleIdx="21" presStyleCnt="30">
        <dgm:presLayoutVars>
          <dgm:chPref val="3"/>
        </dgm:presLayoutVars>
      </dgm:prSet>
      <dgm:spPr/>
    </dgm:pt>
    <dgm:pt modelId="{0F9743BE-4CF8-42C9-922E-F49513471501}" type="pres">
      <dgm:prSet presAssocID="{715FD63F-2263-4183-8A2A-FDDDC4E5FBA0}" presName="rootConnector" presStyleLbl="node4" presStyleIdx="21" presStyleCnt="30"/>
      <dgm:spPr/>
    </dgm:pt>
    <dgm:pt modelId="{B822811D-973E-4E3F-80E9-F800842B953C}" type="pres">
      <dgm:prSet presAssocID="{715FD63F-2263-4183-8A2A-FDDDC4E5FBA0}" presName="hierChild4" presStyleCnt="0"/>
      <dgm:spPr/>
    </dgm:pt>
    <dgm:pt modelId="{638D878D-4FE5-4DCF-A48F-25A8F4D3E948}" type="pres">
      <dgm:prSet presAssocID="{715FD63F-2263-4183-8A2A-FDDDC4E5FBA0}" presName="hierChild5" presStyleCnt="0"/>
      <dgm:spPr/>
    </dgm:pt>
    <dgm:pt modelId="{E81AC87E-0009-4082-89E5-568C248E8115}" type="pres">
      <dgm:prSet presAssocID="{BB6C5AE6-E414-47FF-948A-62716495EB2A}" presName="hierChild5" presStyleCnt="0"/>
      <dgm:spPr/>
    </dgm:pt>
    <dgm:pt modelId="{42DFBDC9-5A34-470E-B666-18651F19893A}" type="pres">
      <dgm:prSet presAssocID="{F9DDB707-57C5-4D2F-A232-3E08397B6FAC}" presName="Name37" presStyleLbl="parChTrans1D4" presStyleIdx="22" presStyleCnt="30"/>
      <dgm:spPr/>
    </dgm:pt>
    <dgm:pt modelId="{A0B2C6F1-E6DB-4699-ABD9-DD4E6AD97A7F}" type="pres">
      <dgm:prSet presAssocID="{96934D90-0709-403B-BE9D-A9604436F791}" presName="hierRoot2" presStyleCnt="0">
        <dgm:presLayoutVars>
          <dgm:hierBranch val="init"/>
        </dgm:presLayoutVars>
      </dgm:prSet>
      <dgm:spPr/>
    </dgm:pt>
    <dgm:pt modelId="{DED31D97-8F79-4116-A697-5B34794AA261}" type="pres">
      <dgm:prSet presAssocID="{96934D90-0709-403B-BE9D-A9604436F791}" presName="rootComposite" presStyleCnt="0"/>
      <dgm:spPr/>
    </dgm:pt>
    <dgm:pt modelId="{1A01D709-98E7-42EA-83CF-876544AD936F}" type="pres">
      <dgm:prSet presAssocID="{96934D90-0709-403B-BE9D-A9604436F791}" presName="rootText" presStyleLbl="node4" presStyleIdx="22" presStyleCnt="30">
        <dgm:presLayoutVars>
          <dgm:chPref val="3"/>
        </dgm:presLayoutVars>
      </dgm:prSet>
      <dgm:spPr/>
    </dgm:pt>
    <dgm:pt modelId="{B06464D5-D174-4DC1-A005-5B5A2533126F}" type="pres">
      <dgm:prSet presAssocID="{96934D90-0709-403B-BE9D-A9604436F791}" presName="rootConnector" presStyleLbl="node4" presStyleIdx="22" presStyleCnt="30"/>
      <dgm:spPr/>
    </dgm:pt>
    <dgm:pt modelId="{B4B2A37E-5315-4B25-8BB9-09A0F39EA9D4}" type="pres">
      <dgm:prSet presAssocID="{96934D90-0709-403B-BE9D-A9604436F791}" presName="hierChild4" presStyleCnt="0"/>
      <dgm:spPr/>
    </dgm:pt>
    <dgm:pt modelId="{ECAD7D22-0D0A-4D4C-9B43-47F670BF65DC}" type="pres">
      <dgm:prSet presAssocID="{A05106CE-69E3-46F2-93CB-5C1DD09BB199}" presName="Name37" presStyleLbl="parChTrans1D4" presStyleIdx="23" presStyleCnt="30"/>
      <dgm:spPr/>
    </dgm:pt>
    <dgm:pt modelId="{733BB34D-7EBF-4F73-9FFB-DE852F26434B}" type="pres">
      <dgm:prSet presAssocID="{1173C82E-88D1-4EC4-85DF-B90D9A64A1A0}" presName="hierRoot2" presStyleCnt="0">
        <dgm:presLayoutVars>
          <dgm:hierBranch val="init"/>
        </dgm:presLayoutVars>
      </dgm:prSet>
      <dgm:spPr/>
    </dgm:pt>
    <dgm:pt modelId="{78B202A8-B505-43DF-BA80-FB9746A3C949}" type="pres">
      <dgm:prSet presAssocID="{1173C82E-88D1-4EC4-85DF-B90D9A64A1A0}" presName="rootComposite" presStyleCnt="0"/>
      <dgm:spPr/>
    </dgm:pt>
    <dgm:pt modelId="{6A77D4B2-C86B-463D-A2D5-28FCA7C7B086}" type="pres">
      <dgm:prSet presAssocID="{1173C82E-88D1-4EC4-85DF-B90D9A64A1A0}" presName="rootText" presStyleLbl="node4" presStyleIdx="23" presStyleCnt="30">
        <dgm:presLayoutVars>
          <dgm:chPref val="3"/>
        </dgm:presLayoutVars>
      </dgm:prSet>
      <dgm:spPr/>
    </dgm:pt>
    <dgm:pt modelId="{0D29C6E1-7782-4B35-BBC4-48AE1C025CE6}" type="pres">
      <dgm:prSet presAssocID="{1173C82E-88D1-4EC4-85DF-B90D9A64A1A0}" presName="rootConnector" presStyleLbl="node4" presStyleIdx="23" presStyleCnt="30"/>
      <dgm:spPr/>
    </dgm:pt>
    <dgm:pt modelId="{58172F2E-ACDB-42A0-96B6-03DFE94D36EA}" type="pres">
      <dgm:prSet presAssocID="{1173C82E-88D1-4EC4-85DF-B90D9A64A1A0}" presName="hierChild4" presStyleCnt="0"/>
      <dgm:spPr/>
    </dgm:pt>
    <dgm:pt modelId="{789CFF64-FB23-4731-91FC-95D210625CBA}" type="pres">
      <dgm:prSet presAssocID="{1173C82E-88D1-4EC4-85DF-B90D9A64A1A0}" presName="hierChild5" presStyleCnt="0"/>
      <dgm:spPr/>
    </dgm:pt>
    <dgm:pt modelId="{EB28FB18-9157-4C97-B368-D37841E2A2F9}" type="pres">
      <dgm:prSet presAssocID="{96934D90-0709-403B-BE9D-A9604436F791}" presName="hierChild5" presStyleCnt="0"/>
      <dgm:spPr/>
    </dgm:pt>
    <dgm:pt modelId="{404014CE-DCDF-4939-9247-CB76761DF629}" type="pres">
      <dgm:prSet presAssocID="{A87F9492-AD32-44A5-AC26-886985E8CB57}" presName="hierChild5" presStyleCnt="0"/>
      <dgm:spPr/>
    </dgm:pt>
    <dgm:pt modelId="{AC8B0A2E-015D-423B-89A3-2AFA6C6FD50A}" type="pres">
      <dgm:prSet presAssocID="{A888E58D-61F3-490C-9173-0E73C90816C2}" presName="Name37" presStyleLbl="parChTrans1D3" presStyleIdx="3" presStyleCnt="4"/>
      <dgm:spPr/>
    </dgm:pt>
    <dgm:pt modelId="{9EA5FE1F-F630-4EAD-9EE3-0AAA1305FD8B}" type="pres">
      <dgm:prSet presAssocID="{F1F7E292-A0E9-45C2-872F-FC650EA029BE}" presName="hierRoot2" presStyleCnt="0">
        <dgm:presLayoutVars>
          <dgm:hierBranch val="init"/>
        </dgm:presLayoutVars>
      </dgm:prSet>
      <dgm:spPr/>
    </dgm:pt>
    <dgm:pt modelId="{E6771101-9290-45E3-8524-9D59F32452AE}" type="pres">
      <dgm:prSet presAssocID="{F1F7E292-A0E9-45C2-872F-FC650EA029BE}" presName="rootComposite" presStyleCnt="0"/>
      <dgm:spPr/>
    </dgm:pt>
    <dgm:pt modelId="{88F8B669-5B33-41BF-BED7-3ED92BD18C70}" type="pres">
      <dgm:prSet presAssocID="{F1F7E292-A0E9-45C2-872F-FC650EA029BE}" presName="rootText" presStyleLbl="node3" presStyleIdx="3" presStyleCnt="4">
        <dgm:presLayoutVars>
          <dgm:chPref val="3"/>
        </dgm:presLayoutVars>
      </dgm:prSet>
      <dgm:spPr/>
    </dgm:pt>
    <dgm:pt modelId="{07EDEBEF-0F0B-483A-A7F7-997A2DF46032}" type="pres">
      <dgm:prSet presAssocID="{F1F7E292-A0E9-45C2-872F-FC650EA029BE}" presName="rootConnector" presStyleLbl="node3" presStyleIdx="3" presStyleCnt="4"/>
      <dgm:spPr/>
    </dgm:pt>
    <dgm:pt modelId="{F8410D6F-2F5A-4ACA-8394-A9444624ACB2}" type="pres">
      <dgm:prSet presAssocID="{F1F7E292-A0E9-45C2-872F-FC650EA029BE}" presName="hierChild4" presStyleCnt="0"/>
      <dgm:spPr/>
    </dgm:pt>
    <dgm:pt modelId="{8820C98A-4173-430E-939D-BA416EBC17EF}" type="pres">
      <dgm:prSet presAssocID="{D8BB5D18-EBA3-4E24-85E7-774B638AB693}" presName="Name37" presStyleLbl="parChTrans1D4" presStyleIdx="24" presStyleCnt="30"/>
      <dgm:spPr/>
    </dgm:pt>
    <dgm:pt modelId="{A53913FC-7020-4459-9669-5E90373A6535}" type="pres">
      <dgm:prSet presAssocID="{C64974F1-8C3A-443D-8CA3-256474E7A05F}" presName="hierRoot2" presStyleCnt="0">
        <dgm:presLayoutVars>
          <dgm:hierBranch val="init"/>
        </dgm:presLayoutVars>
      </dgm:prSet>
      <dgm:spPr/>
    </dgm:pt>
    <dgm:pt modelId="{97BA169C-F109-4534-A003-94F897481DB9}" type="pres">
      <dgm:prSet presAssocID="{C64974F1-8C3A-443D-8CA3-256474E7A05F}" presName="rootComposite" presStyleCnt="0"/>
      <dgm:spPr/>
    </dgm:pt>
    <dgm:pt modelId="{36713320-9C71-4C11-8150-E276D7E08560}" type="pres">
      <dgm:prSet presAssocID="{C64974F1-8C3A-443D-8CA3-256474E7A05F}" presName="rootText" presStyleLbl="node4" presStyleIdx="24" presStyleCnt="30">
        <dgm:presLayoutVars>
          <dgm:chPref val="3"/>
        </dgm:presLayoutVars>
      </dgm:prSet>
      <dgm:spPr/>
    </dgm:pt>
    <dgm:pt modelId="{405A2BDA-B5B4-4C9D-A017-EAF1D1E4C135}" type="pres">
      <dgm:prSet presAssocID="{C64974F1-8C3A-443D-8CA3-256474E7A05F}" presName="rootConnector" presStyleLbl="node4" presStyleIdx="24" presStyleCnt="30"/>
      <dgm:spPr/>
    </dgm:pt>
    <dgm:pt modelId="{B9BAA05D-51D0-43A2-B9D5-58798BF63AA6}" type="pres">
      <dgm:prSet presAssocID="{C64974F1-8C3A-443D-8CA3-256474E7A05F}" presName="hierChild4" presStyleCnt="0"/>
      <dgm:spPr/>
    </dgm:pt>
    <dgm:pt modelId="{AD9D44DA-17FB-4352-91B2-44A351CC8E3E}" type="pres">
      <dgm:prSet presAssocID="{D55183DC-8DD9-4405-A20F-0C29901460A3}" presName="Name37" presStyleLbl="parChTrans1D4" presStyleIdx="25" presStyleCnt="30"/>
      <dgm:spPr/>
    </dgm:pt>
    <dgm:pt modelId="{9B3F156A-01AA-40C9-B0D0-ED98351A45A9}" type="pres">
      <dgm:prSet presAssocID="{BC52579B-570C-4716-8281-C240BC3C7058}" presName="hierRoot2" presStyleCnt="0">
        <dgm:presLayoutVars>
          <dgm:hierBranch val="init"/>
        </dgm:presLayoutVars>
      </dgm:prSet>
      <dgm:spPr/>
    </dgm:pt>
    <dgm:pt modelId="{9F6CABEA-6D0F-4C3F-A0E0-1EB8E4743E06}" type="pres">
      <dgm:prSet presAssocID="{BC52579B-570C-4716-8281-C240BC3C7058}" presName="rootComposite" presStyleCnt="0"/>
      <dgm:spPr/>
    </dgm:pt>
    <dgm:pt modelId="{58AE54C5-430C-4C1B-B857-7314910C614C}" type="pres">
      <dgm:prSet presAssocID="{BC52579B-570C-4716-8281-C240BC3C7058}" presName="rootText" presStyleLbl="node4" presStyleIdx="25" presStyleCnt="30">
        <dgm:presLayoutVars>
          <dgm:chPref val="3"/>
        </dgm:presLayoutVars>
      </dgm:prSet>
      <dgm:spPr/>
    </dgm:pt>
    <dgm:pt modelId="{7EA43990-4D1D-487E-9585-69CF2390E1F4}" type="pres">
      <dgm:prSet presAssocID="{BC52579B-570C-4716-8281-C240BC3C7058}" presName="rootConnector" presStyleLbl="node4" presStyleIdx="25" presStyleCnt="30"/>
      <dgm:spPr/>
    </dgm:pt>
    <dgm:pt modelId="{DBBAA545-4CAB-486A-8279-591D0B5FFAE8}" type="pres">
      <dgm:prSet presAssocID="{BC52579B-570C-4716-8281-C240BC3C7058}" presName="hierChild4" presStyleCnt="0"/>
      <dgm:spPr/>
    </dgm:pt>
    <dgm:pt modelId="{6602A0EE-FC47-4292-8E76-562BE266D5C9}" type="pres">
      <dgm:prSet presAssocID="{BC52579B-570C-4716-8281-C240BC3C7058}" presName="hierChild5" presStyleCnt="0"/>
      <dgm:spPr/>
    </dgm:pt>
    <dgm:pt modelId="{BA8DBF31-7FCD-465E-8608-CB9642FB1302}" type="pres">
      <dgm:prSet presAssocID="{C64974F1-8C3A-443D-8CA3-256474E7A05F}" presName="hierChild5" presStyleCnt="0"/>
      <dgm:spPr/>
    </dgm:pt>
    <dgm:pt modelId="{A77C2C43-4900-4424-A74F-9519554802F6}" type="pres">
      <dgm:prSet presAssocID="{B1B55064-A1AF-4DA1-9DDF-1AF8A510A667}" presName="Name37" presStyleLbl="parChTrans1D4" presStyleIdx="26" presStyleCnt="30"/>
      <dgm:spPr/>
    </dgm:pt>
    <dgm:pt modelId="{CE35C2C3-3751-4AFF-A384-46D5B28FB2ED}" type="pres">
      <dgm:prSet presAssocID="{8FCEA366-CFF9-4A2F-B53C-6EF22491C6CF}" presName="hierRoot2" presStyleCnt="0">
        <dgm:presLayoutVars>
          <dgm:hierBranch val="init"/>
        </dgm:presLayoutVars>
      </dgm:prSet>
      <dgm:spPr/>
    </dgm:pt>
    <dgm:pt modelId="{E395DA9B-FDDE-42AA-A34E-656CBBF972B1}" type="pres">
      <dgm:prSet presAssocID="{8FCEA366-CFF9-4A2F-B53C-6EF22491C6CF}" presName="rootComposite" presStyleCnt="0"/>
      <dgm:spPr/>
    </dgm:pt>
    <dgm:pt modelId="{6391D1F8-830F-477F-BF75-A753CBE55F1B}" type="pres">
      <dgm:prSet presAssocID="{8FCEA366-CFF9-4A2F-B53C-6EF22491C6CF}" presName="rootText" presStyleLbl="node4" presStyleIdx="26" presStyleCnt="30">
        <dgm:presLayoutVars>
          <dgm:chPref val="3"/>
        </dgm:presLayoutVars>
      </dgm:prSet>
      <dgm:spPr/>
    </dgm:pt>
    <dgm:pt modelId="{6D185410-CFE0-460D-911D-FEDF1371AB3B}" type="pres">
      <dgm:prSet presAssocID="{8FCEA366-CFF9-4A2F-B53C-6EF22491C6CF}" presName="rootConnector" presStyleLbl="node4" presStyleIdx="26" presStyleCnt="30"/>
      <dgm:spPr/>
    </dgm:pt>
    <dgm:pt modelId="{8009632D-260E-4004-BFA1-304FF51EA7BE}" type="pres">
      <dgm:prSet presAssocID="{8FCEA366-CFF9-4A2F-B53C-6EF22491C6CF}" presName="hierChild4" presStyleCnt="0"/>
      <dgm:spPr/>
    </dgm:pt>
    <dgm:pt modelId="{EEF0404B-718F-4645-ACAB-1B77419A4D91}" type="pres">
      <dgm:prSet presAssocID="{5EED0065-5CC1-4918-9C73-506A4822E079}" presName="Name37" presStyleLbl="parChTrans1D4" presStyleIdx="27" presStyleCnt="30"/>
      <dgm:spPr/>
    </dgm:pt>
    <dgm:pt modelId="{8CE216E6-1F5C-450E-95B7-BE290AD3AE93}" type="pres">
      <dgm:prSet presAssocID="{813110FC-991E-43AC-8964-0FD02480F37E}" presName="hierRoot2" presStyleCnt="0">
        <dgm:presLayoutVars>
          <dgm:hierBranch val="init"/>
        </dgm:presLayoutVars>
      </dgm:prSet>
      <dgm:spPr/>
    </dgm:pt>
    <dgm:pt modelId="{E71DF354-E6B1-4B45-B1F4-7DB8DBC5372B}" type="pres">
      <dgm:prSet presAssocID="{813110FC-991E-43AC-8964-0FD02480F37E}" presName="rootComposite" presStyleCnt="0"/>
      <dgm:spPr/>
    </dgm:pt>
    <dgm:pt modelId="{F780DF2E-7124-4D67-B150-18A86A5263AA}" type="pres">
      <dgm:prSet presAssocID="{813110FC-991E-43AC-8964-0FD02480F37E}" presName="rootText" presStyleLbl="node4" presStyleIdx="27" presStyleCnt="30">
        <dgm:presLayoutVars>
          <dgm:chPref val="3"/>
        </dgm:presLayoutVars>
      </dgm:prSet>
      <dgm:spPr/>
    </dgm:pt>
    <dgm:pt modelId="{DAD9356A-FFE1-451C-B5EE-849924BD7D6A}" type="pres">
      <dgm:prSet presAssocID="{813110FC-991E-43AC-8964-0FD02480F37E}" presName="rootConnector" presStyleLbl="node4" presStyleIdx="27" presStyleCnt="30"/>
      <dgm:spPr/>
    </dgm:pt>
    <dgm:pt modelId="{F48108D2-780F-4BD7-A056-CB7735A35F66}" type="pres">
      <dgm:prSet presAssocID="{813110FC-991E-43AC-8964-0FD02480F37E}" presName="hierChild4" presStyleCnt="0"/>
      <dgm:spPr/>
    </dgm:pt>
    <dgm:pt modelId="{97FDE795-92C4-442A-B874-0396F873DD30}" type="pres">
      <dgm:prSet presAssocID="{813110FC-991E-43AC-8964-0FD02480F37E}" presName="hierChild5" presStyleCnt="0"/>
      <dgm:spPr/>
    </dgm:pt>
    <dgm:pt modelId="{2D59D843-B989-4C45-976D-FDCC204F6308}" type="pres">
      <dgm:prSet presAssocID="{8FCEA366-CFF9-4A2F-B53C-6EF22491C6CF}" presName="hierChild5" presStyleCnt="0"/>
      <dgm:spPr/>
    </dgm:pt>
    <dgm:pt modelId="{38501201-6003-4E9C-9F70-19450ED30B0A}" type="pres">
      <dgm:prSet presAssocID="{0EA4BC0A-D2F5-498B-A77F-2998B5EE1760}" presName="Name37" presStyleLbl="parChTrans1D4" presStyleIdx="28" presStyleCnt="30"/>
      <dgm:spPr/>
    </dgm:pt>
    <dgm:pt modelId="{F09EC3B3-B38E-4422-9A58-264E6960ABFF}" type="pres">
      <dgm:prSet presAssocID="{32E8D225-6EF3-440E-835E-A30405CA8B4F}" presName="hierRoot2" presStyleCnt="0">
        <dgm:presLayoutVars>
          <dgm:hierBranch val="init"/>
        </dgm:presLayoutVars>
      </dgm:prSet>
      <dgm:spPr/>
    </dgm:pt>
    <dgm:pt modelId="{5D86B6A6-D298-4464-B13C-159160D640C1}" type="pres">
      <dgm:prSet presAssocID="{32E8D225-6EF3-440E-835E-A30405CA8B4F}" presName="rootComposite" presStyleCnt="0"/>
      <dgm:spPr/>
    </dgm:pt>
    <dgm:pt modelId="{16D33AEF-CEF2-4B9F-8C49-87B8F19BC38C}" type="pres">
      <dgm:prSet presAssocID="{32E8D225-6EF3-440E-835E-A30405CA8B4F}" presName="rootText" presStyleLbl="node4" presStyleIdx="28" presStyleCnt="30">
        <dgm:presLayoutVars>
          <dgm:chPref val="3"/>
        </dgm:presLayoutVars>
      </dgm:prSet>
      <dgm:spPr/>
    </dgm:pt>
    <dgm:pt modelId="{F876A30A-59E0-4879-AF3F-7EC29CA3C5AE}" type="pres">
      <dgm:prSet presAssocID="{32E8D225-6EF3-440E-835E-A30405CA8B4F}" presName="rootConnector" presStyleLbl="node4" presStyleIdx="28" presStyleCnt="30"/>
      <dgm:spPr/>
    </dgm:pt>
    <dgm:pt modelId="{A6E1BD79-CC52-4130-BEDC-6C0BDC128F5C}" type="pres">
      <dgm:prSet presAssocID="{32E8D225-6EF3-440E-835E-A30405CA8B4F}" presName="hierChild4" presStyleCnt="0"/>
      <dgm:spPr/>
    </dgm:pt>
    <dgm:pt modelId="{B26FFF61-03FD-441C-8335-FDB676738336}" type="pres">
      <dgm:prSet presAssocID="{02215514-2106-45FB-85B4-D5699CF6B4B1}" presName="Name37" presStyleLbl="parChTrans1D4" presStyleIdx="29" presStyleCnt="30"/>
      <dgm:spPr/>
    </dgm:pt>
    <dgm:pt modelId="{5A59AE86-5C49-48B9-87B3-C755621B4E61}" type="pres">
      <dgm:prSet presAssocID="{ACC570D1-9301-413E-A77F-367B80A36F1E}" presName="hierRoot2" presStyleCnt="0">
        <dgm:presLayoutVars>
          <dgm:hierBranch val="init"/>
        </dgm:presLayoutVars>
      </dgm:prSet>
      <dgm:spPr/>
    </dgm:pt>
    <dgm:pt modelId="{81BE367C-0806-47F9-9A4D-787400B74587}" type="pres">
      <dgm:prSet presAssocID="{ACC570D1-9301-413E-A77F-367B80A36F1E}" presName="rootComposite" presStyleCnt="0"/>
      <dgm:spPr/>
    </dgm:pt>
    <dgm:pt modelId="{4A8EEED8-82AF-4C7E-9FB4-19B590127995}" type="pres">
      <dgm:prSet presAssocID="{ACC570D1-9301-413E-A77F-367B80A36F1E}" presName="rootText" presStyleLbl="node4" presStyleIdx="29" presStyleCnt="30">
        <dgm:presLayoutVars>
          <dgm:chPref val="3"/>
        </dgm:presLayoutVars>
      </dgm:prSet>
      <dgm:spPr/>
    </dgm:pt>
    <dgm:pt modelId="{C043ECB4-4A05-4FA3-AFB3-CA791FCAC30C}" type="pres">
      <dgm:prSet presAssocID="{ACC570D1-9301-413E-A77F-367B80A36F1E}" presName="rootConnector" presStyleLbl="node4" presStyleIdx="29" presStyleCnt="30"/>
      <dgm:spPr/>
    </dgm:pt>
    <dgm:pt modelId="{8455DE69-73A4-47A6-96EA-CF8491A63E9D}" type="pres">
      <dgm:prSet presAssocID="{ACC570D1-9301-413E-A77F-367B80A36F1E}" presName="hierChild4" presStyleCnt="0"/>
      <dgm:spPr/>
    </dgm:pt>
    <dgm:pt modelId="{761B629D-D17B-4E16-A301-DEBABCF4F225}" type="pres">
      <dgm:prSet presAssocID="{ACC570D1-9301-413E-A77F-367B80A36F1E}" presName="hierChild5" presStyleCnt="0"/>
      <dgm:spPr/>
    </dgm:pt>
    <dgm:pt modelId="{1917B33D-44E9-4A82-807C-1BACFA8F5576}" type="pres">
      <dgm:prSet presAssocID="{32E8D225-6EF3-440E-835E-A30405CA8B4F}" presName="hierChild5" presStyleCnt="0"/>
      <dgm:spPr/>
    </dgm:pt>
    <dgm:pt modelId="{E579CD08-03D1-4AC6-845A-EB688F80FF6A}" type="pres">
      <dgm:prSet presAssocID="{F1F7E292-A0E9-45C2-872F-FC650EA029BE}" presName="hierChild5" presStyleCnt="0"/>
      <dgm:spPr/>
    </dgm:pt>
    <dgm:pt modelId="{ED3BD874-7933-4550-B6F5-D5A3AB21AB55}" type="pres">
      <dgm:prSet presAssocID="{75C41F15-5BA9-45E9-8EED-B1873906C705}" presName="hierChild5" presStyleCnt="0"/>
      <dgm:spPr/>
    </dgm:pt>
    <dgm:pt modelId="{82349857-F12E-44E5-998A-D775C0E5C1B2}" type="pres">
      <dgm:prSet presAssocID="{9CB21AC1-8AC9-4857-AAE8-ACD012B6C15D}" presName="hierChild3" presStyleCnt="0"/>
      <dgm:spPr/>
    </dgm:pt>
  </dgm:ptLst>
  <dgm:cxnLst>
    <dgm:cxn modelId="{BB125C00-274C-4EF3-BB2B-A4A8E7A9E89E}" type="presOf" srcId="{C64974F1-8C3A-443D-8CA3-256474E7A05F}" destId="{405A2BDA-B5B4-4C9D-A017-EAF1D1E4C135}" srcOrd="1" destOrd="0" presId="urn:microsoft.com/office/officeart/2005/8/layout/orgChart1"/>
    <dgm:cxn modelId="{C87A6F01-F2C3-48E8-830B-3E38D3AB3A74}" srcId="{9CB21AC1-8AC9-4857-AAE8-ACD012B6C15D}" destId="{ACA92291-CE44-424F-A362-F70098558B02}" srcOrd="0" destOrd="0" parTransId="{414446AC-3249-47C7-97EB-447196833EFA}" sibTransId="{C3AF7518-C19E-410A-A570-3DB26528A574}"/>
    <dgm:cxn modelId="{B6AA2D03-9F3A-4DB7-AE40-0664A2177097}" type="presOf" srcId="{32E8D225-6EF3-440E-835E-A30405CA8B4F}" destId="{16D33AEF-CEF2-4B9F-8C49-87B8F19BC38C}" srcOrd="0" destOrd="0" presId="urn:microsoft.com/office/officeart/2005/8/layout/orgChart1"/>
    <dgm:cxn modelId="{867BA503-04B7-42AF-8741-ADF4ABD0619B}" type="presOf" srcId="{F9DDB707-57C5-4D2F-A232-3E08397B6FAC}" destId="{42DFBDC9-5A34-470E-B666-18651F19893A}" srcOrd="0" destOrd="0" presId="urn:microsoft.com/office/officeart/2005/8/layout/orgChart1"/>
    <dgm:cxn modelId="{30661204-0C41-4BE8-927C-EC45A4A07659}" type="presOf" srcId="{47CBB91E-879A-43C5-84F5-6FD5F198A46F}" destId="{56E3286E-379E-4D2A-8387-1EE009DC6C62}" srcOrd="0" destOrd="0" presId="urn:microsoft.com/office/officeart/2005/8/layout/orgChart1"/>
    <dgm:cxn modelId="{C9C7DC04-C4A8-4217-9A97-95B06C819FFD}" srcId="{D616D3D6-A096-43FC-93D1-3559FBC69BAF}" destId="{6C2957DF-993D-428F-9CB1-9F521F8D1F9A}" srcOrd="1" destOrd="0" parTransId="{483C1D75-36EB-4C08-98B5-ABFF0003D789}" sibTransId="{2E370332-5DBB-4C8E-B6A2-DCF7769E56B9}"/>
    <dgm:cxn modelId="{276A2C05-A0EF-451F-9425-2256325A8D7A}" type="presOf" srcId="{61EBBE01-9D24-49AB-A365-E3CD720778B3}" destId="{EFEB9895-F876-40B5-8882-6465977D3962}" srcOrd="0" destOrd="0" presId="urn:microsoft.com/office/officeart/2005/8/layout/orgChart1"/>
    <dgm:cxn modelId="{9E5F5305-9F23-4C76-B8D1-157C3746CFDF}" type="presOf" srcId="{367371A2-E73C-406E-83C8-0970435C176A}" destId="{26B383B6-A146-4ACB-8084-16D2A8BD90CF}" srcOrd="0" destOrd="0" presId="urn:microsoft.com/office/officeart/2005/8/layout/orgChart1"/>
    <dgm:cxn modelId="{93F48508-ED27-4E36-B413-EFB219D18251}" type="presOf" srcId="{BB6C5AE6-E414-47FF-948A-62716495EB2A}" destId="{4628E0EC-D287-4ADD-948B-4C01333A33AC}" srcOrd="1" destOrd="0" presId="urn:microsoft.com/office/officeart/2005/8/layout/orgChart1"/>
    <dgm:cxn modelId="{3E3C590F-8680-4D0A-8BAF-4BBB083D2619}" type="presOf" srcId="{367371A2-E73C-406E-83C8-0970435C176A}" destId="{DA61646E-327F-46D5-A33E-6CB6CC6777BD}" srcOrd="1" destOrd="0" presId="urn:microsoft.com/office/officeart/2005/8/layout/orgChart1"/>
    <dgm:cxn modelId="{8818A60F-42C0-443E-B002-EF9C3295461B}" type="presOf" srcId="{F1F7E292-A0E9-45C2-872F-FC650EA029BE}" destId="{07EDEBEF-0F0B-483A-A7F7-997A2DF46032}" srcOrd="1" destOrd="0" presId="urn:microsoft.com/office/officeart/2005/8/layout/orgChart1"/>
    <dgm:cxn modelId="{454C1C10-6401-4B92-AF4C-23D5F04914EC}" srcId="{A87F9492-AD32-44A5-AC26-886985E8CB57}" destId="{96934D90-0709-403B-BE9D-A9604436F791}" srcOrd="2" destOrd="0" parTransId="{F9DDB707-57C5-4D2F-A232-3E08397B6FAC}" sibTransId="{D07B5BCE-2F2F-47B2-85C6-E502F203C33C}"/>
    <dgm:cxn modelId="{A6804510-7DE8-4F20-994A-D65471F55AD2}" type="presOf" srcId="{C5EEDD3D-3B58-4E84-92AA-74E78291C0BF}" destId="{D81EFBA1-54F1-42DA-B571-8C6D4E0BDA73}" srcOrd="1" destOrd="0" presId="urn:microsoft.com/office/officeart/2005/8/layout/orgChart1"/>
    <dgm:cxn modelId="{E9F85910-8737-43D2-81BC-14B3F1022B29}" type="presOf" srcId="{35775E9C-3DCD-4B6F-A43A-B166EE8777A1}" destId="{355EDB69-CF64-4CB9-97A3-BF43FD81B4EC}" srcOrd="1" destOrd="0" presId="urn:microsoft.com/office/officeart/2005/8/layout/orgChart1"/>
    <dgm:cxn modelId="{5C2AEC10-8E8E-4A59-9A89-DB89885E0C4D}" type="presOf" srcId="{ACC570D1-9301-413E-A77F-367B80A36F1E}" destId="{C043ECB4-4A05-4FA3-AFB3-CA791FCAC30C}" srcOrd="1" destOrd="0" presId="urn:microsoft.com/office/officeart/2005/8/layout/orgChart1"/>
    <dgm:cxn modelId="{B1D8FC11-DE74-46A1-9CDC-43D0BF677888}" type="presOf" srcId="{F0BF6505-41AB-4472-97E8-5A2BCCEFD97B}" destId="{0111036B-7EAB-4C2D-8C3B-40A42DC38488}" srcOrd="1" destOrd="0" presId="urn:microsoft.com/office/officeart/2005/8/layout/orgChart1"/>
    <dgm:cxn modelId="{6D91BD14-135D-42FB-A387-AF4D4CA7C427}" type="presOf" srcId="{5EED0065-5CC1-4918-9C73-506A4822E079}" destId="{EEF0404B-718F-4645-ACAB-1B77419A4D91}" srcOrd="0" destOrd="0" presId="urn:microsoft.com/office/officeart/2005/8/layout/orgChart1"/>
    <dgm:cxn modelId="{0DFA5B16-76C5-4BB3-9FBF-AB6285EFF21A}" srcId="{F028843C-E736-4A2D-88CA-D347872B4307}" destId="{C5EEDD3D-3B58-4E84-92AA-74E78291C0BF}" srcOrd="0" destOrd="0" parTransId="{9B3739BD-FFA5-4295-8F94-729E4751F4BA}" sibTransId="{452F6463-ED81-411A-A1C3-0E94D49F7E4E}"/>
    <dgm:cxn modelId="{DC064F16-D7A8-4954-B805-25CAA329CD37}" type="presOf" srcId="{414446AC-3249-47C7-97EB-447196833EFA}" destId="{05E5FBED-1188-4DA5-8351-5B5D753B0ECE}" srcOrd="0" destOrd="0" presId="urn:microsoft.com/office/officeart/2005/8/layout/orgChart1"/>
    <dgm:cxn modelId="{E3D3EC17-B8DF-468B-9CF2-B02062BAA2F0}" type="presOf" srcId="{BD80B841-2C28-45D8-BFFB-99D3718E9ADC}" destId="{AE88BC5D-A2ED-4772-8808-6D86C1C220F1}" srcOrd="0" destOrd="0" presId="urn:microsoft.com/office/officeart/2005/8/layout/orgChart1"/>
    <dgm:cxn modelId="{51046D1A-BAEB-4B9B-AB01-5117EE025261}" type="presOf" srcId="{3C485BC8-8D90-4B6A-B8C8-1CCB0F5AC7FD}" destId="{70CD3EFE-764B-45E4-8833-BC5746EB8209}" srcOrd="1" destOrd="0" presId="urn:microsoft.com/office/officeart/2005/8/layout/orgChart1"/>
    <dgm:cxn modelId="{61B69D1A-EAB8-4113-A38E-EEB5232212FB}" type="presOf" srcId="{61EBBE01-9D24-49AB-A365-E3CD720778B3}" destId="{594820CB-3312-40EE-93C7-763BB80C000B}" srcOrd="1" destOrd="0" presId="urn:microsoft.com/office/officeart/2005/8/layout/orgChart1"/>
    <dgm:cxn modelId="{B8747D1B-032D-4C2D-9D80-4D0D38D0C464}" srcId="{96934D90-0709-403B-BE9D-A9604436F791}" destId="{1173C82E-88D1-4EC4-85DF-B90D9A64A1A0}" srcOrd="0" destOrd="0" parTransId="{A05106CE-69E3-46F2-93CB-5C1DD09BB199}" sibTransId="{287BAA5E-93AF-42B0-8B0C-926E8BF38FDB}"/>
    <dgm:cxn modelId="{6C9DD21C-C056-440A-B97A-5C6832651407}" type="presOf" srcId="{BDD22B1A-BBA6-4D58-959D-0EFAC6B43327}" destId="{21ABFE0F-5A93-4D0E-942D-265B828420DD}" srcOrd="0" destOrd="0" presId="urn:microsoft.com/office/officeart/2005/8/layout/orgChart1"/>
    <dgm:cxn modelId="{F384551D-C29C-4F32-B6FD-82B6535C0583}" type="presOf" srcId="{A519EB42-8DB9-4136-9C69-0DBEE596CF30}" destId="{B7271CCB-33DE-42BF-AAFF-39D4F8194383}" srcOrd="0" destOrd="0" presId="urn:microsoft.com/office/officeart/2005/8/layout/orgChart1"/>
    <dgm:cxn modelId="{598AAE1D-A552-42F8-9B12-2F3EF2E25660}" type="presOf" srcId="{813110FC-991E-43AC-8964-0FD02480F37E}" destId="{F780DF2E-7124-4D67-B150-18A86A5263AA}" srcOrd="0" destOrd="0" presId="urn:microsoft.com/office/officeart/2005/8/layout/orgChart1"/>
    <dgm:cxn modelId="{1A9FDA1D-F33C-4EF9-A808-2CCCCA2E8236}" type="presOf" srcId="{3EC076B7-8E26-4D47-9EAD-D5C2E7A96719}" destId="{B0ED419D-BDB7-4945-9C27-76C65E878AAB}" srcOrd="1" destOrd="0" presId="urn:microsoft.com/office/officeart/2005/8/layout/orgChart1"/>
    <dgm:cxn modelId="{CAA6D621-F7FE-4477-A458-57E5B775EBCB}" type="presOf" srcId="{D616D3D6-A096-43FC-93D1-3559FBC69BAF}" destId="{5DC9A615-8FC2-4A75-A71B-E5C3D9DCD957}" srcOrd="0" destOrd="0" presId="urn:microsoft.com/office/officeart/2005/8/layout/orgChart1"/>
    <dgm:cxn modelId="{9286E522-B9AB-44E3-A07C-86F136BD6FD0}" type="presOf" srcId="{9CB21AC1-8AC9-4857-AAE8-ACD012B6C15D}" destId="{E24FF9CC-036A-47C0-9BE9-67BBD858EA06}" srcOrd="0" destOrd="0" presId="urn:microsoft.com/office/officeart/2005/8/layout/orgChart1"/>
    <dgm:cxn modelId="{8C4BF927-BBE8-45E9-9927-2FF15B57269E}" srcId="{75C41F15-5BA9-45E9-8EED-B1873906C705}" destId="{F1F7E292-A0E9-45C2-872F-FC650EA029BE}" srcOrd="1" destOrd="0" parTransId="{A888E58D-61F3-490C-9173-0E73C90816C2}" sibTransId="{F0C0D979-8403-4920-868D-C9DFE1C8271B}"/>
    <dgm:cxn modelId="{7165EC29-0592-4D19-AAFA-B37FCB18A99F}" type="presOf" srcId="{90908A8A-D307-45FB-BC5D-DE54244C12B2}" destId="{6538C3A9-D5EB-4F70-8694-20315DDE6980}" srcOrd="0" destOrd="0" presId="urn:microsoft.com/office/officeart/2005/8/layout/orgChart1"/>
    <dgm:cxn modelId="{0DFD052A-835F-417F-8263-D10BAD275552}" type="presOf" srcId="{C85580BA-37F3-4434-A741-463DA1D5FB6B}" destId="{DA5FBDA3-AAD0-4BCD-BA6A-6F72E276156D}" srcOrd="0" destOrd="0" presId="urn:microsoft.com/office/officeart/2005/8/layout/orgChart1"/>
    <dgm:cxn modelId="{E631A22B-2DBC-49AF-8B56-3AA8BA7795C5}" srcId="{9CB21AC1-8AC9-4857-AAE8-ACD012B6C15D}" destId="{75C41F15-5BA9-45E9-8EED-B1873906C705}" srcOrd="1" destOrd="0" parTransId="{C8D9BA5F-7A15-4A11-A71F-2667B88CE8C1}" sibTransId="{E5847622-3F73-4DF0-B825-7840FC97086D}"/>
    <dgm:cxn modelId="{A3761A2E-9A37-4D1C-8359-3D8C4F026E4C}" type="presOf" srcId="{0F20AB72-F610-42C4-A16F-AFE7FEF862B1}" destId="{814E8898-CB9A-4CB7-9F5A-7A49A0C3A22A}" srcOrd="0" destOrd="0" presId="urn:microsoft.com/office/officeart/2005/8/layout/orgChart1"/>
    <dgm:cxn modelId="{7F50B031-8084-4AD0-B1E2-416070F046B0}" type="presOf" srcId="{ACA92291-CE44-424F-A362-F70098558B02}" destId="{7DAA7EC1-8229-4DA3-BC36-AFCC63CDFD84}" srcOrd="1" destOrd="0" presId="urn:microsoft.com/office/officeart/2005/8/layout/orgChart1"/>
    <dgm:cxn modelId="{01C83832-9C80-4DAA-B515-226B81B94233}" type="presOf" srcId="{A87F9492-AD32-44A5-AC26-886985E8CB57}" destId="{43ACF214-DE11-4237-89B2-0CB48E7431CB}" srcOrd="0" destOrd="0" presId="urn:microsoft.com/office/officeart/2005/8/layout/orgChart1"/>
    <dgm:cxn modelId="{3F246A33-F418-4343-B915-A9AFEE7FF5AC}" srcId="{F1F7E292-A0E9-45C2-872F-FC650EA029BE}" destId="{8FCEA366-CFF9-4A2F-B53C-6EF22491C6CF}" srcOrd="1" destOrd="0" parTransId="{B1B55064-A1AF-4DA1-9DDF-1AF8A510A667}" sibTransId="{DD5ED459-6E28-4B49-872D-28FF097F8C35}"/>
    <dgm:cxn modelId="{F1C61E35-2C82-4F15-99E9-0C6307035230}" type="presOf" srcId="{1173C82E-88D1-4EC4-85DF-B90D9A64A1A0}" destId="{6A77D4B2-C86B-463D-A2D5-28FCA7C7B086}" srcOrd="0" destOrd="0" presId="urn:microsoft.com/office/officeart/2005/8/layout/orgChart1"/>
    <dgm:cxn modelId="{DDE97E3E-6C5A-46F7-A85C-C4ED585DA676}" type="presOf" srcId="{833339FA-618D-490F-835F-0FB07CE7E5A7}" destId="{C2594539-E204-4172-9114-693A5CF844B2}" srcOrd="0" destOrd="0" presId="urn:microsoft.com/office/officeart/2005/8/layout/orgChart1"/>
    <dgm:cxn modelId="{DFC2D940-4904-42E3-BC34-1D8537EDBC29}" type="presOf" srcId="{6C2957DF-993D-428F-9CB1-9F521F8D1F9A}" destId="{E1E0454A-72ED-4578-BD9F-DC8AB083A0FF}" srcOrd="1" destOrd="0" presId="urn:microsoft.com/office/officeart/2005/8/layout/orgChart1"/>
    <dgm:cxn modelId="{0656975C-7B27-4CB9-BAB2-C9C1F9341021}" srcId="{12DFD664-4566-45B3-B2B7-22C7F0FD952A}" destId="{F028843C-E736-4A2D-88CA-D347872B4307}" srcOrd="1" destOrd="0" parTransId="{4E1C8C0C-BDA8-48E3-8E3E-1D8DC422BF2F}" sibTransId="{44AB8929-1355-49AC-A917-7313F5BDE643}"/>
    <dgm:cxn modelId="{A82A055E-7371-470D-A0A2-2E5B05572FC3}" type="presOf" srcId="{DFB7ED65-6692-43BC-AFEF-901FBE5507F6}" destId="{05A49DF4-CA07-4132-9A30-ECDC269DDD36}" srcOrd="1" destOrd="0" presId="urn:microsoft.com/office/officeart/2005/8/layout/orgChart1"/>
    <dgm:cxn modelId="{9FE5515E-3592-4C29-AAE0-C3C5BAB3FCFE}" type="presOf" srcId="{35775E9C-3DCD-4B6F-A43A-B166EE8777A1}" destId="{AE4B47A1-8612-4552-9FFA-79BACA479E23}" srcOrd="0" destOrd="0" presId="urn:microsoft.com/office/officeart/2005/8/layout/orgChart1"/>
    <dgm:cxn modelId="{1AB53B41-3295-4BF5-956B-1EFB8819E036}" type="presOf" srcId="{D616D3D6-A096-43FC-93D1-3559FBC69BAF}" destId="{64D1D627-C927-491E-A57A-ED9EC5DAE4CA}" srcOrd="1" destOrd="0" presId="urn:microsoft.com/office/officeart/2005/8/layout/orgChart1"/>
    <dgm:cxn modelId="{09824841-3484-492D-993B-F86F66595ECF}" type="presOf" srcId="{8B94F917-6A50-4431-B845-0CA0760F14DC}" destId="{50A06C9B-7EFB-4A08-8F6D-E0B84B061376}" srcOrd="1" destOrd="0" presId="urn:microsoft.com/office/officeart/2005/8/layout/orgChart1"/>
    <dgm:cxn modelId="{8528AE41-425D-4AE4-9BFF-03057C774CF9}" type="presOf" srcId="{06D624D0-669E-4D68-B0FE-5A8213EFFF7D}" destId="{6D246A01-9E37-4093-AC0B-DC09E4B985F5}" srcOrd="0" destOrd="0" presId="urn:microsoft.com/office/officeart/2005/8/layout/orgChart1"/>
    <dgm:cxn modelId="{18721865-83D8-448C-B79D-6D59D5AF5CDF}" type="presOf" srcId="{ACC570D1-9301-413E-A77F-367B80A36F1E}" destId="{4A8EEED8-82AF-4C7E-9FB4-19B590127995}" srcOrd="0" destOrd="0" presId="urn:microsoft.com/office/officeart/2005/8/layout/orgChart1"/>
    <dgm:cxn modelId="{E1556F45-7527-4E61-8692-BFDB83FE7D32}" type="presOf" srcId="{A888E58D-61F3-490C-9173-0E73C90816C2}" destId="{AC8B0A2E-015D-423B-89A3-2AFA6C6FD50A}" srcOrd="0" destOrd="0" presId="urn:microsoft.com/office/officeart/2005/8/layout/orgChart1"/>
    <dgm:cxn modelId="{EE116066-4C43-4386-A9F5-18DDEB3B9B8D}" srcId="{3EC076B7-8E26-4D47-9EAD-D5C2E7A96719}" destId="{35775E9C-3DCD-4B6F-A43A-B166EE8777A1}" srcOrd="1" destOrd="0" parTransId="{833339FA-618D-490F-835F-0FB07CE7E5A7}" sibTransId="{1270951D-4941-4120-A63F-8A2309C427AF}"/>
    <dgm:cxn modelId="{2A2B8966-882C-4A80-8EBE-7A28E5A3781D}" type="presOf" srcId="{E48ED70C-0D43-40D4-A857-8B53238443CA}" destId="{88A9EA37-3619-42B9-91AB-A7F8D19E5CF3}" srcOrd="0" destOrd="0" presId="urn:microsoft.com/office/officeart/2005/8/layout/orgChart1"/>
    <dgm:cxn modelId="{7B0C4367-7E41-4438-A05D-D7912F5D0EA0}" srcId="{12DFD664-4566-45B3-B2B7-22C7F0FD952A}" destId="{3EC076B7-8E26-4D47-9EAD-D5C2E7A96719}" srcOrd="2" destOrd="0" parTransId="{BDD22B1A-BBA6-4D58-959D-0EFAC6B43327}" sibTransId="{78C3088B-27C8-45ED-B750-E91581B685CF}"/>
    <dgm:cxn modelId="{15891B49-3D4B-4FAE-88D2-CA1C9BE6F7AC}" type="presOf" srcId="{F028843C-E736-4A2D-88CA-D347872B4307}" destId="{B6D7975F-D55D-4601-A68D-A073FC04CFD7}" srcOrd="0" destOrd="0" presId="urn:microsoft.com/office/officeart/2005/8/layout/orgChart1"/>
    <dgm:cxn modelId="{EE1A4D49-D534-4D48-B3EE-A175620B518E}" type="presOf" srcId="{1DFAB263-ACA9-436A-9C66-3BA591A9F363}" destId="{E9173E50-9213-4863-B0CB-8B2E60FD2638}" srcOrd="1" destOrd="0" presId="urn:microsoft.com/office/officeart/2005/8/layout/orgChart1"/>
    <dgm:cxn modelId="{98A68E6A-B5CD-4FCF-9ED2-631E2493323B}" type="presOf" srcId="{C8D9BA5F-7A15-4A11-A71F-2667B88CE8C1}" destId="{95DAAB9B-C427-4563-AE5A-DAC6CBC88B77}" srcOrd="0" destOrd="0" presId="urn:microsoft.com/office/officeart/2005/8/layout/orgChart1"/>
    <dgm:cxn modelId="{CA80194B-CD02-4EE6-A6BE-69A904AD9BC9}" type="presOf" srcId="{0DE5639C-F02E-458F-A9AB-2F9A924CB6EB}" destId="{E31E8094-E09A-4F8A-9551-E15FA6B9E9FE}" srcOrd="0" destOrd="0" presId="urn:microsoft.com/office/officeart/2005/8/layout/orgChart1"/>
    <dgm:cxn modelId="{6D8B496C-6FD8-4FBC-A93F-829DCFF28F43}" type="presOf" srcId="{12DFD664-4566-45B3-B2B7-22C7F0FD952A}" destId="{296FEF57-0597-46D3-AFA9-C0B980B9AFF3}" srcOrd="1" destOrd="0" presId="urn:microsoft.com/office/officeart/2005/8/layout/orgChart1"/>
    <dgm:cxn modelId="{C41F386E-B688-49F2-BC14-F52CF9CE0E40}" type="presOf" srcId="{A87F9492-AD32-44A5-AC26-886985E8CB57}" destId="{380B6920-3732-4264-B65E-DD72C36E9E1B}" srcOrd="1" destOrd="0" presId="urn:microsoft.com/office/officeart/2005/8/layout/orgChart1"/>
    <dgm:cxn modelId="{20224F6E-4FD0-475C-9F46-680FA15BC944}" type="presOf" srcId="{466BC0A1-4D13-4BC1-855B-14E70666199B}" destId="{FB9AF5BB-9F5F-43C2-94A0-645E01F33135}" srcOrd="1" destOrd="0" presId="urn:microsoft.com/office/officeart/2005/8/layout/orgChart1"/>
    <dgm:cxn modelId="{4544E94E-D4ED-4884-AE5C-0764CD9150AE}" type="presOf" srcId="{3C485BC8-8D90-4B6A-B8C8-1CCB0F5AC7FD}" destId="{C536F9D6-4BE4-4605-A5B9-B5B8DBA6AAC5}" srcOrd="0" destOrd="0" presId="urn:microsoft.com/office/officeart/2005/8/layout/orgChart1"/>
    <dgm:cxn modelId="{44DF604F-0B4A-4C46-91AE-DA59203CF765}" type="presOf" srcId="{8B94F917-6A50-4431-B845-0CA0760F14DC}" destId="{77D9DAB6-BC2F-4B45-B255-BA27CF428885}" srcOrd="0" destOrd="0" presId="urn:microsoft.com/office/officeart/2005/8/layout/orgChart1"/>
    <dgm:cxn modelId="{53D27550-84EE-41EB-82BD-5A18B08EA61C}" type="presOf" srcId="{D0B82A8F-0806-4603-A452-0F417A57BEA1}" destId="{03E78829-E2B2-40D0-9908-4F378A0B6DFF}" srcOrd="0" destOrd="0" presId="urn:microsoft.com/office/officeart/2005/8/layout/orgChart1"/>
    <dgm:cxn modelId="{430E1172-9F4A-43DA-AD1A-2A6CD21A3C0F}" type="presOf" srcId="{47839B54-9A3D-4AC0-A006-41F1C67BEA37}" destId="{3ADD25E5-B81E-4286-BF2B-C545EB94B2B6}" srcOrd="0" destOrd="0" presId="urn:microsoft.com/office/officeart/2005/8/layout/orgChart1"/>
    <dgm:cxn modelId="{B8B98372-CEA9-460D-B08E-B97B43F282A1}" srcId="{A87F9492-AD32-44A5-AC26-886985E8CB57}" destId="{BB6C5AE6-E414-47FF-948A-62716495EB2A}" srcOrd="1" destOrd="0" parTransId="{0F20AB72-F610-42C4-A16F-AFE7FEF862B1}" sibTransId="{CA2E6675-E70A-4E1D-9746-A1BD722E4837}"/>
    <dgm:cxn modelId="{9DA2E972-B955-4575-8C15-74091AD3CE57}" srcId="{3C485BC8-8D90-4B6A-B8C8-1CCB0F5AC7FD}" destId="{47CBB91E-879A-43C5-84F5-6FD5F198A46F}" srcOrd="0" destOrd="0" parTransId="{36683E76-0E8C-4B5E-913D-5ED24A4F73CF}" sibTransId="{E12EDCA9-2298-4C5E-8698-47EDB345A852}"/>
    <dgm:cxn modelId="{250B4F73-5F23-4267-B511-B091FE5F9DE2}" srcId="{8FCEA366-CFF9-4A2F-B53C-6EF22491C6CF}" destId="{813110FC-991E-43AC-8964-0FD02480F37E}" srcOrd="0" destOrd="0" parTransId="{5EED0065-5CC1-4918-9C73-506A4822E079}" sibTransId="{8AC742AF-C4FF-419A-A238-C73606E7AF6E}"/>
    <dgm:cxn modelId="{AE88ED73-DFD9-4E60-B247-02B8DDB97D0A}" type="presOf" srcId="{AD72C67A-AAD8-480D-A719-05B627FEEA30}" destId="{A4007804-0DF8-40EB-9B96-F3A4B8762280}" srcOrd="1" destOrd="0" presId="urn:microsoft.com/office/officeart/2005/8/layout/orgChart1"/>
    <dgm:cxn modelId="{67934874-F19F-448B-A61C-5D385189D8E4}" type="presOf" srcId="{40B1406A-CA89-40AC-9ED0-7861D9BAA776}" destId="{1638A487-4028-4CF2-AED3-B235A21BD5F3}" srcOrd="0" destOrd="0" presId="urn:microsoft.com/office/officeart/2005/8/layout/orgChart1"/>
    <dgm:cxn modelId="{A7464B74-A291-4B96-9083-A627C36555BC}" type="presOf" srcId="{B1B55064-A1AF-4DA1-9DDF-1AF8A510A667}" destId="{A77C2C43-4900-4424-A74F-9519554802F6}" srcOrd="0" destOrd="0" presId="urn:microsoft.com/office/officeart/2005/8/layout/orgChart1"/>
    <dgm:cxn modelId="{8E14B374-B428-4935-B80C-E640BFDF1408}" srcId="{A87F9492-AD32-44A5-AC26-886985E8CB57}" destId="{CEABE85E-D848-4B3C-ABC9-29EFE0FF68AB}" srcOrd="0" destOrd="0" parTransId="{378B87E9-A789-475E-A1E1-A537E7FECBDA}" sibTransId="{AF55411C-CC34-40AE-90BA-705EE5B865A0}"/>
    <dgm:cxn modelId="{18E63C75-89C2-4F14-9F2B-4B25B76449ED}" type="presOf" srcId="{8225270B-B2B7-4E2F-8210-BBD2CEDF33E4}" destId="{BCEA6378-4E35-4CA4-989C-31216F489C9E}" srcOrd="0" destOrd="0" presId="urn:microsoft.com/office/officeart/2005/8/layout/orgChart1"/>
    <dgm:cxn modelId="{9665E756-8208-405C-B60E-D3210D89FAA6}" type="presOf" srcId="{3EC076B7-8E26-4D47-9EAD-D5C2E7A96719}" destId="{75944034-5E97-4280-B033-4B433DF5E327}" srcOrd="0" destOrd="0" presId="urn:microsoft.com/office/officeart/2005/8/layout/orgChart1"/>
    <dgm:cxn modelId="{AE163E57-FA22-4200-80FF-24540728D565}" type="presOf" srcId="{96934D90-0709-403B-BE9D-A9604436F791}" destId="{1A01D709-98E7-42EA-83CF-876544AD936F}" srcOrd="0" destOrd="0" presId="urn:microsoft.com/office/officeart/2005/8/layout/orgChart1"/>
    <dgm:cxn modelId="{1DCAA977-FCAB-4A3F-8D39-C04DA6C700C8}" type="presOf" srcId="{309929A0-70E5-4AFC-8BF2-61FB54D0113A}" destId="{5E8B74B2-93EC-4ECD-AD6F-BBE6F564641B}" srcOrd="0" destOrd="0" presId="urn:microsoft.com/office/officeart/2005/8/layout/orgChart1"/>
    <dgm:cxn modelId="{BD093278-50C4-453B-B610-AF5369F6349F}" type="presOf" srcId="{8FCEA366-CFF9-4A2F-B53C-6EF22491C6CF}" destId="{6391D1F8-830F-477F-BF75-A753CBE55F1B}" srcOrd="0" destOrd="0" presId="urn:microsoft.com/office/officeart/2005/8/layout/orgChart1"/>
    <dgm:cxn modelId="{D9EEAD58-9B6E-471F-9DF0-5628FE6A8188}" type="presOf" srcId="{F1F7E292-A0E9-45C2-872F-FC650EA029BE}" destId="{88F8B669-5B33-41BF-BED7-3ED92BD18C70}" srcOrd="0" destOrd="0" presId="urn:microsoft.com/office/officeart/2005/8/layout/orgChart1"/>
    <dgm:cxn modelId="{5F263059-7032-438A-85CA-EA42D0535390}" type="presOf" srcId="{F0BF6505-41AB-4472-97E8-5A2BCCEFD97B}" destId="{5D7E46AE-EA1D-4746-B929-2DEFBBEAB27E}" srcOrd="0" destOrd="0" presId="urn:microsoft.com/office/officeart/2005/8/layout/orgChart1"/>
    <dgm:cxn modelId="{34629879-1E32-4BA9-AADA-CA22BBE4E500}" type="presOf" srcId="{0EA4BC0A-D2F5-498B-A77F-2998B5EE1760}" destId="{38501201-6003-4E9C-9F70-19450ED30B0A}" srcOrd="0" destOrd="0" presId="urn:microsoft.com/office/officeart/2005/8/layout/orgChart1"/>
    <dgm:cxn modelId="{5989E77A-4F42-41A1-871F-3F7F4A89678E}" srcId="{CEABE85E-D848-4B3C-ABC9-29EFE0FF68AB}" destId="{466BC0A1-4D13-4BC1-855B-14E70666199B}" srcOrd="0" destOrd="0" parTransId="{8225270B-B2B7-4E2F-8210-BBD2CEDF33E4}" sibTransId="{31152175-FF77-499D-BD74-3ECB8775607D}"/>
    <dgm:cxn modelId="{FE61167E-A059-4F76-A13A-A216DFB0083A}" type="presOf" srcId="{D8BB5D18-EBA3-4E24-85E7-774B638AB693}" destId="{8820C98A-4173-430E-939D-BA416EBC17EF}" srcOrd="0" destOrd="0" presId="urn:microsoft.com/office/officeart/2005/8/layout/orgChart1"/>
    <dgm:cxn modelId="{96FCDE87-82E5-45CB-A766-26022D094F2D}" type="presOf" srcId="{F028843C-E736-4A2D-88CA-D347872B4307}" destId="{CBCB56F4-7E27-4E86-BF2F-ACE5ACC62719}" srcOrd="1" destOrd="0" presId="urn:microsoft.com/office/officeart/2005/8/layout/orgChart1"/>
    <dgm:cxn modelId="{16698089-4069-431A-8AC9-AC4C0300C237}" type="presOf" srcId="{1DFAB263-ACA9-436A-9C66-3BA591A9F363}" destId="{CC9C95D6-BAF8-4020-BFC3-01BB5E97CD23}" srcOrd="0" destOrd="0" presId="urn:microsoft.com/office/officeart/2005/8/layout/orgChart1"/>
    <dgm:cxn modelId="{7893198B-362F-4F86-B1FA-7F216E14B719}" type="presOf" srcId="{59DD4E28-5E09-4DBC-B4C8-A7A51F961B8D}" destId="{D8C07967-8438-46D2-B0E7-99AAA9F7F32B}" srcOrd="0" destOrd="0" presId="urn:microsoft.com/office/officeart/2005/8/layout/orgChart1"/>
    <dgm:cxn modelId="{CF815A8C-04DE-4A85-AC72-7DFC6C5FA8F4}" type="presOf" srcId="{C5EEDD3D-3B58-4E84-92AA-74E78291C0BF}" destId="{4FE0C071-DA2B-4C8D-8319-9308FBFB7F69}" srcOrd="0" destOrd="0" presId="urn:microsoft.com/office/officeart/2005/8/layout/orgChart1"/>
    <dgm:cxn modelId="{BD0F0A92-369B-41F6-82CD-4BB8451686E9}" srcId="{DFB7ED65-6692-43BC-AFEF-901FBE5507F6}" destId="{61EBBE01-9D24-49AB-A365-E3CD720778B3}" srcOrd="1" destOrd="0" parTransId="{40B1406A-CA89-40AC-9ED0-7861D9BAA776}" sibTransId="{D8C46FF3-D2A0-4C8A-9FC9-7157FA836DE2}"/>
    <dgm:cxn modelId="{B8762593-476E-4316-9AA0-F652B86A2D75}" srcId="{ACA92291-CE44-424F-A362-F70098558B02}" destId="{12DFD664-4566-45B3-B2B7-22C7F0FD952A}" srcOrd="1" destOrd="0" parTransId="{C85580BA-37F3-4434-A741-463DA1D5FB6B}" sibTransId="{265B0F6B-0DAC-455C-A9E1-3D07EC6FEFBF}"/>
    <dgm:cxn modelId="{178BD795-A670-4E0F-8640-42332644D405}" type="presOf" srcId="{32E8D225-6EF3-440E-835E-A30405CA8B4F}" destId="{F876A30A-59E0-4879-AF3F-7EC29CA3C5AE}" srcOrd="1" destOrd="0" presId="urn:microsoft.com/office/officeart/2005/8/layout/orgChart1"/>
    <dgm:cxn modelId="{26926E96-728E-450A-916A-EED1D342AAB7}" type="presOf" srcId="{F048BE2D-DECB-4F64-B5D0-8016E19C9664}" destId="{E77F7021-54B8-403D-9DC8-C15741A753EF}" srcOrd="0" destOrd="0" presId="urn:microsoft.com/office/officeart/2005/8/layout/orgChart1"/>
    <dgm:cxn modelId="{895BED97-227A-4BE0-BC2C-571FDB0E744C}" srcId="{F0BF6505-41AB-4472-97E8-5A2BCCEFD97B}" destId="{DFB7ED65-6692-43BC-AFEF-901FBE5507F6}" srcOrd="1" destOrd="0" parTransId="{F048BE2D-DECB-4F64-B5D0-8016E19C9664}" sibTransId="{8781F1D0-E1C3-4CA4-91D9-B6B45D96D75E}"/>
    <dgm:cxn modelId="{980DA298-D287-46FB-B43F-2437467AB36B}" type="presOf" srcId="{39254BA1-7806-4462-AD27-E7A7131A0287}" destId="{23EDC1B7-9C94-4436-BD63-AFA58DCE09F4}" srcOrd="0" destOrd="0" presId="urn:microsoft.com/office/officeart/2005/8/layout/orgChart1"/>
    <dgm:cxn modelId="{564AB99A-1EEF-4C20-BB16-5A17B01024A4}" srcId="{3EC076B7-8E26-4D47-9EAD-D5C2E7A96719}" destId="{1DFAB263-ACA9-436A-9C66-3BA591A9F363}" srcOrd="0" destOrd="0" parTransId="{BD80B841-2C28-45D8-BFFB-99D3718E9ADC}" sibTransId="{99E8D2C5-95E5-4700-9823-FD2B752C8484}"/>
    <dgm:cxn modelId="{19CA329F-3713-404B-BA99-80213B613365}" type="presOf" srcId="{38C99426-463D-4968-B68C-7F542F4235A1}" destId="{808678B6-3AEE-4E3D-B4B2-28F95D4C3AF0}" srcOrd="0" destOrd="0" presId="urn:microsoft.com/office/officeart/2005/8/layout/orgChart1"/>
    <dgm:cxn modelId="{CB8FBEA0-2209-4D95-8C14-4F4DFEB7C0FD}" type="presOf" srcId="{9B3739BD-FFA5-4295-8F94-729E4751F4BA}" destId="{1F31E5BF-36E4-4B4F-BB44-1AE065923674}" srcOrd="0" destOrd="0" presId="urn:microsoft.com/office/officeart/2005/8/layout/orgChart1"/>
    <dgm:cxn modelId="{FE6003A2-8D3C-43D3-8412-6DF7C25F72C5}" srcId="{D616D3D6-A096-43FC-93D1-3559FBC69BAF}" destId="{367371A2-E73C-406E-83C8-0970435C176A}" srcOrd="0" destOrd="0" parTransId="{A70262A5-44F8-46EF-B41B-2904A1885615}" sibTransId="{A1EB46B3-415A-4D11-9B8E-8D4FE00AA83A}"/>
    <dgm:cxn modelId="{3A43F7A3-2C90-453C-A3BA-83D48AFD7943}" type="presOf" srcId="{1173C82E-88D1-4EC4-85DF-B90D9A64A1A0}" destId="{0D29C6E1-7782-4B35-BBC4-48AE1C025CE6}" srcOrd="1" destOrd="0" presId="urn:microsoft.com/office/officeart/2005/8/layout/orgChart1"/>
    <dgm:cxn modelId="{8459B4A6-B829-4D54-8FEB-42CFBE004293}" srcId="{75C41F15-5BA9-45E9-8EED-B1873906C705}" destId="{A87F9492-AD32-44A5-AC26-886985E8CB57}" srcOrd="0" destOrd="0" parTransId="{9EB26CBE-0A77-4E28-94B4-02200405BE59}" sibTransId="{4BE62685-FCB7-4D86-ABA5-DACCF91BEF5F}"/>
    <dgm:cxn modelId="{9465DBAB-CCE4-44A7-956C-A1F5B32F2280}" srcId="{C64974F1-8C3A-443D-8CA3-256474E7A05F}" destId="{BC52579B-570C-4716-8281-C240BC3C7058}" srcOrd="0" destOrd="0" parTransId="{D55183DC-8DD9-4405-A20F-0C29901460A3}" sibTransId="{24D037A7-16F5-4DBD-B26B-5A295D67728B}"/>
    <dgm:cxn modelId="{431068AC-BC14-44E5-BD85-08F7CC2972AD}" type="presOf" srcId="{4E1C8C0C-BDA8-48E3-8E3E-1D8DC422BF2F}" destId="{5D0FD69F-1BE9-4DD8-AD60-C23FD098E2AA}" srcOrd="0" destOrd="0" presId="urn:microsoft.com/office/officeart/2005/8/layout/orgChart1"/>
    <dgm:cxn modelId="{FF8A8DAC-3E37-44C8-B980-C6094F677FDD}" type="presOf" srcId="{75C41F15-5BA9-45E9-8EED-B1873906C705}" destId="{D52A61C5-8066-4BE1-804C-E37F8D0FD5A2}" srcOrd="1" destOrd="0" presId="urn:microsoft.com/office/officeart/2005/8/layout/orgChart1"/>
    <dgm:cxn modelId="{26CAF0AC-A4B3-4ED4-80D2-6BA6A2F0CDCD}" type="presOf" srcId="{378B87E9-A789-475E-A1E1-A537E7FECBDA}" destId="{75904033-EF0F-4D98-B118-1B3DBD3CF2EB}" srcOrd="0" destOrd="0" presId="urn:microsoft.com/office/officeart/2005/8/layout/orgChart1"/>
    <dgm:cxn modelId="{472744AF-35A0-4002-8742-5CBD635BBA45}" srcId="{F1F7E292-A0E9-45C2-872F-FC650EA029BE}" destId="{C64974F1-8C3A-443D-8CA3-256474E7A05F}" srcOrd="0" destOrd="0" parTransId="{D8BB5D18-EBA3-4E24-85E7-774B638AB693}" sibTransId="{D7B6B3F6-D077-4ECC-8AAF-16727B1BB4A6}"/>
    <dgm:cxn modelId="{113CF3AF-5C76-4D0D-89BA-8EA5547D60AD}" type="presOf" srcId="{9EB26CBE-0A77-4E28-94B4-02200405BE59}" destId="{1F482A35-165E-420A-A992-69D44FF8A957}" srcOrd="0" destOrd="0" presId="urn:microsoft.com/office/officeart/2005/8/layout/orgChart1"/>
    <dgm:cxn modelId="{0D6B59B0-FAC0-45CB-A8A3-1E27007E23CF}" srcId="{F0BF6505-41AB-4472-97E8-5A2BCCEFD97B}" destId="{AD72C67A-AAD8-480D-A719-05B627FEEA30}" srcOrd="2" destOrd="0" parTransId="{FEB973D5-94DF-4770-A939-A30659A17E14}" sibTransId="{A8C47233-4F6A-4947-973F-BAA50B4182EA}"/>
    <dgm:cxn modelId="{ACAD02B2-235D-43AB-BB26-6CBC5A690D1B}" type="presOf" srcId="{96934D90-0709-403B-BE9D-A9604436F791}" destId="{B06464D5-D174-4DC1-A005-5B5A2533126F}" srcOrd="1" destOrd="0" presId="urn:microsoft.com/office/officeart/2005/8/layout/orgChart1"/>
    <dgm:cxn modelId="{076739B2-D27E-4579-AC8D-AC41F5C3610C}" type="presOf" srcId="{715FD63F-2263-4183-8A2A-FDDDC4E5FBA0}" destId="{0F9743BE-4CF8-42C9-922E-F49513471501}" srcOrd="1" destOrd="0" presId="urn:microsoft.com/office/officeart/2005/8/layout/orgChart1"/>
    <dgm:cxn modelId="{7261EDB2-10E8-4791-AF9D-77722E1A4D54}" type="presOf" srcId="{813110FC-991E-43AC-8964-0FD02480F37E}" destId="{DAD9356A-FFE1-451C-B5EE-849924BD7D6A}" srcOrd="1" destOrd="0" presId="urn:microsoft.com/office/officeart/2005/8/layout/orgChart1"/>
    <dgm:cxn modelId="{D2DD91B3-A318-4F62-99F1-C5808FD26313}" type="presOf" srcId="{BB6C5AE6-E414-47FF-948A-62716495EB2A}" destId="{DE661144-E1F1-4BF4-A1ED-29B7D49CCE41}" srcOrd="0" destOrd="0" presId="urn:microsoft.com/office/officeart/2005/8/layout/orgChart1"/>
    <dgm:cxn modelId="{6BD008B4-1D25-42A5-A06B-306BD780F93A}" type="presOf" srcId="{E48ED70C-0D43-40D4-A857-8B53238443CA}" destId="{B8ED896B-5F9A-40F3-94EB-9F5905F54DD1}" srcOrd="1" destOrd="0" presId="urn:microsoft.com/office/officeart/2005/8/layout/orgChart1"/>
    <dgm:cxn modelId="{19FD32B4-D773-4E7E-B69F-0C15E12E74AD}" type="presOf" srcId="{7EB0019F-3177-43D6-A7CB-CC0FF40835FA}" destId="{14582080-3437-45D3-835E-AE2EA7D22620}" srcOrd="0" destOrd="0" presId="urn:microsoft.com/office/officeart/2005/8/layout/orgChart1"/>
    <dgm:cxn modelId="{041EF4B5-EF9C-415B-846E-F93ED4F70924}" type="presOf" srcId="{D0B82A8F-0806-4603-A452-0F417A57BEA1}" destId="{13108607-041A-437F-97A0-3230A93D948B}" srcOrd="1" destOrd="0" presId="urn:microsoft.com/office/officeart/2005/8/layout/orgChart1"/>
    <dgm:cxn modelId="{668DA4B7-23F1-463F-969F-9BEAFE08A025}" type="presOf" srcId="{715FD63F-2263-4183-8A2A-FDDDC4E5FBA0}" destId="{542A7BEA-9542-4E23-9945-E1FCC3C2D872}" srcOrd="0" destOrd="0" presId="urn:microsoft.com/office/officeart/2005/8/layout/orgChart1"/>
    <dgm:cxn modelId="{23A0BDB7-BB90-4F3F-A10C-1845AACABC0A}" type="presOf" srcId="{CEABE85E-D848-4B3C-ABC9-29EFE0FF68AB}" destId="{C0A53F57-0108-4A4F-82E0-C235084B76AB}" srcOrd="1" destOrd="0" presId="urn:microsoft.com/office/officeart/2005/8/layout/orgChart1"/>
    <dgm:cxn modelId="{42BBC1BB-C212-4F37-85A0-89BCBEB3E784}" srcId="{AD72C67A-AAD8-480D-A719-05B627FEEA30}" destId="{8B94F917-6A50-4431-B845-0CA0760F14DC}" srcOrd="1" destOrd="0" parTransId="{7EB0019F-3177-43D6-A7CB-CC0FF40835FA}" sibTransId="{F8FCAD9F-057A-4237-88DB-6E0911BFE66F}"/>
    <dgm:cxn modelId="{CF7412BE-E3B9-4C27-986F-480F18CFCA93}" srcId="{12DFD664-4566-45B3-B2B7-22C7F0FD952A}" destId="{3C485BC8-8D90-4B6A-B8C8-1CCB0F5AC7FD}" srcOrd="0" destOrd="0" parTransId="{47839B54-9A3D-4AC0-A006-41F1C67BEA37}" sibTransId="{FA5B205E-3594-452E-8F86-3DE4B5C01E78}"/>
    <dgm:cxn modelId="{E279A9C0-17BD-4BF6-A152-1D4F8161AF01}" type="presOf" srcId="{4722DB8B-A415-4844-809B-B04599DD5EC4}" destId="{B674EF0C-1635-461E-8E63-117C83EF42ED}" srcOrd="0" destOrd="0" presId="urn:microsoft.com/office/officeart/2005/8/layout/orgChart1"/>
    <dgm:cxn modelId="{843118C2-5064-4B54-9986-6D89AD77D5F1}" type="presOf" srcId="{75C41F15-5BA9-45E9-8EED-B1873906C705}" destId="{8F9F1E5F-934D-49DD-992F-2C07B21CC131}" srcOrd="0" destOrd="0" presId="urn:microsoft.com/office/officeart/2005/8/layout/orgChart1"/>
    <dgm:cxn modelId="{565DC2C4-A8D4-441C-9C92-500ACB5D2A20}" type="presOf" srcId="{47CBB91E-879A-43C5-84F5-6FD5F198A46F}" destId="{6562E4A3-A48B-4B9A-92C1-B8BE3CF1E3E2}" srcOrd="1" destOrd="0" presId="urn:microsoft.com/office/officeart/2005/8/layout/orgChart1"/>
    <dgm:cxn modelId="{14600BC6-245A-4789-B33D-063C4085F2C3}" type="presOf" srcId="{AD72C67A-AAD8-480D-A719-05B627FEEA30}" destId="{9BE8784F-6D2A-4301-9DF1-D43B6F1F079B}" srcOrd="0" destOrd="0" presId="urn:microsoft.com/office/officeart/2005/8/layout/orgChart1"/>
    <dgm:cxn modelId="{665B35C6-7BF7-4DD6-A8C9-B4CF6A5FF57D}" type="presOf" srcId="{A70262A5-44F8-46EF-B41B-2904A1885615}" destId="{14DD07D6-C58D-430B-B1F1-F4E4A9520160}" srcOrd="0" destOrd="0" presId="urn:microsoft.com/office/officeart/2005/8/layout/orgChart1"/>
    <dgm:cxn modelId="{249500C7-CEEF-4A4A-A3F1-25F2B032C761}" type="presOf" srcId="{8FCEA366-CFF9-4A2F-B53C-6EF22491C6CF}" destId="{6D185410-CFE0-460D-911D-FEDF1371AB3B}" srcOrd="1" destOrd="0" presId="urn:microsoft.com/office/officeart/2005/8/layout/orgChart1"/>
    <dgm:cxn modelId="{D8C6D5C9-DEC1-47DC-A609-FAE74B46CA32}" type="presOf" srcId="{0DE5639C-F02E-458F-A9AB-2F9A924CB6EB}" destId="{D8F65D7B-A428-49E1-BCC3-EE3058963551}" srcOrd="1" destOrd="0" presId="urn:microsoft.com/office/officeart/2005/8/layout/orgChart1"/>
    <dgm:cxn modelId="{28DA4BCA-450E-4A3C-AA26-D7BA4C4FAA3B}" type="presOf" srcId="{BC52579B-570C-4716-8281-C240BC3C7058}" destId="{58AE54C5-430C-4C1B-B857-7314910C614C}" srcOrd="0" destOrd="0" presId="urn:microsoft.com/office/officeart/2005/8/layout/orgChart1"/>
    <dgm:cxn modelId="{58F3BCCB-3781-4DE3-9285-B8D1A67C0C18}" type="presOf" srcId="{02215514-2106-45FB-85B4-D5699CF6B4B1}" destId="{B26FFF61-03FD-441C-8335-FDB676738336}" srcOrd="0" destOrd="0" presId="urn:microsoft.com/office/officeart/2005/8/layout/orgChart1"/>
    <dgm:cxn modelId="{75C803CD-ED6B-4E72-AD10-21805781F32A}" type="presOf" srcId="{D55183DC-8DD9-4405-A20F-0C29901460A3}" destId="{AD9D44DA-17FB-4352-91B2-44A351CC8E3E}" srcOrd="0" destOrd="0" presId="urn:microsoft.com/office/officeart/2005/8/layout/orgChart1"/>
    <dgm:cxn modelId="{4A6861CE-D1A7-43D1-989D-990EEC096827}" type="presOf" srcId="{12DFD664-4566-45B3-B2B7-22C7F0FD952A}" destId="{6EC421D8-759A-4F53-BC19-60C4FC20A249}" srcOrd="0" destOrd="0" presId="urn:microsoft.com/office/officeart/2005/8/layout/orgChart1"/>
    <dgm:cxn modelId="{B24D04D1-1E58-49D6-9013-1DED4B4A06FE}" type="presOf" srcId="{1C151444-0301-4848-B654-C3E0ADCE931E}" destId="{EC6D95B8-56E1-41A7-8D9B-49225F225A5B}" srcOrd="0" destOrd="0" presId="urn:microsoft.com/office/officeart/2005/8/layout/orgChart1"/>
    <dgm:cxn modelId="{596058D4-E4F4-4D7A-ACFE-FD8B33B6DADA}" srcId="{ACA92291-CE44-424F-A362-F70098558B02}" destId="{F0BF6505-41AB-4472-97E8-5A2BCCEFD97B}" srcOrd="0" destOrd="0" parTransId="{A519EB42-8DB9-4136-9C69-0DBEE596CF30}" sibTransId="{E7018BDB-2878-4707-86EC-8B7775D6FBE1}"/>
    <dgm:cxn modelId="{3535C7D5-8529-494F-87BA-115DF3EA47A9}" srcId="{F028843C-E736-4A2D-88CA-D347872B4307}" destId="{D0B82A8F-0806-4603-A452-0F417A57BEA1}" srcOrd="1" destOrd="0" parTransId="{39254BA1-7806-4462-AD27-E7A7131A0287}" sibTransId="{31DC8ADA-84F5-4731-AB58-017C2036831A}"/>
    <dgm:cxn modelId="{E8DCEFD5-FD0F-47D7-907D-EBD969983FDD}" type="presOf" srcId="{483C1D75-36EB-4C08-98B5-ABFF0003D789}" destId="{D6D78CF5-6978-4E45-A45C-9122EED316E3}" srcOrd="0" destOrd="0" presId="urn:microsoft.com/office/officeart/2005/8/layout/orgChart1"/>
    <dgm:cxn modelId="{155DCDD8-F7CD-4F0D-A69C-EA9DE0D661F2}" type="presOf" srcId="{A05106CE-69E3-46F2-93CB-5C1DD09BB199}" destId="{ECAD7D22-0D0A-4D4C-9B43-47F670BF65DC}" srcOrd="0" destOrd="0" presId="urn:microsoft.com/office/officeart/2005/8/layout/orgChart1"/>
    <dgm:cxn modelId="{22896DDC-574A-49E1-850F-2AED84B74F8B}" type="presOf" srcId="{36683E76-0E8C-4B5E-913D-5ED24A4F73CF}" destId="{434196BD-557B-4FF7-B1FF-6832DB0A64B7}" srcOrd="0" destOrd="0" presId="urn:microsoft.com/office/officeart/2005/8/layout/orgChart1"/>
    <dgm:cxn modelId="{DEFF6DDC-5C4D-48F4-A7A7-A4F78845D5D2}" srcId="{BB6C5AE6-E414-47FF-948A-62716495EB2A}" destId="{715FD63F-2263-4183-8A2A-FDDDC4E5FBA0}" srcOrd="0" destOrd="0" parTransId="{1C151444-0301-4848-B654-C3E0ADCE931E}" sibTransId="{C8B442D2-2CED-4172-8124-4FB2CD7B6C3F}"/>
    <dgm:cxn modelId="{ED9082DD-23D2-4D40-90D9-35BC60C8E8AF}" type="presOf" srcId="{C64974F1-8C3A-443D-8CA3-256474E7A05F}" destId="{36713320-9C71-4C11-8150-E276D7E08560}" srcOrd="0" destOrd="0" presId="urn:microsoft.com/office/officeart/2005/8/layout/orgChart1"/>
    <dgm:cxn modelId="{F30216DF-9190-4678-9D29-B60D4CAEDF58}" srcId="{06D624D0-669E-4D68-B0FE-5A8213EFFF7D}" destId="{9CB21AC1-8AC9-4857-AAE8-ACD012B6C15D}" srcOrd="0" destOrd="0" parTransId="{D8765B79-D340-4EC2-87CE-3444FD93636B}" sibTransId="{19BFF8E0-1132-4F59-883E-630E115AAA04}"/>
    <dgm:cxn modelId="{6CB3A8E4-99D3-4877-AE35-BBF4F08E4932}" type="presOf" srcId="{CEABE85E-D848-4B3C-ABC9-29EFE0FF68AB}" destId="{83407ED2-9C8C-4C53-B37C-C892B671C8EC}" srcOrd="0" destOrd="0" presId="urn:microsoft.com/office/officeart/2005/8/layout/orgChart1"/>
    <dgm:cxn modelId="{4AD8B7E6-FDC2-41BE-8493-C2BB8B1909C4}" srcId="{DFB7ED65-6692-43BC-AFEF-901FBE5507F6}" destId="{E48ED70C-0D43-40D4-A857-8B53238443CA}" srcOrd="0" destOrd="0" parTransId="{90908A8A-D307-45FB-BC5D-DE54244C12B2}" sibTransId="{79C1095F-2D89-4F1C-8091-67797739D540}"/>
    <dgm:cxn modelId="{DFA390E9-2197-46CE-AF1F-886CCE44AF83}" type="presOf" srcId="{BC52579B-570C-4716-8281-C240BC3C7058}" destId="{7EA43990-4D1D-487E-9585-69CF2390E1F4}" srcOrd="1" destOrd="0" presId="urn:microsoft.com/office/officeart/2005/8/layout/orgChart1"/>
    <dgm:cxn modelId="{61339AE9-F4EF-4954-8FE8-1F33A6C789A2}" type="presOf" srcId="{FEB973D5-94DF-4770-A939-A30659A17E14}" destId="{005B6F43-36E5-473F-8A10-6C9AB775EC61}" srcOrd="0" destOrd="0" presId="urn:microsoft.com/office/officeart/2005/8/layout/orgChart1"/>
    <dgm:cxn modelId="{C4F33BEF-23F4-481A-A9C8-93B188B84FDE}" type="presOf" srcId="{6C2957DF-993D-428F-9CB1-9F521F8D1F9A}" destId="{14630563-116A-4AE3-95B0-7831FC268D19}" srcOrd="0" destOrd="0" presId="urn:microsoft.com/office/officeart/2005/8/layout/orgChart1"/>
    <dgm:cxn modelId="{3A4D33F2-6960-4A2D-A959-20064DEB38E9}" type="presOf" srcId="{59DD4E28-5E09-4DBC-B4C8-A7A51F961B8D}" destId="{36EC3DA4-FA0C-46A0-A7CE-940B63885CC5}" srcOrd="1" destOrd="0" presId="urn:microsoft.com/office/officeart/2005/8/layout/orgChart1"/>
    <dgm:cxn modelId="{417C90F2-62BE-4263-9E12-A22C48B397AD}" srcId="{AD72C67A-AAD8-480D-A719-05B627FEEA30}" destId="{59DD4E28-5E09-4DBC-B4C8-A7A51F961B8D}" srcOrd="0" destOrd="0" parTransId="{4722DB8B-A415-4844-809B-B04599DD5EC4}" sibTransId="{157FBA63-A13E-4136-A34A-746BBF8357D6}"/>
    <dgm:cxn modelId="{F9EE86F3-C058-4716-BE57-E8D377C690CA}" type="presOf" srcId="{ACA92291-CE44-424F-A362-F70098558B02}" destId="{04A4A119-5DA1-470E-9053-9145F2BE4433}" srcOrd="0" destOrd="0" presId="urn:microsoft.com/office/officeart/2005/8/layout/orgChart1"/>
    <dgm:cxn modelId="{D468C2F3-9CB7-4C9F-A77F-3BD02BF3A4F7}" type="presOf" srcId="{DFB7ED65-6692-43BC-AFEF-901FBE5507F6}" destId="{5C21D53F-F323-486F-A545-890FB2D5703D}" srcOrd="0" destOrd="0" presId="urn:microsoft.com/office/officeart/2005/8/layout/orgChart1"/>
    <dgm:cxn modelId="{3295C3F4-2E9A-4445-BEC2-EFBD550AEAFE}" type="presOf" srcId="{9CB21AC1-8AC9-4857-AAE8-ACD012B6C15D}" destId="{92A8C5F6-B398-4EBD-9C32-876EC3549579}" srcOrd="1" destOrd="0" presId="urn:microsoft.com/office/officeart/2005/8/layout/orgChart1"/>
    <dgm:cxn modelId="{FD1E5CF5-C023-446B-A253-9D6001A5D8B4}" srcId="{F0BF6505-41AB-4472-97E8-5A2BCCEFD97B}" destId="{D616D3D6-A096-43FC-93D1-3559FBC69BAF}" srcOrd="0" destOrd="0" parTransId="{38C99426-463D-4968-B68C-7F542F4235A1}" sibTransId="{0A4357AE-931C-4725-BD90-761E7A375D10}"/>
    <dgm:cxn modelId="{FA20A7F7-7D66-4D2F-AD45-2AB773B059CF}" srcId="{32E8D225-6EF3-440E-835E-A30405CA8B4F}" destId="{ACC570D1-9301-413E-A77F-367B80A36F1E}" srcOrd="0" destOrd="0" parTransId="{02215514-2106-45FB-85B4-D5699CF6B4B1}" sibTransId="{259EF4B4-F310-424C-BE30-4D331EDB8BB4}"/>
    <dgm:cxn modelId="{83847DF9-089E-4F3D-A345-D38AB4347E94}" type="presOf" srcId="{466BC0A1-4D13-4BC1-855B-14E70666199B}" destId="{5D3139ED-C822-464A-B182-CBA24EA8E773}" srcOrd="0" destOrd="0" presId="urn:microsoft.com/office/officeart/2005/8/layout/orgChart1"/>
    <dgm:cxn modelId="{2C3FB7FF-B097-4063-AA0A-19CACD4B73BE}" srcId="{F1F7E292-A0E9-45C2-872F-FC650EA029BE}" destId="{32E8D225-6EF3-440E-835E-A30405CA8B4F}" srcOrd="2" destOrd="0" parTransId="{0EA4BC0A-D2F5-498B-A77F-2998B5EE1760}" sibTransId="{974B8F4E-B476-43E9-A8DC-57E6F2EFB938}"/>
    <dgm:cxn modelId="{8513F2FF-FB74-49D0-B8AC-F35E6E6A8DBD}" srcId="{3C485BC8-8D90-4B6A-B8C8-1CCB0F5AC7FD}" destId="{0DE5639C-F02E-458F-A9AB-2F9A924CB6EB}" srcOrd="1" destOrd="0" parTransId="{309929A0-70E5-4AFC-8BF2-61FB54D0113A}" sibTransId="{5AB35511-2DB4-4E3A-B99A-00DE14C34E3A}"/>
    <dgm:cxn modelId="{EF39052B-1C8E-47E8-83FA-BDE18F6D7813}" type="presParOf" srcId="{6D246A01-9E37-4093-AC0B-DC09E4B985F5}" destId="{4DB4ED60-962D-4510-AFBF-7CCE04975980}" srcOrd="0" destOrd="0" presId="urn:microsoft.com/office/officeart/2005/8/layout/orgChart1"/>
    <dgm:cxn modelId="{D32B3CB8-1A95-485D-AC58-13EE70FDDFD2}" type="presParOf" srcId="{4DB4ED60-962D-4510-AFBF-7CCE04975980}" destId="{E3935575-4C54-42AD-A986-6E3172A19151}" srcOrd="0" destOrd="0" presId="urn:microsoft.com/office/officeart/2005/8/layout/orgChart1"/>
    <dgm:cxn modelId="{4CDAA30F-F56F-4E6E-A945-761C398AF2D7}" type="presParOf" srcId="{E3935575-4C54-42AD-A986-6E3172A19151}" destId="{E24FF9CC-036A-47C0-9BE9-67BBD858EA06}" srcOrd="0" destOrd="0" presId="urn:microsoft.com/office/officeart/2005/8/layout/orgChart1"/>
    <dgm:cxn modelId="{64B48F72-6A23-41EB-AB44-15AE162F2A4D}" type="presParOf" srcId="{E3935575-4C54-42AD-A986-6E3172A19151}" destId="{92A8C5F6-B398-4EBD-9C32-876EC3549579}" srcOrd="1" destOrd="0" presId="urn:microsoft.com/office/officeart/2005/8/layout/orgChart1"/>
    <dgm:cxn modelId="{319F7856-21CD-4FFC-A68E-98B2DFE3CEC8}" type="presParOf" srcId="{4DB4ED60-962D-4510-AFBF-7CCE04975980}" destId="{E7456E22-90A8-4984-B089-350D8E6A3789}" srcOrd="1" destOrd="0" presId="urn:microsoft.com/office/officeart/2005/8/layout/orgChart1"/>
    <dgm:cxn modelId="{FA9DB127-73A0-4130-B69B-8A909D4DB866}" type="presParOf" srcId="{E7456E22-90A8-4984-B089-350D8E6A3789}" destId="{05E5FBED-1188-4DA5-8351-5B5D753B0ECE}" srcOrd="0" destOrd="0" presId="urn:microsoft.com/office/officeart/2005/8/layout/orgChart1"/>
    <dgm:cxn modelId="{BF178511-D921-4DB8-AD1B-749A74C82BAB}" type="presParOf" srcId="{E7456E22-90A8-4984-B089-350D8E6A3789}" destId="{74EE34B2-78B5-4651-B9AB-90C397CE1C0C}" srcOrd="1" destOrd="0" presId="urn:microsoft.com/office/officeart/2005/8/layout/orgChart1"/>
    <dgm:cxn modelId="{359233D5-31DC-42B0-9878-DC27B947C9CD}" type="presParOf" srcId="{74EE34B2-78B5-4651-B9AB-90C397CE1C0C}" destId="{792C3866-4B59-4B79-B1A5-AB9E2F9CEBBF}" srcOrd="0" destOrd="0" presId="urn:microsoft.com/office/officeart/2005/8/layout/orgChart1"/>
    <dgm:cxn modelId="{426A23ED-2D8F-4C74-B46A-367C64041489}" type="presParOf" srcId="{792C3866-4B59-4B79-B1A5-AB9E2F9CEBBF}" destId="{04A4A119-5DA1-470E-9053-9145F2BE4433}" srcOrd="0" destOrd="0" presId="urn:microsoft.com/office/officeart/2005/8/layout/orgChart1"/>
    <dgm:cxn modelId="{8D327F5A-AEB2-47BC-8DA2-F785CC695FB5}" type="presParOf" srcId="{792C3866-4B59-4B79-B1A5-AB9E2F9CEBBF}" destId="{7DAA7EC1-8229-4DA3-BC36-AFCC63CDFD84}" srcOrd="1" destOrd="0" presId="urn:microsoft.com/office/officeart/2005/8/layout/orgChart1"/>
    <dgm:cxn modelId="{A1F1B61D-C302-4EF7-8670-6AB4850BAC5C}" type="presParOf" srcId="{74EE34B2-78B5-4651-B9AB-90C397CE1C0C}" destId="{546B9ECB-DC6A-4D25-96A9-6296ADB10DEB}" srcOrd="1" destOrd="0" presId="urn:microsoft.com/office/officeart/2005/8/layout/orgChart1"/>
    <dgm:cxn modelId="{31E55FD4-6C70-4391-83C8-833FB9B478C7}" type="presParOf" srcId="{546B9ECB-DC6A-4D25-96A9-6296ADB10DEB}" destId="{B7271CCB-33DE-42BF-AAFF-39D4F8194383}" srcOrd="0" destOrd="0" presId="urn:microsoft.com/office/officeart/2005/8/layout/orgChart1"/>
    <dgm:cxn modelId="{0FC91A14-41E0-4D60-9937-B045E5AC4BBF}" type="presParOf" srcId="{546B9ECB-DC6A-4D25-96A9-6296ADB10DEB}" destId="{4D2D73D6-8978-4042-9446-A2B9B35EE555}" srcOrd="1" destOrd="0" presId="urn:microsoft.com/office/officeart/2005/8/layout/orgChart1"/>
    <dgm:cxn modelId="{E10E5368-F2B3-4CCC-8A56-88961C2EF84A}" type="presParOf" srcId="{4D2D73D6-8978-4042-9446-A2B9B35EE555}" destId="{420301C8-8C17-4652-81C3-B999B062B4B2}" srcOrd="0" destOrd="0" presId="urn:microsoft.com/office/officeart/2005/8/layout/orgChart1"/>
    <dgm:cxn modelId="{3D3AB0D1-146E-4027-9A2B-61E5C2C2251D}" type="presParOf" srcId="{420301C8-8C17-4652-81C3-B999B062B4B2}" destId="{5D7E46AE-EA1D-4746-B929-2DEFBBEAB27E}" srcOrd="0" destOrd="0" presId="urn:microsoft.com/office/officeart/2005/8/layout/orgChart1"/>
    <dgm:cxn modelId="{65DD6315-F8EA-4EB6-B607-722526DB9CBB}" type="presParOf" srcId="{420301C8-8C17-4652-81C3-B999B062B4B2}" destId="{0111036B-7EAB-4C2D-8C3B-40A42DC38488}" srcOrd="1" destOrd="0" presId="urn:microsoft.com/office/officeart/2005/8/layout/orgChart1"/>
    <dgm:cxn modelId="{C704BA37-E548-4A64-8790-201DA70DD722}" type="presParOf" srcId="{4D2D73D6-8978-4042-9446-A2B9B35EE555}" destId="{8BB6C42E-6319-4E52-AF38-7536C5105353}" srcOrd="1" destOrd="0" presId="urn:microsoft.com/office/officeart/2005/8/layout/orgChart1"/>
    <dgm:cxn modelId="{9A995210-48B1-4440-B1DF-6F11E2A737F0}" type="presParOf" srcId="{8BB6C42E-6319-4E52-AF38-7536C5105353}" destId="{808678B6-3AEE-4E3D-B4B2-28F95D4C3AF0}" srcOrd="0" destOrd="0" presId="urn:microsoft.com/office/officeart/2005/8/layout/orgChart1"/>
    <dgm:cxn modelId="{C393CF76-F297-4304-82BE-B8C0A150DCF1}" type="presParOf" srcId="{8BB6C42E-6319-4E52-AF38-7536C5105353}" destId="{D34F0736-CA02-4885-8A2E-1BB02C0560B6}" srcOrd="1" destOrd="0" presId="urn:microsoft.com/office/officeart/2005/8/layout/orgChart1"/>
    <dgm:cxn modelId="{56C3861D-AF16-4929-A9F8-D3CADED00F9B}" type="presParOf" srcId="{D34F0736-CA02-4885-8A2E-1BB02C0560B6}" destId="{8D7511AA-6487-4F7C-B477-7CAF25BAD807}" srcOrd="0" destOrd="0" presId="urn:microsoft.com/office/officeart/2005/8/layout/orgChart1"/>
    <dgm:cxn modelId="{C2CA3185-0650-4E98-83BF-CE531DFC1361}" type="presParOf" srcId="{8D7511AA-6487-4F7C-B477-7CAF25BAD807}" destId="{5DC9A615-8FC2-4A75-A71B-E5C3D9DCD957}" srcOrd="0" destOrd="0" presId="urn:microsoft.com/office/officeart/2005/8/layout/orgChart1"/>
    <dgm:cxn modelId="{07FC6EBE-4CC9-4197-84BA-969B0C56BEAC}" type="presParOf" srcId="{8D7511AA-6487-4F7C-B477-7CAF25BAD807}" destId="{64D1D627-C927-491E-A57A-ED9EC5DAE4CA}" srcOrd="1" destOrd="0" presId="urn:microsoft.com/office/officeart/2005/8/layout/orgChart1"/>
    <dgm:cxn modelId="{7600A1C1-D113-4CCA-B768-F84C7EE65103}" type="presParOf" srcId="{D34F0736-CA02-4885-8A2E-1BB02C0560B6}" destId="{413AC86A-1B7C-45B3-81AC-8DBE25BD5F09}" srcOrd="1" destOrd="0" presId="urn:microsoft.com/office/officeart/2005/8/layout/orgChart1"/>
    <dgm:cxn modelId="{1FBB7741-580F-4EDB-9EC8-BCDA389AC9A5}" type="presParOf" srcId="{413AC86A-1B7C-45B3-81AC-8DBE25BD5F09}" destId="{14DD07D6-C58D-430B-B1F1-F4E4A9520160}" srcOrd="0" destOrd="0" presId="urn:microsoft.com/office/officeart/2005/8/layout/orgChart1"/>
    <dgm:cxn modelId="{71F9070E-CC8D-4E9B-8AC7-88A669497044}" type="presParOf" srcId="{413AC86A-1B7C-45B3-81AC-8DBE25BD5F09}" destId="{9615EF9C-4CC8-477F-8A55-9120605C5F63}" srcOrd="1" destOrd="0" presId="urn:microsoft.com/office/officeart/2005/8/layout/orgChart1"/>
    <dgm:cxn modelId="{89DEA1D9-F482-4BF9-BCC0-4F742E7E803A}" type="presParOf" srcId="{9615EF9C-4CC8-477F-8A55-9120605C5F63}" destId="{BB87F5C8-8CDE-42FE-81DD-5278B6D6EECA}" srcOrd="0" destOrd="0" presId="urn:microsoft.com/office/officeart/2005/8/layout/orgChart1"/>
    <dgm:cxn modelId="{C2D3F231-FB01-4A60-8EC1-C59A648FF183}" type="presParOf" srcId="{BB87F5C8-8CDE-42FE-81DD-5278B6D6EECA}" destId="{26B383B6-A146-4ACB-8084-16D2A8BD90CF}" srcOrd="0" destOrd="0" presId="urn:microsoft.com/office/officeart/2005/8/layout/orgChart1"/>
    <dgm:cxn modelId="{EB4DDFFA-05EA-4F45-9898-F306FB8DA00E}" type="presParOf" srcId="{BB87F5C8-8CDE-42FE-81DD-5278B6D6EECA}" destId="{DA61646E-327F-46D5-A33E-6CB6CC6777BD}" srcOrd="1" destOrd="0" presId="urn:microsoft.com/office/officeart/2005/8/layout/orgChart1"/>
    <dgm:cxn modelId="{6A0AB604-3844-466E-8AE7-2C65268B053A}" type="presParOf" srcId="{9615EF9C-4CC8-477F-8A55-9120605C5F63}" destId="{C958D36F-5FB0-42D6-90D5-21DFEA4F57DA}" srcOrd="1" destOrd="0" presId="urn:microsoft.com/office/officeart/2005/8/layout/orgChart1"/>
    <dgm:cxn modelId="{79085EF7-D715-4142-B337-116693D3B6E4}" type="presParOf" srcId="{9615EF9C-4CC8-477F-8A55-9120605C5F63}" destId="{DF108B24-253B-4816-A655-B0C521C48E3B}" srcOrd="2" destOrd="0" presId="urn:microsoft.com/office/officeart/2005/8/layout/orgChart1"/>
    <dgm:cxn modelId="{14DC3BCB-DDDD-4322-9041-B5E6367DA785}" type="presParOf" srcId="{413AC86A-1B7C-45B3-81AC-8DBE25BD5F09}" destId="{D6D78CF5-6978-4E45-A45C-9122EED316E3}" srcOrd="2" destOrd="0" presId="urn:microsoft.com/office/officeart/2005/8/layout/orgChart1"/>
    <dgm:cxn modelId="{C1A8317A-6157-4E5D-805B-27DA330F614D}" type="presParOf" srcId="{413AC86A-1B7C-45B3-81AC-8DBE25BD5F09}" destId="{F782BD05-ACB8-4F8E-9FC3-479F77BB4577}" srcOrd="3" destOrd="0" presId="urn:microsoft.com/office/officeart/2005/8/layout/orgChart1"/>
    <dgm:cxn modelId="{A8B914CB-0EDA-4089-A9E9-C707A5559535}" type="presParOf" srcId="{F782BD05-ACB8-4F8E-9FC3-479F77BB4577}" destId="{6541C77E-BB20-4188-A8AB-9CF2C9EB40E6}" srcOrd="0" destOrd="0" presId="urn:microsoft.com/office/officeart/2005/8/layout/orgChart1"/>
    <dgm:cxn modelId="{876313D2-B0B8-41D2-B290-EE3E0F7B8552}" type="presParOf" srcId="{6541C77E-BB20-4188-A8AB-9CF2C9EB40E6}" destId="{14630563-116A-4AE3-95B0-7831FC268D19}" srcOrd="0" destOrd="0" presId="urn:microsoft.com/office/officeart/2005/8/layout/orgChart1"/>
    <dgm:cxn modelId="{668E9379-8073-42F4-B1AB-3D13B30EA96D}" type="presParOf" srcId="{6541C77E-BB20-4188-A8AB-9CF2C9EB40E6}" destId="{E1E0454A-72ED-4578-BD9F-DC8AB083A0FF}" srcOrd="1" destOrd="0" presId="urn:microsoft.com/office/officeart/2005/8/layout/orgChart1"/>
    <dgm:cxn modelId="{E0D591D4-9AD7-4E64-A612-3C5D49586B19}" type="presParOf" srcId="{F782BD05-ACB8-4F8E-9FC3-479F77BB4577}" destId="{729E87EF-F0A4-409A-9A53-5FFC816D30E3}" srcOrd="1" destOrd="0" presId="urn:microsoft.com/office/officeart/2005/8/layout/orgChart1"/>
    <dgm:cxn modelId="{E2B576BF-4BEA-453D-89A4-E7581FBDFCC3}" type="presParOf" srcId="{F782BD05-ACB8-4F8E-9FC3-479F77BB4577}" destId="{C2F0305A-BF5B-431E-B440-28DE3D8722B3}" srcOrd="2" destOrd="0" presId="urn:microsoft.com/office/officeart/2005/8/layout/orgChart1"/>
    <dgm:cxn modelId="{9D15596B-C65E-4CFC-802A-918FFBF03F08}" type="presParOf" srcId="{D34F0736-CA02-4885-8A2E-1BB02C0560B6}" destId="{C9C8A227-A9EA-4E85-B2A6-572D885EE0E2}" srcOrd="2" destOrd="0" presId="urn:microsoft.com/office/officeart/2005/8/layout/orgChart1"/>
    <dgm:cxn modelId="{0E115E4A-200A-4898-8FC0-ED814CFF52A8}" type="presParOf" srcId="{8BB6C42E-6319-4E52-AF38-7536C5105353}" destId="{E77F7021-54B8-403D-9DC8-C15741A753EF}" srcOrd="2" destOrd="0" presId="urn:microsoft.com/office/officeart/2005/8/layout/orgChart1"/>
    <dgm:cxn modelId="{D2457075-7CD0-4D21-BD6A-53118F4D7405}" type="presParOf" srcId="{8BB6C42E-6319-4E52-AF38-7536C5105353}" destId="{822E4114-F7E0-4DE7-AF93-DA7B430768F5}" srcOrd="3" destOrd="0" presId="urn:microsoft.com/office/officeart/2005/8/layout/orgChart1"/>
    <dgm:cxn modelId="{84BEAE0F-AFFA-4C2D-A316-E88CFE71C062}" type="presParOf" srcId="{822E4114-F7E0-4DE7-AF93-DA7B430768F5}" destId="{1DE74E3D-0A18-4C0D-A637-EADD3BA8B956}" srcOrd="0" destOrd="0" presId="urn:microsoft.com/office/officeart/2005/8/layout/orgChart1"/>
    <dgm:cxn modelId="{2A640A73-5517-4ACC-A2C8-5006E5F8B317}" type="presParOf" srcId="{1DE74E3D-0A18-4C0D-A637-EADD3BA8B956}" destId="{5C21D53F-F323-486F-A545-890FB2D5703D}" srcOrd="0" destOrd="0" presId="urn:microsoft.com/office/officeart/2005/8/layout/orgChart1"/>
    <dgm:cxn modelId="{C0C10A55-2A50-4436-A2E3-87DC7CD22A09}" type="presParOf" srcId="{1DE74E3D-0A18-4C0D-A637-EADD3BA8B956}" destId="{05A49DF4-CA07-4132-9A30-ECDC269DDD36}" srcOrd="1" destOrd="0" presId="urn:microsoft.com/office/officeart/2005/8/layout/orgChart1"/>
    <dgm:cxn modelId="{C6EB5AF6-3279-4278-91C6-73EE582B95A9}" type="presParOf" srcId="{822E4114-F7E0-4DE7-AF93-DA7B430768F5}" destId="{F07F6A5A-694A-4D4F-BC55-B79DCDAA4B31}" srcOrd="1" destOrd="0" presId="urn:microsoft.com/office/officeart/2005/8/layout/orgChart1"/>
    <dgm:cxn modelId="{7821E2A1-CAF1-45BD-A960-5B2D70CADF75}" type="presParOf" srcId="{F07F6A5A-694A-4D4F-BC55-B79DCDAA4B31}" destId="{6538C3A9-D5EB-4F70-8694-20315DDE6980}" srcOrd="0" destOrd="0" presId="urn:microsoft.com/office/officeart/2005/8/layout/orgChart1"/>
    <dgm:cxn modelId="{CD1D4862-9E67-41E4-A8EB-3FAD2915044B}" type="presParOf" srcId="{F07F6A5A-694A-4D4F-BC55-B79DCDAA4B31}" destId="{554BD62C-9AB7-4A2A-BCA7-8F7E64AA1B4B}" srcOrd="1" destOrd="0" presId="urn:microsoft.com/office/officeart/2005/8/layout/orgChart1"/>
    <dgm:cxn modelId="{1E33E8B9-D398-4BD1-B912-05AB23D5C491}" type="presParOf" srcId="{554BD62C-9AB7-4A2A-BCA7-8F7E64AA1B4B}" destId="{FC9DA193-2B87-4069-80DA-7EE60FF9BE32}" srcOrd="0" destOrd="0" presId="urn:microsoft.com/office/officeart/2005/8/layout/orgChart1"/>
    <dgm:cxn modelId="{101D8EB7-ECF1-4DCE-B7CB-A19F438EA3CD}" type="presParOf" srcId="{FC9DA193-2B87-4069-80DA-7EE60FF9BE32}" destId="{88A9EA37-3619-42B9-91AB-A7F8D19E5CF3}" srcOrd="0" destOrd="0" presId="urn:microsoft.com/office/officeart/2005/8/layout/orgChart1"/>
    <dgm:cxn modelId="{7F4A7E29-E88F-4693-AEF6-2C9773F3243D}" type="presParOf" srcId="{FC9DA193-2B87-4069-80DA-7EE60FF9BE32}" destId="{B8ED896B-5F9A-40F3-94EB-9F5905F54DD1}" srcOrd="1" destOrd="0" presId="urn:microsoft.com/office/officeart/2005/8/layout/orgChart1"/>
    <dgm:cxn modelId="{3C6A0386-1B95-4131-BC93-3E812606F73D}" type="presParOf" srcId="{554BD62C-9AB7-4A2A-BCA7-8F7E64AA1B4B}" destId="{57A2836A-CEB9-4DAB-A325-238444AF49E9}" srcOrd="1" destOrd="0" presId="urn:microsoft.com/office/officeart/2005/8/layout/orgChart1"/>
    <dgm:cxn modelId="{B7E4623B-105F-49B0-BB36-AC6CD7EF696B}" type="presParOf" srcId="{554BD62C-9AB7-4A2A-BCA7-8F7E64AA1B4B}" destId="{4CF2BD96-5E10-478B-9735-87D4ABCB8823}" srcOrd="2" destOrd="0" presId="urn:microsoft.com/office/officeart/2005/8/layout/orgChart1"/>
    <dgm:cxn modelId="{F4A0097F-6BDF-4B7E-9568-17643C46B4EC}" type="presParOf" srcId="{F07F6A5A-694A-4D4F-BC55-B79DCDAA4B31}" destId="{1638A487-4028-4CF2-AED3-B235A21BD5F3}" srcOrd="2" destOrd="0" presId="urn:microsoft.com/office/officeart/2005/8/layout/orgChart1"/>
    <dgm:cxn modelId="{367387BD-2BEC-48A2-939D-06782D1CE1FC}" type="presParOf" srcId="{F07F6A5A-694A-4D4F-BC55-B79DCDAA4B31}" destId="{210569ED-49C0-4893-BFD3-59943846068F}" srcOrd="3" destOrd="0" presId="urn:microsoft.com/office/officeart/2005/8/layout/orgChart1"/>
    <dgm:cxn modelId="{9AAE9117-DEC7-49B7-89B1-E2128FE06C8D}" type="presParOf" srcId="{210569ED-49C0-4893-BFD3-59943846068F}" destId="{1885EB01-1BFA-4A5C-A0F1-A29DF49DE612}" srcOrd="0" destOrd="0" presId="urn:microsoft.com/office/officeart/2005/8/layout/orgChart1"/>
    <dgm:cxn modelId="{A1E86FB4-E0E5-41D9-A3CD-35832BE61763}" type="presParOf" srcId="{1885EB01-1BFA-4A5C-A0F1-A29DF49DE612}" destId="{EFEB9895-F876-40B5-8882-6465977D3962}" srcOrd="0" destOrd="0" presId="urn:microsoft.com/office/officeart/2005/8/layout/orgChart1"/>
    <dgm:cxn modelId="{CE13468E-026E-4A83-8178-6E362086AC39}" type="presParOf" srcId="{1885EB01-1BFA-4A5C-A0F1-A29DF49DE612}" destId="{594820CB-3312-40EE-93C7-763BB80C000B}" srcOrd="1" destOrd="0" presId="urn:microsoft.com/office/officeart/2005/8/layout/orgChart1"/>
    <dgm:cxn modelId="{7BDB988D-8F44-4171-932C-5C446B9DD468}" type="presParOf" srcId="{210569ED-49C0-4893-BFD3-59943846068F}" destId="{09A5C2F9-8835-419F-92EF-CBA1D5E26E15}" srcOrd="1" destOrd="0" presId="urn:microsoft.com/office/officeart/2005/8/layout/orgChart1"/>
    <dgm:cxn modelId="{24544E8E-4736-44F0-B1C2-AC9C4CA71069}" type="presParOf" srcId="{210569ED-49C0-4893-BFD3-59943846068F}" destId="{D2D4F492-0061-44C6-A002-1A6B263A5B6C}" srcOrd="2" destOrd="0" presId="urn:microsoft.com/office/officeart/2005/8/layout/orgChart1"/>
    <dgm:cxn modelId="{46CB8A95-B51A-41B6-820C-B8E490120498}" type="presParOf" srcId="{822E4114-F7E0-4DE7-AF93-DA7B430768F5}" destId="{36C06877-F4CA-4F7A-9E83-AEA3898D8C3A}" srcOrd="2" destOrd="0" presId="urn:microsoft.com/office/officeart/2005/8/layout/orgChart1"/>
    <dgm:cxn modelId="{91B7649E-0DB7-49DA-BD14-E4DD81139A9B}" type="presParOf" srcId="{8BB6C42E-6319-4E52-AF38-7536C5105353}" destId="{005B6F43-36E5-473F-8A10-6C9AB775EC61}" srcOrd="4" destOrd="0" presId="urn:microsoft.com/office/officeart/2005/8/layout/orgChart1"/>
    <dgm:cxn modelId="{22967D8C-A470-47D0-BDA7-1B306A9457E2}" type="presParOf" srcId="{8BB6C42E-6319-4E52-AF38-7536C5105353}" destId="{48AD3CDA-3836-4A51-9A1D-DC7D58A46287}" srcOrd="5" destOrd="0" presId="urn:microsoft.com/office/officeart/2005/8/layout/orgChart1"/>
    <dgm:cxn modelId="{7B63B55A-4277-4086-9D51-417AF3524320}" type="presParOf" srcId="{48AD3CDA-3836-4A51-9A1D-DC7D58A46287}" destId="{92AECB68-3645-444F-B3B6-C14719A53121}" srcOrd="0" destOrd="0" presId="urn:microsoft.com/office/officeart/2005/8/layout/orgChart1"/>
    <dgm:cxn modelId="{EC91743F-F996-45D8-9E92-982BD9FE088C}" type="presParOf" srcId="{92AECB68-3645-444F-B3B6-C14719A53121}" destId="{9BE8784F-6D2A-4301-9DF1-D43B6F1F079B}" srcOrd="0" destOrd="0" presId="urn:microsoft.com/office/officeart/2005/8/layout/orgChart1"/>
    <dgm:cxn modelId="{8238ABCE-5693-49CD-9D40-2B674D763DD3}" type="presParOf" srcId="{92AECB68-3645-444F-B3B6-C14719A53121}" destId="{A4007804-0DF8-40EB-9B96-F3A4B8762280}" srcOrd="1" destOrd="0" presId="urn:microsoft.com/office/officeart/2005/8/layout/orgChart1"/>
    <dgm:cxn modelId="{90EEC4CD-13C7-4444-914B-6A5EFED16830}" type="presParOf" srcId="{48AD3CDA-3836-4A51-9A1D-DC7D58A46287}" destId="{D123C5AC-7128-4B80-94BB-0021CCC9C896}" srcOrd="1" destOrd="0" presId="urn:microsoft.com/office/officeart/2005/8/layout/orgChart1"/>
    <dgm:cxn modelId="{5FBDB08F-DCA7-4E91-AFAA-B83179222715}" type="presParOf" srcId="{D123C5AC-7128-4B80-94BB-0021CCC9C896}" destId="{B674EF0C-1635-461E-8E63-117C83EF42ED}" srcOrd="0" destOrd="0" presId="urn:microsoft.com/office/officeart/2005/8/layout/orgChart1"/>
    <dgm:cxn modelId="{D10CCD57-5011-4628-B098-B9CAAE133EAB}" type="presParOf" srcId="{D123C5AC-7128-4B80-94BB-0021CCC9C896}" destId="{0A37036F-DAE8-4F5B-A4BC-A5BE1101B4EB}" srcOrd="1" destOrd="0" presId="urn:microsoft.com/office/officeart/2005/8/layout/orgChart1"/>
    <dgm:cxn modelId="{56B5353F-A645-40F0-83E0-51869742C75F}" type="presParOf" srcId="{0A37036F-DAE8-4F5B-A4BC-A5BE1101B4EB}" destId="{418FC262-CC85-4B2F-9480-9F3DDB1BD6E3}" srcOrd="0" destOrd="0" presId="urn:microsoft.com/office/officeart/2005/8/layout/orgChart1"/>
    <dgm:cxn modelId="{077AF7F8-7FF5-4516-B6ED-E09D586C3B99}" type="presParOf" srcId="{418FC262-CC85-4B2F-9480-9F3DDB1BD6E3}" destId="{D8C07967-8438-46D2-B0E7-99AAA9F7F32B}" srcOrd="0" destOrd="0" presId="urn:microsoft.com/office/officeart/2005/8/layout/orgChart1"/>
    <dgm:cxn modelId="{AF08DE66-C8B5-45A4-8378-8496173AABEE}" type="presParOf" srcId="{418FC262-CC85-4B2F-9480-9F3DDB1BD6E3}" destId="{36EC3DA4-FA0C-46A0-A7CE-940B63885CC5}" srcOrd="1" destOrd="0" presId="urn:microsoft.com/office/officeart/2005/8/layout/orgChart1"/>
    <dgm:cxn modelId="{6D254417-B3E9-4EEB-853D-5022F0F7E5DD}" type="presParOf" srcId="{0A37036F-DAE8-4F5B-A4BC-A5BE1101B4EB}" destId="{757EE82D-A34B-4A84-A06E-6DF92A6A77F4}" srcOrd="1" destOrd="0" presId="urn:microsoft.com/office/officeart/2005/8/layout/orgChart1"/>
    <dgm:cxn modelId="{BA3451FD-61C7-45B1-9F66-CE19466446FC}" type="presParOf" srcId="{0A37036F-DAE8-4F5B-A4BC-A5BE1101B4EB}" destId="{9E9971B3-8549-4017-8643-A3D115761D2E}" srcOrd="2" destOrd="0" presId="urn:microsoft.com/office/officeart/2005/8/layout/orgChart1"/>
    <dgm:cxn modelId="{13795E01-A040-4CFC-8282-8E30BFF710F1}" type="presParOf" srcId="{D123C5AC-7128-4B80-94BB-0021CCC9C896}" destId="{14582080-3437-45D3-835E-AE2EA7D22620}" srcOrd="2" destOrd="0" presId="urn:microsoft.com/office/officeart/2005/8/layout/orgChart1"/>
    <dgm:cxn modelId="{E9237725-D7AD-4089-A585-A30345CCC215}" type="presParOf" srcId="{D123C5AC-7128-4B80-94BB-0021CCC9C896}" destId="{9239BADA-6196-4940-85A4-33B0FAEFD2A1}" srcOrd="3" destOrd="0" presId="urn:microsoft.com/office/officeart/2005/8/layout/orgChart1"/>
    <dgm:cxn modelId="{2612F283-E73E-4682-9C8A-F87D30E3BE51}" type="presParOf" srcId="{9239BADA-6196-4940-85A4-33B0FAEFD2A1}" destId="{78C3DF50-1FD5-46D6-8AF1-37678E044E4F}" srcOrd="0" destOrd="0" presId="urn:microsoft.com/office/officeart/2005/8/layout/orgChart1"/>
    <dgm:cxn modelId="{F1AC4D18-754B-4C26-8EE4-C987966C56D2}" type="presParOf" srcId="{78C3DF50-1FD5-46D6-8AF1-37678E044E4F}" destId="{77D9DAB6-BC2F-4B45-B255-BA27CF428885}" srcOrd="0" destOrd="0" presId="urn:microsoft.com/office/officeart/2005/8/layout/orgChart1"/>
    <dgm:cxn modelId="{EC5EDE05-EFFF-4F90-A61A-9B2B5E95D66D}" type="presParOf" srcId="{78C3DF50-1FD5-46D6-8AF1-37678E044E4F}" destId="{50A06C9B-7EFB-4A08-8F6D-E0B84B061376}" srcOrd="1" destOrd="0" presId="urn:microsoft.com/office/officeart/2005/8/layout/orgChart1"/>
    <dgm:cxn modelId="{BC6C5AF0-02E3-46F8-97A1-4D5FAF7D18EA}" type="presParOf" srcId="{9239BADA-6196-4940-85A4-33B0FAEFD2A1}" destId="{C795955A-18E0-4786-B50D-2933762390C6}" srcOrd="1" destOrd="0" presId="urn:microsoft.com/office/officeart/2005/8/layout/orgChart1"/>
    <dgm:cxn modelId="{010A6FDE-46B2-44C0-BD6A-58E8A1C5C1DF}" type="presParOf" srcId="{9239BADA-6196-4940-85A4-33B0FAEFD2A1}" destId="{2C38D36C-821D-4876-8819-29FBF2B298DA}" srcOrd="2" destOrd="0" presId="urn:microsoft.com/office/officeart/2005/8/layout/orgChart1"/>
    <dgm:cxn modelId="{FEDAD6BA-A4F2-4335-83A4-4270311E116B}" type="presParOf" srcId="{48AD3CDA-3836-4A51-9A1D-DC7D58A46287}" destId="{896C122D-E23E-4580-BA08-54FC8D810F34}" srcOrd="2" destOrd="0" presId="urn:microsoft.com/office/officeart/2005/8/layout/orgChart1"/>
    <dgm:cxn modelId="{9D2DB919-849E-4E95-862A-D13DBCAFB9EA}" type="presParOf" srcId="{4D2D73D6-8978-4042-9446-A2B9B35EE555}" destId="{83C816AD-149B-4529-9007-2A81B1C0A159}" srcOrd="2" destOrd="0" presId="urn:microsoft.com/office/officeart/2005/8/layout/orgChart1"/>
    <dgm:cxn modelId="{E04F262E-F61B-4CBC-B0A9-74F77E818648}" type="presParOf" srcId="{546B9ECB-DC6A-4D25-96A9-6296ADB10DEB}" destId="{DA5FBDA3-AAD0-4BCD-BA6A-6F72E276156D}" srcOrd="2" destOrd="0" presId="urn:microsoft.com/office/officeart/2005/8/layout/orgChart1"/>
    <dgm:cxn modelId="{E29BEEAD-1399-4ABB-A6F7-6795A3691D04}" type="presParOf" srcId="{546B9ECB-DC6A-4D25-96A9-6296ADB10DEB}" destId="{00D791B3-F229-4763-A766-3C8D051D1408}" srcOrd="3" destOrd="0" presId="urn:microsoft.com/office/officeart/2005/8/layout/orgChart1"/>
    <dgm:cxn modelId="{0925ED3B-BF84-4521-95B5-45D7F3E54D51}" type="presParOf" srcId="{00D791B3-F229-4763-A766-3C8D051D1408}" destId="{E17D5A98-0318-4EB9-B327-6B8E967D8B08}" srcOrd="0" destOrd="0" presId="urn:microsoft.com/office/officeart/2005/8/layout/orgChart1"/>
    <dgm:cxn modelId="{6F38286D-2379-4BE8-A934-9702AA7959CC}" type="presParOf" srcId="{E17D5A98-0318-4EB9-B327-6B8E967D8B08}" destId="{6EC421D8-759A-4F53-BC19-60C4FC20A249}" srcOrd="0" destOrd="0" presId="urn:microsoft.com/office/officeart/2005/8/layout/orgChart1"/>
    <dgm:cxn modelId="{8C6EBD73-970E-4022-8DEA-23C84FD76C13}" type="presParOf" srcId="{E17D5A98-0318-4EB9-B327-6B8E967D8B08}" destId="{296FEF57-0597-46D3-AFA9-C0B980B9AFF3}" srcOrd="1" destOrd="0" presId="urn:microsoft.com/office/officeart/2005/8/layout/orgChart1"/>
    <dgm:cxn modelId="{346A36DE-59A5-4F50-AAD5-B865D47B5D7F}" type="presParOf" srcId="{00D791B3-F229-4763-A766-3C8D051D1408}" destId="{34E00617-6D13-4589-8463-C1A7C70B9166}" srcOrd="1" destOrd="0" presId="urn:microsoft.com/office/officeart/2005/8/layout/orgChart1"/>
    <dgm:cxn modelId="{1027E82B-9966-450C-82BB-DD10AF4F186D}" type="presParOf" srcId="{34E00617-6D13-4589-8463-C1A7C70B9166}" destId="{3ADD25E5-B81E-4286-BF2B-C545EB94B2B6}" srcOrd="0" destOrd="0" presId="urn:microsoft.com/office/officeart/2005/8/layout/orgChart1"/>
    <dgm:cxn modelId="{4A9C45AC-9415-4EA6-8CC9-C466268168D4}" type="presParOf" srcId="{34E00617-6D13-4589-8463-C1A7C70B9166}" destId="{38FDE237-49AC-488E-B257-D60128EB0835}" srcOrd="1" destOrd="0" presId="urn:microsoft.com/office/officeart/2005/8/layout/orgChart1"/>
    <dgm:cxn modelId="{B5BE4E7F-31D5-4F77-ACB9-F992811C3219}" type="presParOf" srcId="{38FDE237-49AC-488E-B257-D60128EB0835}" destId="{81A2AFFE-C099-4C1A-B1FF-9B37AC745433}" srcOrd="0" destOrd="0" presId="urn:microsoft.com/office/officeart/2005/8/layout/orgChart1"/>
    <dgm:cxn modelId="{9C55595D-4530-4F98-91AA-2DCE5012C2B1}" type="presParOf" srcId="{81A2AFFE-C099-4C1A-B1FF-9B37AC745433}" destId="{C536F9D6-4BE4-4605-A5B9-B5B8DBA6AAC5}" srcOrd="0" destOrd="0" presId="urn:microsoft.com/office/officeart/2005/8/layout/orgChart1"/>
    <dgm:cxn modelId="{3312DBFD-B111-4CF1-A8EA-3909530EB845}" type="presParOf" srcId="{81A2AFFE-C099-4C1A-B1FF-9B37AC745433}" destId="{70CD3EFE-764B-45E4-8833-BC5746EB8209}" srcOrd="1" destOrd="0" presId="urn:microsoft.com/office/officeart/2005/8/layout/orgChart1"/>
    <dgm:cxn modelId="{059C0FB1-F3DF-4257-9641-C12977FF9C98}" type="presParOf" srcId="{38FDE237-49AC-488E-B257-D60128EB0835}" destId="{592AF704-61A1-4C5D-8AE4-4A12AE5DCCED}" srcOrd="1" destOrd="0" presId="urn:microsoft.com/office/officeart/2005/8/layout/orgChart1"/>
    <dgm:cxn modelId="{085CCAD4-6E62-480D-A110-CBC16632300D}" type="presParOf" srcId="{592AF704-61A1-4C5D-8AE4-4A12AE5DCCED}" destId="{434196BD-557B-4FF7-B1FF-6832DB0A64B7}" srcOrd="0" destOrd="0" presId="urn:microsoft.com/office/officeart/2005/8/layout/orgChart1"/>
    <dgm:cxn modelId="{21C503E1-F105-44BA-B767-F2CE339FF73D}" type="presParOf" srcId="{592AF704-61A1-4C5D-8AE4-4A12AE5DCCED}" destId="{64ACF48E-161A-40ED-BB2C-9986FEC2625C}" srcOrd="1" destOrd="0" presId="urn:microsoft.com/office/officeart/2005/8/layout/orgChart1"/>
    <dgm:cxn modelId="{0F726670-E892-43EE-BFA3-06706928FCE0}" type="presParOf" srcId="{64ACF48E-161A-40ED-BB2C-9986FEC2625C}" destId="{E05F5BF9-C87E-4207-AA3E-F65A916C3B0A}" srcOrd="0" destOrd="0" presId="urn:microsoft.com/office/officeart/2005/8/layout/orgChart1"/>
    <dgm:cxn modelId="{38D2BBC1-A135-4D8A-B7B9-341535606267}" type="presParOf" srcId="{E05F5BF9-C87E-4207-AA3E-F65A916C3B0A}" destId="{56E3286E-379E-4D2A-8387-1EE009DC6C62}" srcOrd="0" destOrd="0" presId="urn:microsoft.com/office/officeart/2005/8/layout/orgChart1"/>
    <dgm:cxn modelId="{ED9EF425-1B88-410C-ADA4-251E5C899E0A}" type="presParOf" srcId="{E05F5BF9-C87E-4207-AA3E-F65A916C3B0A}" destId="{6562E4A3-A48B-4B9A-92C1-B8BE3CF1E3E2}" srcOrd="1" destOrd="0" presId="urn:microsoft.com/office/officeart/2005/8/layout/orgChart1"/>
    <dgm:cxn modelId="{A6FB3077-199C-4F65-9F5E-E7AFD2D2AFF0}" type="presParOf" srcId="{64ACF48E-161A-40ED-BB2C-9986FEC2625C}" destId="{3009C761-FF97-4B6F-B75F-3EB326F8D510}" srcOrd="1" destOrd="0" presId="urn:microsoft.com/office/officeart/2005/8/layout/orgChart1"/>
    <dgm:cxn modelId="{3D5C0A24-622C-4E27-8772-465ECD5FC9A2}" type="presParOf" srcId="{64ACF48E-161A-40ED-BB2C-9986FEC2625C}" destId="{4ABFD9FE-712A-4C41-A3F0-329C2455F74C}" srcOrd="2" destOrd="0" presId="urn:microsoft.com/office/officeart/2005/8/layout/orgChart1"/>
    <dgm:cxn modelId="{2F02AF0E-8D75-4ED1-B266-42FBB8752B63}" type="presParOf" srcId="{592AF704-61A1-4C5D-8AE4-4A12AE5DCCED}" destId="{5E8B74B2-93EC-4ECD-AD6F-BBE6F564641B}" srcOrd="2" destOrd="0" presId="urn:microsoft.com/office/officeart/2005/8/layout/orgChart1"/>
    <dgm:cxn modelId="{22484282-867A-4C4A-8B64-250AAFBEC16F}" type="presParOf" srcId="{592AF704-61A1-4C5D-8AE4-4A12AE5DCCED}" destId="{45792178-6361-45B9-9D80-CD82059E66BB}" srcOrd="3" destOrd="0" presId="urn:microsoft.com/office/officeart/2005/8/layout/orgChart1"/>
    <dgm:cxn modelId="{B72572F1-466D-4EE0-BBFA-EDA07E868CF6}" type="presParOf" srcId="{45792178-6361-45B9-9D80-CD82059E66BB}" destId="{3760F720-CAED-47EE-BAE6-5578B8E5A310}" srcOrd="0" destOrd="0" presId="urn:microsoft.com/office/officeart/2005/8/layout/orgChart1"/>
    <dgm:cxn modelId="{7E63FAFD-E109-4CBD-A7F5-DB0151375DFA}" type="presParOf" srcId="{3760F720-CAED-47EE-BAE6-5578B8E5A310}" destId="{E31E8094-E09A-4F8A-9551-E15FA6B9E9FE}" srcOrd="0" destOrd="0" presId="urn:microsoft.com/office/officeart/2005/8/layout/orgChart1"/>
    <dgm:cxn modelId="{7BF91597-CB19-4954-9250-859AE6310B71}" type="presParOf" srcId="{3760F720-CAED-47EE-BAE6-5578B8E5A310}" destId="{D8F65D7B-A428-49E1-BCC3-EE3058963551}" srcOrd="1" destOrd="0" presId="urn:microsoft.com/office/officeart/2005/8/layout/orgChart1"/>
    <dgm:cxn modelId="{0B3443CA-088B-484A-8E5A-131B65972227}" type="presParOf" srcId="{45792178-6361-45B9-9D80-CD82059E66BB}" destId="{D58F671F-4E37-4479-A7B2-CD3203AD1733}" srcOrd="1" destOrd="0" presId="urn:microsoft.com/office/officeart/2005/8/layout/orgChart1"/>
    <dgm:cxn modelId="{E1FE62F6-137B-4150-B126-FC82990A97F2}" type="presParOf" srcId="{45792178-6361-45B9-9D80-CD82059E66BB}" destId="{6DCD2625-4BB9-481F-BFB3-49A03F53013F}" srcOrd="2" destOrd="0" presId="urn:microsoft.com/office/officeart/2005/8/layout/orgChart1"/>
    <dgm:cxn modelId="{89D9CA92-4135-48F7-8FE5-2921DD6F3B0A}" type="presParOf" srcId="{38FDE237-49AC-488E-B257-D60128EB0835}" destId="{015517F7-92B4-45FE-AA26-2BA743BD29CB}" srcOrd="2" destOrd="0" presId="urn:microsoft.com/office/officeart/2005/8/layout/orgChart1"/>
    <dgm:cxn modelId="{0A6C5CD0-5763-41B6-93FA-4A38DBA6F539}" type="presParOf" srcId="{34E00617-6D13-4589-8463-C1A7C70B9166}" destId="{5D0FD69F-1BE9-4DD8-AD60-C23FD098E2AA}" srcOrd="2" destOrd="0" presId="urn:microsoft.com/office/officeart/2005/8/layout/orgChart1"/>
    <dgm:cxn modelId="{F9CF19E8-15B5-4BB8-94D3-7A52251764EA}" type="presParOf" srcId="{34E00617-6D13-4589-8463-C1A7C70B9166}" destId="{59C62F5C-C22A-4131-89E2-4D8D894D8030}" srcOrd="3" destOrd="0" presId="urn:microsoft.com/office/officeart/2005/8/layout/orgChart1"/>
    <dgm:cxn modelId="{886F1CEB-6B48-4759-ACD8-4EA106692C25}" type="presParOf" srcId="{59C62F5C-C22A-4131-89E2-4D8D894D8030}" destId="{6AE3FB04-3FE4-496F-A50E-559F6646F66A}" srcOrd="0" destOrd="0" presId="urn:microsoft.com/office/officeart/2005/8/layout/orgChart1"/>
    <dgm:cxn modelId="{AB659243-BE40-42DF-8D94-0D5664FF7F5B}" type="presParOf" srcId="{6AE3FB04-3FE4-496F-A50E-559F6646F66A}" destId="{B6D7975F-D55D-4601-A68D-A073FC04CFD7}" srcOrd="0" destOrd="0" presId="urn:microsoft.com/office/officeart/2005/8/layout/orgChart1"/>
    <dgm:cxn modelId="{1F7703DC-CD9D-4BD6-BE76-92A1BE2340BE}" type="presParOf" srcId="{6AE3FB04-3FE4-496F-A50E-559F6646F66A}" destId="{CBCB56F4-7E27-4E86-BF2F-ACE5ACC62719}" srcOrd="1" destOrd="0" presId="urn:microsoft.com/office/officeart/2005/8/layout/orgChart1"/>
    <dgm:cxn modelId="{BF0AD5A3-E266-4C7B-B1DD-40249CC96AE8}" type="presParOf" srcId="{59C62F5C-C22A-4131-89E2-4D8D894D8030}" destId="{A8766E0E-8977-4FF0-8835-9EA8B87320F7}" srcOrd="1" destOrd="0" presId="urn:microsoft.com/office/officeart/2005/8/layout/orgChart1"/>
    <dgm:cxn modelId="{5EC282D7-A6DA-4E14-90BC-CE7FD62E43D6}" type="presParOf" srcId="{A8766E0E-8977-4FF0-8835-9EA8B87320F7}" destId="{1F31E5BF-36E4-4B4F-BB44-1AE065923674}" srcOrd="0" destOrd="0" presId="urn:microsoft.com/office/officeart/2005/8/layout/orgChart1"/>
    <dgm:cxn modelId="{5915152C-B9BD-4A8D-AA98-A4431FAB12B0}" type="presParOf" srcId="{A8766E0E-8977-4FF0-8835-9EA8B87320F7}" destId="{230A6678-442B-4C07-9F48-6C0FF610BD23}" srcOrd="1" destOrd="0" presId="urn:microsoft.com/office/officeart/2005/8/layout/orgChart1"/>
    <dgm:cxn modelId="{B19712F3-D9F4-4238-96E4-FBFCDBA6F405}" type="presParOf" srcId="{230A6678-442B-4C07-9F48-6C0FF610BD23}" destId="{0DC2EA8E-397C-4C2D-8308-C63C3B866214}" srcOrd="0" destOrd="0" presId="urn:microsoft.com/office/officeart/2005/8/layout/orgChart1"/>
    <dgm:cxn modelId="{54CEC8CC-52E3-40DC-B10F-EF2F14870D46}" type="presParOf" srcId="{0DC2EA8E-397C-4C2D-8308-C63C3B866214}" destId="{4FE0C071-DA2B-4C8D-8319-9308FBFB7F69}" srcOrd="0" destOrd="0" presId="urn:microsoft.com/office/officeart/2005/8/layout/orgChart1"/>
    <dgm:cxn modelId="{8C308912-A32E-40F9-A92C-75A3D1901B9D}" type="presParOf" srcId="{0DC2EA8E-397C-4C2D-8308-C63C3B866214}" destId="{D81EFBA1-54F1-42DA-B571-8C6D4E0BDA73}" srcOrd="1" destOrd="0" presId="urn:microsoft.com/office/officeart/2005/8/layout/orgChart1"/>
    <dgm:cxn modelId="{C561B608-9D3B-46E4-A443-D21ECEA4EDEA}" type="presParOf" srcId="{230A6678-442B-4C07-9F48-6C0FF610BD23}" destId="{E0F770A6-4D16-43B1-9337-44C3B95BC406}" srcOrd="1" destOrd="0" presId="urn:microsoft.com/office/officeart/2005/8/layout/orgChart1"/>
    <dgm:cxn modelId="{8D608B6A-CAE0-46A8-9B1B-0D0701FADDCB}" type="presParOf" srcId="{230A6678-442B-4C07-9F48-6C0FF610BD23}" destId="{3A9D814D-D9B1-463E-ADFF-5935EB435514}" srcOrd="2" destOrd="0" presId="urn:microsoft.com/office/officeart/2005/8/layout/orgChart1"/>
    <dgm:cxn modelId="{F1B2F949-6B12-484B-BC36-4A4C922F7CC2}" type="presParOf" srcId="{A8766E0E-8977-4FF0-8835-9EA8B87320F7}" destId="{23EDC1B7-9C94-4436-BD63-AFA58DCE09F4}" srcOrd="2" destOrd="0" presId="urn:microsoft.com/office/officeart/2005/8/layout/orgChart1"/>
    <dgm:cxn modelId="{2E0F93B4-88FA-4649-BD20-C35F1AFE468F}" type="presParOf" srcId="{A8766E0E-8977-4FF0-8835-9EA8B87320F7}" destId="{85A7DD8C-B9F1-4440-9C82-AF5388C324F9}" srcOrd="3" destOrd="0" presId="urn:microsoft.com/office/officeart/2005/8/layout/orgChart1"/>
    <dgm:cxn modelId="{F8BF3C8E-A5A1-4FF2-9875-3C5E59EBF045}" type="presParOf" srcId="{85A7DD8C-B9F1-4440-9C82-AF5388C324F9}" destId="{6847B32B-0946-4138-BE50-985150CFBDDB}" srcOrd="0" destOrd="0" presId="urn:microsoft.com/office/officeart/2005/8/layout/orgChart1"/>
    <dgm:cxn modelId="{203DAA41-9BEF-4B7B-9A36-F1F3CB20FF4D}" type="presParOf" srcId="{6847B32B-0946-4138-BE50-985150CFBDDB}" destId="{03E78829-E2B2-40D0-9908-4F378A0B6DFF}" srcOrd="0" destOrd="0" presId="urn:microsoft.com/office/officeart/2005/8/layout/orgChart1"/>
    <dgm:cxn modelId="{AD5B479A-1E1A-4218-8C19-131FCB9D0CEA}" type="presParOf" srcId="{6847B32B-0946-4138-BE50-985150CFBDDB}" destId="{13108607-041A-437F-97A0-3230A93D948B}" srcOrd="1" destOrd="0" presId="urn:microsoft.com/office/officeart/2005/8/layout/orgChart1"/>
    <dgm:cxn modelId="{9BA7FF06-A7D8-4A47-BA16-0F68ABED9506}" type="presParOf" srcId="{85A7DD8C-B9F1-4440-9C82-AF5388C324F9}" destId="{B843F5BF-C96F-4E59-BD00-981A97DC4BFA}" srcOrd="1" destOrd="0" presId="urn:microsoft.com/office/officeart/2005/8/layout/orgChart1"/>
    <dgm:cxn modelId="{ED57C569-0E4C-4B79-B27A-3528D98D2BE4}" type="presParOf" srcId="{85A7DD8C-B9F1-4440-9C82-AF5388C324F9}" destId="{DE23D46D-A665-4819-9624-A6CEEA1173AE}" srcOrd="2" destOrd="0" presId="urn:microsoft.com/office/officeart/2005/8/layout/orgChart1"/>
    <dgm:cxn modelId="{F167C170-2E68-4BD6-BE15-C8A7F243A1A7}" type="presParOf" srcId="{59C62F5C-C22A-4131-89E2-4D8D894D8030}" destId="{CE9E914F-5A74-424E-96B4-E40B9A6A12B2}" srcOrd="2" destOrd="0" presId="urn:microsoft.com/office/officeart/2005/8/layout/orgChart1"/>
    <dgm:cxn modelId="{C32D2D63-3875-4793-8200-7F83D80300EB}" type="presParOf" srcId="{34E00617-6D13-4589-8463-C1A7C70B9166}" destId="{21ABFE0F-5A93-4D0E-942D-265B828420DD}" srcOrd="4" destOrd="0" presId="urn:microsoft.com/office/officeart/2005/8/layout/orgChart1"/>
    <dgm:cxn modelId="{803D8840-A996-4879-BF92-3501EC41160D}" type="presParOf" srcId="{34E00617-6D13-4589-8463-C1A7C70B9166}" destId="{719F931C-4315-47BA-9897-54E0487832A8}" srcOrd="5" destOrd="0" presId="urn:microsoft.com/office/officeart/2005/8/layout/orgChart1"/>
    <dgm:cxn modelId="{81AAFFC7-25EA-45C0-977E-07A00DDCF71C}" type="presParOf" srcId="{719F931C-4315-47BA-9897-54E0487832A8}" destId="{BEC97093-93B7-457A-AFEE-B2F49AC66266}" srcOrd="0" destOrd="0" presId="urn:microsoft.com/office/officeart/2005/8/layout/orgChart1"/>
    <dgm:cxn modelId="{BD0A7369-9F0D-41D2-9F8D-5AEAA227F7CA}" type="presParOf" srcId="{BEC97093-93B7-457A-AFEE-B2F49AC66266}" destId="{75944034-5E97-4280-B033-4B433DF5E327}" srcOrd="0" destOrd="0" presId="urn:microsoft.com/office/officeart/2005/8/layout/orgChart1"/>
    <dgm:cxn modelId="{0D183D84-D74E-4B4D-A6BA-EBE877F6E64B}" type="presParOf" srcId="{BEC97093-93B7-457A-AFEE-B2F49AC66266}" destId="{B0ED419D-BDB7-4945-9C27-76C65E878AAB}" srcOrd="1" destOrd="0" presId="urn:microsoft.com/office/officeart/2005/8/layout/orgChart1"/>
    <dgm:cxn modelId="{51A7390B-A2DE-4CF7-91C0-2E8ABDE2B498}" type="presParOf" srcId="{719F931C-4315-47BA-9897-54E0487832A8}" destId="{B8160712-840D-4751-A9E3-D84D4D5CD149}" srcOrd="1" destOrd="0" presId="urn:microsoft.com/office/officeart/2005/8/layout/orgChart1"/>
    <dgm:cxn modelId="{B2A528F5-25D6-41DE-97A3-79C4A12143BF}" type="presParOf" srcId="{B8160712-840D-4751-A9E3-D84D4D5CD149}" destId="{AE88BC5D-A2ED-4772-8808-6D86C1C220F1}" srcOrd="0" destOrd="0" presId="urn:microsoft.com/office/officeart/2005/8/layout/orgChart1"/>
    <dgm:cxn modelId="{4EBD76A2-84BF-496D-BFAA-EECF78AF7DBC}" type="presParOf" srcId="{B8160712-840D-4751-A9E3-D84D4D5CD149}" destId="{02E6CC03-1F86-4E27-91AA-834557F4E839}" srcOrd="1" destOrd="0" presId="urn:microsoft.com/office/officeart/2005/8/layout/orgChart1"/>
    <dgm:cxn modelId="{DCBB9653-11F3-4628-8115-E633B6322841}" type="presParOf" srcId="{02E6CC03-1F86-4E27-91AA-834557F4E839}" destId="{67FCC828-5E97-4ABD-AE70-759C93BA0AF9}" srcOrd="0" destOrd="0" presId="urn:microsoft.com/office/officeart/2005/8/layout/orgChart1"/>
    <dgm:cxn modelId="{170BD95A-BAEB-47C5-A97B-B82FCD259BDD}" type="presParOf" srcId="{67FCC828-5E97-4ABD-AE70-759C93BA0AF9}" destId="{CC9C95D6-BAF8-4020-BFC3-01BB5E97CD23}" srcOrd="0" destOrd="0" presId="urn:microsoft.com/office/officeart/2005/8/layout/orgChart1"/>
    <dgm:cxn modelId="{13B946FE-1421-41C2-ADD7-E7DE26829C95}" type="presParOf" srcId="{67FCC828-5E97-4ABD-AE70-759C93BA0AF9}" destId="{E9173E50-9213-4863-B0CB-8B2E60FD2638}" srcOrd="1" destOrd="0" presId="urn:microsoft.com/office/officeart/2005/8/layout/orgChart1"/>
    <dgm:cxn modelId="{4EB9E260-8A8A-46BD-B001-85C4F4B57110}" type="presParOf" srcId="{02E6CC03-1F86-4E27-91AA-834557F4E839}" destId="{13393372-8739-4EDF-A54F-F8846980645E}" srcOrd="1" destOrd="0" presId="urn:microsoft.com/office/officeart/2005/8/layout/orgChart1"/>
    <dgm:cxn modelId="{9E366274-43A3-4DB8-9824-BBCA805A9D72}" type="presParOf" srcId="{02E6CC03-1F86-4E27-91AA-834557F4E839}" destId="{C27FC86E-423E-440D-9FAF-F4464B09B61D}" srcOrd="2" destOrd="0" presId="urn:microsoft.com/office/officeart/2005/8/layout/orgChart1"/>
    <dgm:cxn modelId="{E423A5A6-B3CB-4DD0-B485-C26CB81C2843}" type="presParOf" srcId="{B8160712-840D-4751-A9E3-D84D4D5CD149}" destId="{C2594539-E204-4172-9114-693A5CF844B2}" srcOrd="2" destOrd="0" presId="urn:microsoft.com/office/officeart/2005/8/layout/orgChart1"/>
    <dgm:cxn modelId="{67E8B459-18B6-47BA-80A9-B5D0CAB88A94}" type="presParOf" srcId="{B8160712-840D-4751-A9E3-D84D4D5CD149}" destId="{02AD20A3-17F8-471B-AB59-86B9DB9527C6}" srcOrd="3" destOrd="0" presId="urn:microsoft.com/office/officeart/2005/8/layout/orgChart1"/>
    <dgm:cxn modelId="{6E7A7FA2-7095-4489-A718-C948D4B62F65}" type="presParOf" srcId="{02AD20A3-17F8-471B-AB59-86B9DB9527C6}" destId="{E3A501F3-8116-446E-BCB1-29F9D2CB86FB}" srcOrd="0" destOrd="0" presId="urn:microsoft.com/office/officeart/2005/8/layout/orgChart1"/>
    <dgm:cxn modelId="{BDBABA6B-B687-4519-B542-EEBBDDD1E9EF}" type="presParOf" srcId="{E3A501F3-8116-446E-BCB1-29F9D2CB86FB}" destId="{AE4B47A1-8612-4552-9FFA-79BACA479E23}" srcOrd="0" destOrd="0" presId="urn:microsoft.com/office/officeart/2005/8/layout/orgChart1"/>
    <dgm:cxn modelId="{F6AB372C-CA80-4871-B516-2BE42BCDDCFC}" type="presParOf" srcId="{E3A501F3-8116-446E-BCB1-29F9D2CB86FB}" destId="{355EDB69-CF64-4CB9-97A3-BF43FD81B4EC}" srcOrd="1" destOrd="0" presId="urn:microsoft.com/office/officeart/2005/8/layout/orgChart1"/>
    <dgm:cxn modelId="{A02C7F90-4AE7-4124-9490-E21847D73B47}" type="presParOf" srcId="{02AD20A3-17F8-471B-AB59-86B9DB9527C6}" destId="{701475CB-26D7-4339-AF24-ABF7298B55E5}" srcOrd="1" destOrd="0" presId="urn:microsoft.com/office/officeart/2005/8/layout/orgChart1"/>
    <dgm:cxn modelId="{703173B2-5606-4551-87B7-18B50A9EFC1E}" type="presParOf" srcId="{02AD20A3-17F8-471B-AB59-86B9DB9527C6}" destId="{BA9DA125-AD34-4D72-800E-8DF5EF4C8923}" srcOrd="2" destOrd="0" presId="urn:microsoft.com/office/officeart/2005/8/layout/orgChart1"/>
    <dgm:cxn modelId="{B3A36075-85A1-41E2-96CB-0D3414E8512E}" type="presParOf" srcId="{719F931C-4315-47BA-9897-54E0487832A8}" destId="{0765C2F2-B7F4-4A4F-90E6-72AD238C6881}" srcOrd="2" destOrd="0" presId="urn:microsoft.com/office/officeart/2005/8/layout/orgChart1"/>
    <dgm:cxn modelId="{F617AC0F-1C00-4A89-9162-4FA3E0AD2B6F}" type="presParOf" srcId="{00D791B3-F229-4763-A766-3C8D051D1408}" destId="{9738A51C-FA5E-4212-A35F-F8F56769FA3B}" srcOrd="2" destOrd="0" presId="urn:microsoft.com/office/officeart/2005/8/layout/orgChart1"/>
    <dgm:cxn modelId="{5122AB12-8EE8-41EF-84B8-6D7F312E6AA3}" type="presParOf" srcId="{74EE34B2-78B5-4651-B9AB-90C397CE1C0C}" destId="{A8FC6812-FC61-4577-963B-CA65DDF0F662}" srcOrd="2" destOrd="0" presId="urn:microsoft.com/office/officeart/2005/8/layout/orgChart1"/>
    <dgm:cxn modelId="{2651C3BA-E550-4AAD-B080-BD9991658DCD}" type="presParOf" srcId="{E7456E22-90A8-4984-B089-350D8E6A3789}" destId="{95DAAB9B-C427-4563-AE5A-DAC6CBC88B77}" srcOrd="2" destOrd="0" presId="urn:microsoft.com/office/officeart/2005/8/layout/orgChart1"/>
    <dgm:cxn modelId="{1EE1A5EA-BBB0-4A0B-99EA-41C1362C3E76}" type="presParOf" srcId="{E7456E22-90A8-4984-B089-350D8E6A3789}" destId="{306E25C6-C3E1-4E0C-A5CE-6E7A3FC52CDE}" srcOrd="3" destOrd="0" presId="urn:microsoft.com/office/officeart/2005/8/layout/orgChart1"/>
    <dgm:cxn modelId="{CCCA39B2-BE10-44BC-B378-9377B643051F}" type="presParOf" srcId="{306E25C6-C3E1-4E0C-A5CE-6E7A3FC52CDE}" destId="{BB8C9687-253F-42A5-B377-E7D9D70ABDFE}" srcOrd="0" destOrd="0" presId="urn:microsoft.com/office/officeart/2005/8/layout/orgChart1"/>
    <dgm:cxn modelId="{636665A4-770F-4B85-89D9-DC3E3FA8834B}" type="presParOf" srcId="{BB8C9687-253F-42A5-B377-E7D9D70ABDFE}" destId="{8F9F1E5F-934D-49DD-992F-2C07B21CC131}" srcOrd="0" destOrd="0" presId="urn:microsoft.com/office/officeart/2005/8/layout/orgChart1"/>
    <dgm:cxn modelId="{49A19C8D-A381-444E-AE9C-3D9B26EAE64D}" type="presParOf" srcId="{BB8C9687-253F-42A5-B377-E7D9D70ABDFE}" destId="{D52A61C5-8066-4BE1-804C-E37F8D0FD5A2}" srcOrd="1" destOrd="0" presId="urn:microsoft.com/office/officeart/2005/8/layout/orgChart1"/>
    <dgm:cxn modelId="{772A05DE-67A1-42BC-94EC-6DD2E938689C}" type="presParOf" srcId="{306E25C6-C3E1-4E0C-A5CE-6E7A3FC52CDE}" destId="{B33D6C96-A55E-4377-80A2-C7813EE8EC30}" srcOrd="1" destOrd="0" presId="urn:microsoft.com/office/officeart/2005/8/layout/orgChart1"/>
    <dgm:cxn modelId="{1349C5A2-8E44-436A-999D-86E8FA2125CF}" type="presParOf" srcId="{B33D6C96-A55E-4377-80A2-C7813EE8EC30}" destId="{1F482A35-165E-420A-A992-69D44FF8A957}" srcOrd="0" destOrd="0" presId="urn:microsoft.com/office/officeart/2005/8/layout/orgChart1"/>
    <dgm:cxn modelId="{958EDF61-525E-4B52-82B2-C35D23690A8B}" type="presParOf" srcId="{B33D6C96-A55E-4377-80A2-C7813EE8EC30}" destId="{714FF948-F860-4092-B123-44A2708F80D3}" srcOrd="1" destOrd="0" presId="urn:microsoft.com/office/officeart/2005/8/layout/orgChart1"/>
    <dgm:cxn modelId="{EAB32253-1538-4F35-85AE-B177EDC98AC1}" type="presParOf" srcId="{714FF948-F860-4092-B123-44A2708F80D3}" destId="{CEBE0486-F6A8-4DF7-8230-6B996BC5F4F9}" srcOrd="0" destOrd="0" presId="urn:microsoft.com/office/officeart/2005/8/layout/orgChart1"/>
    <dgm:cxn modelId="{5EE72A55-7671-486B-B0A0-EB7E7E246591}" type="presParOf" srcId="{CEBE0486-F6A8-4DF7-8230-6B996BC5F4F9}" destId="{43ACF214-DE11-4237-89B2-0CB48E7431CB}" srcOrd="0" destOrd="0" presId="urn:microsoft.com/office/officeart/2005/8/layout/orgChart1"/>
    <dgm:cxn modelId="{7C7F491D-42CD-471A-A22A-211C43B162B4}" type="presParOf" srcId="{CEBE0486-F6A8-4DF7-8230-6B996BC5F4F9}" destId="{380B6920-3732-4264-B65E-DD72C36E9E1B}" srcOrd="1" destOrd="0" presId="urn:microsoft.com/office/officeart/2005/8/layout/orgChart1"/>
    <dgm:cxn modelId="{99E57A53-8E8D-4624-83D2-B161AD7667B1}" type="presParOf" srcId="{714FF948-F860-4092-B123-44A2708F80D3}" destId="{180307C1-EF68-4B3D-9422-526F3CC0D8EA}" srcOrd="1" destOrd="0" presId="urn:microsoft.com/office/officeart/2005/8/layout/orgChart1"/>
    <dgm:cxn modelId="{FB66A650-9CC7-4417-84D2-C8484335E6B5}" type="presParOf" srcId="{180307C1-EF68-4B3D-9422-526F3CC0D8EA}" destId="{75904033-EF0F-4D98-B118-1B3DBD3CF2EB}" srcOrd="0" destOrd="0" presId="urn:microsoft.com/office/officeart/2005/8/layout/orgChart1"/>
    <dgm:cxn modelId="{C0C0F7F2-BE26-4627-92A9-ADB08B4F1375}" type="presParOf" srcId="{180307C1-EF68-4B3D-9422-526F3CC0D8EA}" destId="{713535C1-0282-47DB-877F-D0096BAB08E5}" srcOrd="1" destOrd="0" presId="urn:microsoft.com/office/officeart/2005/8/layout/orgChart1"/>
    <dgm:cxn modelId="{DFFBDCF6-6FBA-4198-83CB-E49D0EE6F781}" type="presParOf" srcId="{713535C1-0282-47DB-877F-D0096BAB08E5}" destId="{1900AA78-DE43-4E2D-8C20-BD70455312D4}" srcOrd="0" destOrd="0" presId="urn:microsoft.com/office/officeart/2005/8/layout/orgChart1"/>
    <dgm:cxn modelId="{8B900ACA-B980-4479-8B0E-0A33C5C375FC}" type="presParOf" srcId="{1900AA78-DE43-4E2D-8C20-BD70455312D4}" destId="{83407ED2-9C8C-4C53-B37C-C892B671C8EC}" srcOrd="0" destOrd="0" presId="urn:microsoft.com/office/officeart/2005/8/layout/orgChart1"/>
    <dgm:cxn modelId="{6C05E1D9-C08E-431C-94EC-DD4B887315D1}" type="presParOf" srcId="{1900AA78-DE43-4E2D-8C20-BD70455312D4}" destId="{C0A53F57-0108-4A4F-82E0-C235084B76AB}" srcOrd="1" destOrd="0" presId="urn:microsoft.com/office/officeart/2005/8/layout/orgChart1"/>
    <dgm:cxn modelId="{B89AC8EC-7DB4-4FBC-A78D-6C39BF0B0DB4}" type="presParOf" srcId="{713535C1-0282-47DB-877F-D0096BAB08E5}" destId="{182F4558-30AC-4BBA-9D9D-56CB3D2B72F5}" srcOrd="1" destOrd="0" presId="urn:microsoft.com/office/officeart/2005/8/layout/orgChart1"/>
    <dgm:cxn modelId="{63311784-766B-4A69-B4A6-03971DC936FB}" type="presParOf" srcId="{182F4558-30AC-4BBA-9D9D-56CB3D2B72F5}" destId="{BCEA6378-4E35-4CA4-989C-31216F489C9E}" srcOrd="0" destOrd="0" presId="urn:microsoft.com/office/officeart/2005/8/layout/orgChart1"/>
    <dgm:cxn modelId="{E1748DAE-159C-472B-B5BD-1D2830A3431D}" type="presParOf" srcId="{182F4558-30AC-4BBA-9D9D-56CB3D2B72F5}" destId="{DAC48D21-0E1E-4BA4-B68A-5B10372833EB}" srcOrd="1" destOrd="0" presId="urn:microsoft.com/office/officeart/2005/8/layout/orgChart1"/>
    <dgm:cxn modelId="{1434530B-0DCC-4421-8D1D-7BFABF3A4E3F}" type="presParOf" srcId="{DAC48D21-0E1E-4BA4-B68A-5B10372833EB}" destId="{F503DB58-DDAB-439A-A55E-D401512940F6}" srcOrd="0" destOrd="0" presId="urn:microsoft.com/office/officeart/2005/8/layout/orgChart1"/>
    <dgm:cxn modelId="{364F6875-8250-4BCA-ABB4-D7C744E41A53}" type="presParOf" srcId="{F503DB58-DDAB-439A-A55E-D401512940F6}" destId="{5D3139ED-C822-464A-B182-CBA24EA8E773}" srcOrd="0" destOrd="0" presId="urn:microsoft.com/office/officeart/2005/8/layout/orgChart1"/>
    <dgm:cxn modelId="{4A0B917E-4A65-4D5C-82C3-6CB77EC0922C}" type="presParOf" srcId="{F503DB58-DDAB-439A-A55E-D401512940F6}" destId="{FB9AF5BB-9F5F-43C2-94A0-645E01F33135}" srcOrd="1" destOrd="0" presId="urn:microsoft.com/office/officeart/2005/8/layout/orgChart1"/>
    <dgm:cxn modelId="{520EDD82-047D-4A43-8221-189B5A726054}" type="presParOf" srcId="{DAC48D21-0E1E-4BA4-B68A-5B10372833EB}" destId="{7619EAE7-F2A9-4C3A-9D62-6B7B06233134}" srcOrd="1" destOrd="0" presId="urn:microsoft.com/office/officeart/2005/8/layout/orgChart1"/>
    <dgm:cxn modelId="{EB1CB3F8-820E-4FA7-948A-387F1A6399D2}" type="presParOf" srcId="{DAC48D21-0E1E-4BA4-B68A-5B10372833EB}" destId="{243535B1-AA5B-47DB-8284-F3732FE96C9F}" srcOrd="2" destOrd="0" presId="urn:microsoft.com/office/officeart/2005/8/layout/orgChart1"/>
    <dgm:cxn modelId="{7E12872D-18BC-42B7-B4B0-C96CA2907757}" type="presParOf" srcId="{713535C1-0282-47DB-877F-D0096BAB08E5}" destId="{26123967-58FE-4CBF-BE11-DDE5E382B8DE}" srcOrd="2" destOrd="0" presId="urn:microsoft.com/office/officeart/2005/8/layout/orgChart1"/>
    <dgm:cxn modelId="{53DC0BA3-425A-44B4-9F24-906266EDFEE6}" type="presParOf" srcId="{180307C1-EF68-4B3D-9422-526F3CC0D8EA}" destId="{814E8898-CB9A-4CB7-9F5A-7A49A0C3A22A}" srcOrd="2" destOrd="0" presId="urn:microsoft.com/office/officeart/2005/8/layout/orgChart1"/>
    <dgm:cxn modelId="{22906340-252A-4B4C-B9D1-304EADBFEE09}" type="presParOf" srcId="{180307C1-EF68-4B3D-9422-526F3CC0D8EA}" destId="{52531651-1BDA-4286-A7C0-F2A5BDA424C9}" srcOrd="3" destOrd="0" presId="urn:microsoft.com/office/officeart/2005/8/layout/orgChart1"/>
    <dgm:cxn modelId="{7402A0E7-6DDE-48B2-AB07-CFAFB7461A41}" type="presParOf" srcId="{52531651-1BDA-4286-A7C0-F2A5BDA424C9}" destId="{03D538F1-C07A-4265-BBCC-65DAAA2A4261}" srcOrd="0" destOrd="0" presId="urn:microsoft.com/office/officeart/2005/8/layout/orgChart1"/>
    <dgm:cxn modelId="{FD8EB930-31D5-4114-8BC8-E0B7DB2E7349}" type="presParOf" srcId="{03D538F1-C07A-4265-BBCC-65DAAA2A4261}" destId="{DE661144-E1F1-4BF4-A1ED-29B7D49CCE41}" srcOrd="0" destOrd="0" presId="urn:microsoft.com/office/officeart/2005/8/layout/orgChart1"/>
    <dgm:cxn modelId="{0C380A63-CC3C-428D-81A6-3EB270D22F96}" type="presParOf" srcId="{03D538F1-C07A-4265-BBCC-65DAAA2A4261}" destId="{4628E0EC-D287-4ADD-948B-4C01333A33AC}" srcOrd="1" destOrd="0" presId="urn:microsoft.com/office/officeart/2005/8/layout/orgChart1"/>
    <dgm:cxn modelId="{F5DB2F5D-A668-4742-BBA6-F66C7521068A}" type="presParOf" srcId="{52531651-1BDA-4286-A7C0-F2A5BDA424C9}" destId="{D1AB2FD0-0C7E-49B3-BA42-6720EE3301B5}" srcOrd="1" destOrd="0" presId="urn:microsoft.com/office/officeart/2005/8/layout/orgChart1"/>
    <dgm:cxn modelId="{FA00A90D-B570-4FA6-8FAE-FBF28B765A9A}" type="presParOf" srcId="{D1AB2FD0-0C7E-49B3-BA42-6720EE3301B5}" destId="{EC6D95B8-56E1-41A7-8D9B-49225F225A5B}" srcOrd="0" destOrd="0" presId="urn:microsoft.com/office/officeart/2005/8/layout/orgChart1"/>
    <dgm:cxn modelId="{67CD16B0-1B9F-4974-8ABD-2034C1F99C95}" type="presParOf" srcId="{D1AB2FD0-0C7E-49B3-BA42-6720EE3301B5}" destId="{DBA3F321-1428-49FB-A99B-73CE2A27D221}" srcOrd="1" destOrd="0" presId="urn:microsoft.com/office/officeart/2005/8/layout/orgChart1"/>
    <dgm:cxn modelId="{102A4C11-B3BE-433F-9D6A-4A17546A87A0}" type="presParOf" srcId="{DBA3F321-1428-49FB-A99B-73CE2A27D221}" destId="{FC297334-1307-4E1F-B0A8-CB01B15A7DAA}" srcOrd="0" destOrd="0" presId="urn:microsoft.com/office/officeart/2005/8/layout/orgChart1"/>
    <dgm:cxn modelId="{3F4EF557-537A-462E-8132-14CDC227D46D}" type="presParOf" srcId="{FC297334-1307-4E1F-B0A8-CB01B15A7DAA}" destId="{542A7BEA-9542-4E23-9945-E1FCC3C2D872}" srcOrd="0" destOrd="0" presId="urn:microsoft.com/office/officeart/2005/8/layout/orgChart1"/>
    <dgm:cxn modelId="{176B41AC-C94E-4F82-AF80-62A8E92F36F1}" type="presParOf" srcId="{FC297334-1307-4E1F-B0A8-CB01B15A7DAA}" destId="{0F9743BE-4CF8-42C9-922E-F49513471501}" srcOrd="1" destOrd="0" presId="urn:microsoft.com/office/officeart/2005/8/layout/orgChart1"/>
    <dgm:cxn modelId="{1493D90E-C0B1-401A-A825-5D6C2B2DD88F}" type="presParOf" srcId="{DBA3F321-1428-49FB-A99B-73CE2A27D221}" destId="{B822811D-973E-4E3F-80E9-F800842B953C}" srcOrd="1" destOrd="0" presId="urn:microsoft.com/office/officeart/2005/8/layout/orgChart1"/>
    <dgm:cxn modelId="{CBCF5A54-DB17-41D3-B4DF-A50360DD0689}" type="presParOf" srcId="{DBA3F321-1428-49FB-A99B-73CE2A27D221}" destId="{638D878D-4FE5-4DCF-A48F-25A8F4D3E948}" srcOrd="2" destOrd="0" presId="urn:microsoft.com/office/officeart/2005/8/layout/orgChart1"/>
    <dgm:cxn modelId="{B4AF0B8B-756E-4A89-A26E-24DE94945303}" type="presParOf" srcId="{52531651-1BDA-4286-A7C0-F2A5BDA424C9}" destId="{E81AC87E-0009-4082-89E5-568C248E8115}" srcOrd="2" destOrd="0" presId="urn:microsoft.com/office/officeart/2005/8/layout/orgChart1"/>
    <dgm:cxn modelId="{0DFD993B-DC38-466B-B416-2A9C43048161}" type="presParOf" srcId="{180307C1-EF68-4B3D-9422-526F3CC0D8EA}" destId="{42DFBDC9-5A34-470E-B666-18651F19893A}" srcOrd="4" destOrd="0" presId="urn:microsoft.com/office/officeart/2005/8/layout/orgChart1"/>
    <dgm:cxn modelId="{EC26CCEC-DD33-4FA6-AA24-FE1E5A960FA5}" type="presParOf" srcId="{180307C1-EF68-4B3D-9422-526F3CC0D8EA}" destId="{A0B2C6F1-E6DB-4699-ABD9-DD4E6AD97A7F}" srcOrd="5" destOrd="0" presId="urn:microsoft.com/office/officeart/2005/8/layout/orgChart1"/>
    <dgm:cxn modelId="{856F2F3E-FD44-4324-807B-3842D8B26113}" type="presParOf" srcId="{A0B2C6F1-E6DB-4699-ABD9-DD4E6AD97A7F}" destId="{DED31D97-8F79-4116-A697-5B34794AA261}" srcOrd="0" destOrd="0" presId="urn:microsoft.com/office/officeart/2005/8/layout/orgChart1"/>
    <dgm:cxn modelId="{2648D935-B528-467E-A14C-E518E12B9F4C}" type="presParOf" srcId="{DED31D97-8F79-4116-A697-5B34794AA261}" destId="{1A01D709-98E7-42EA-83CF-876544AD936F}" srcOrd="0" destOrd="0" presId="urn:microsoft.com/office/officeart/2005/8/layout/orgChart1"/>
    <dgm:cxn modelId="{6CF33CF1-EDF6-4C9C-AFD4-1FCFF1F53845}" type="presParOf" srcId="{DED31D97-8F79-4116-A697-5B34794AA261}" destId="{B06464D5-D174-4DC1-A005-5B5A2533126F}" srcOrd="1" destOrd="0" presId="urn:microsoft.com/office/officeart/2005/8/layout/orgChart1"/>
    <dgm:cxn modelId="{2750D34F-D323-48F8-9F8E-E3A994C6FA7A}" type="presParOf" srcId="{A0B2C6F1-E6DB-4699-ABD9-DD4E6AD97A7F}" destId="{B4B2A37E-5315-4B25-8BB9-09A0F39EA9D4}" srcOrd="1" destOrd="0" presId="urn:microsoft.com/office/officeart/2005/8/layout/orgChart1"/>
    <dgm:cxn modelId="{284DCFD5-DA9A-44E7-A0BB-0ECFB37612A3}" type="presParOf" srcId="{B4B2A37E-5315-4B25-8BB9-09A0F39EA9D4}" destId="{ECAD7D22-0D0A-4D4C-9B43-47F670BF65DC}" srcOrd="0" destOrd="0" presId="urn:microsoft.com/office/officeart/2005/8/layout/orgChart1"/>
    <dgm:cxn modelId="{B7601A3E-EEA0-4340-806B-5D68D77DA85E}" type="presParOf" srcId="{B4B2A37E-5315-4B25-8BB9-09A0F39EA9D4}" destId="{733BB34D-7EBF-4F73-9FFB-DE852F26434B}" srcOrd="1" destOrd="0" presId="urn:microsoft.com/office/officeart/2005/8/layout/orgChart1"/>
    <dgm:cxn modelId="{591A1D94-2F0C-43A4-AF32-59973ACB117E}" type="presParOf" srcId="{733BB34D-7EBF-4F73-9FFB-DE852F26434B}" destId="{78B202A8-B505-43DF-BA80-FB9746A3C949}" srcOrd="0" destOrd="0" presId="urn:microsoft.com/office/officeart/2005/8/layout/orgChart1"/>
    <dgm:cxn modelId="{40EB59D2-E6AB-4F89-A119-0C0F88047F9D}" type="presParOf" srcId="{78B202A8-B505-43DF-BA80-FB9746A3C949}" destId="{6A77D4B2-C86B-463D-A2D5-28FCA7C7B086}" srcOrd="0" destOrd="0" presId="urn:microsoft.com/office/officeart/2005/8/layout/orgChart1"/>
    <dgm:cxn modelId="{6CEB7314-C542-49DC-BD7E-B8649DE9A012}" type="presParOf" srcId="{78B202A8-B505-43DF-BA80-FB9746A3C949}" destId="{0D29C6E1-7782-4B35-BBC4-48AE1C025CE6}" srcOrd="1" destOrd="0" presId="urn:microsoft.com/office/officeart/2005/8/layout/orgChart1"/>
    <dgm:cxn modelId="{9EFD2862-E8F1-48C6-90EA-AA211149E8FA}" type="presParOf" srcId="{733BB34D-7EBF-4F73-9FFB-DE852F26434B}" destId="{58172F2E-ACDB-42A0-96B6-03DFE94D36EA}" srcOrd="1" destOrd="0" presId="urn:microsoft.com/office/officeart/2005/8/layout/orgChart1"/>
    <dgm:cxn modelId="{3F892748-8250-4CF0-8E45-AB4D6F218CB0}" type="presParOf" srcId="{733BB34D-7EBF-4F73-9FFB-DE852F26434B}" destId="{789CFF64-FB23-4731-91FC-95D210625CBA}" srcOrd="2" destOrd="0" presId="urn:microsoft.com/office/officeart/2005/8/layout/orgChart1"/>
    <dgm:cxn modelId="{5F6770DF-5DFC-490E-9740-CCC06B6516FD}" type="presParOf" srcId="{A0B2C6F1-E6DB-4699-ABD9-DD4E6AD97A7F}" destId="{EB28FB18-9157-4C97-B368-D37841E2A2F9}" srcOrd="2" destOrd="0" presId="urn:microsoft.com/office/officeart/2005/8/layout/orgChart1"/>
    <dgm:cxn modelId="{0D587D32-BAD2-41D7-BD79-277068F2FEB4}" type="presParOf" srcId="{714FF948-F860-4092-B123-44A2708F80D3}" destId="{404014CE-DCDF-4939-9247-CB76761DF629}" srcOrd="2" destOrd="0" presId="urn:microsoft.com/office/officeart/2005/8/layout/orgChart1"/>
    <dgm:cxn modelId="{E91EDE97-896D-4BC4-A6BB-3D0D632BF16B}" type="presParOf" srcId="{B33D6C96-A55E-4377-80A2-C7813EE8EC30}" destId="{AC8B0A2E-015D-423B-89A3-2AFA6C6FD50A}" srcOrd="2" destOrd="0" presId="urn:microsoft.com/office/officeart/2005/8/layout/orgChart1"/>
    <dgm:cxn modelId="{12B8D702-3F48-4951-97DA-070D2C8A3EE5}" type="presParOf" srcId="{B33D6C96-A55E-4377-80A2-C7813EE8EC30}" destId="{9EA5FE1F-F630-4EAD-9EE3-0AAA1305FD8B}" srcOrd="3" destOrd="0" presId="urn:microsoft.com/office/officeart/2005/8/layout/orgChart1"/>
    <dgm:cxn modelId="{7CE400A0-6F0D-4A75-BE07-7FD7B22976C2}" type="presParOf" srcId="{9EA5FE1F-F630-4EAD-9EE3-0AAA1305FD8B}" destId="{E6771101-9290-45E3-8524-9D59F32452AE}" srcOrd="0" destOrd="0" presId="urn:microsoft.com/office/officeart/2005/8/layout/orgChart1"/>
    <dgm:cxn modelId="{C64480D8-FD94-4CE4-9788-C5BF83DB405D}" type="presParOf" srcId="{E6771101-9290-45E3-8524-9D59F32452AE}" destId="{88F8B669-5B33-41BF-BED7-3ED92BD18C70}" srcOrd="0" destOrd="0" presId="urn:microsoft.com/office/officeart/2005/8/layout/orgChart1"/>
    <dgm:cxn modelId="{CCB41DB9-BEAE-440D-970B-C744E3AEAAEA}" type="presParOf" srcId="{E6771101-9290-45E3-8524-9D59F32452AE}" destId="{07EDEBEF-0F0B-483A-A7F7-997A2DF46032}" srcOrd="1" destOrd="0" presId="urn:microsoft.com/office/officeart/2005/8/layout/orgChart1"/>
    <dgm:cxn modelId="{1241A48C-23EC-4986-A61A-79BFBA99FAE8}" type="presParOf" srcId="{9EA5FE1F-F630-4EAD-9EE3-0AAA1305FD8B}" destId="{F8410D6F-2F5A-4ACA-8394-A9444624ACB2}" srcOrd="1" destOrd="0" presId="urn:microsoft.com/office/officeart/2005/8/layout/orgChart1"/>
    <dgm:cxn modelId="{35769558-C790-49EA-81EB-44D8B3294375}" type="presParOf" srcId="{F8410D6F-2F5A-4ACA-8394-A9444624ACB2}" destId="{8820C98A-4173-430E-939D-BA416EBC17EF}" srcOrd="0" destOrd="0" presId="urn:microsoft.com/office/officeart/2005/8/layout/orgChart1"/>
    <dgm:cxn modelId="{1ED96DBE-EDC5-4BB7-89C7-DEAD920C33EB}" type="presParOf" srcId="{F8410D6F-2F5A-4ACA-8394-A9444624ACB2}" destId="{A53913FC-7020-4459-9669-5E90373A6535}" srcOrd="1" destOrd="0" presId="urn:microsoft.com/office/officeart/2005/8/layout/orgChart1"/>
    <dgm:cxn modelId="{FA7D913F-C359-4D80-8BD0-4A5646D155CB}" type="presParOf" srcId="{A53913FC-7020-4459-9669-5E90373A6535}" destId="{97BA169C-F109-4534-A003-94F897481DB9}" srcOrd="0" destOrd="0" presId="urn:microsoft.com/office/officeart/2005/8/layout/orgChart1"/>
    <dgm:cxn modelId="{8E5424F6-91F4-4CCE-BA06-23A34B710C87}" type="presParOf" srcId="{97BA169C-F109-4534-A003-94F897481DB9}" destId="{36713320-9C71-4C11-8150-E276D7E08560}" srcOrd="0" destOrd="0" presId="urn:microsoft.com/office/officeart/2005/8/layout/orgChart1"/>
    <dgm:cxn modelId="{BDC0FF3F-F841-4246-AD11-D31D0C2259B1}" type="presParOf" srcId="{97BA169C-F109-4534-A003-94F897481DB9}" destId="{405A2BDA-B5B4-4C9D-A017-EAF1D1E4C135}" srcOrd="1" destOrd="0" presId="urn:microsoft.com/office/officeart/2005/8/layout/orgChart1"/>
    <dgm:cxn modelId="{F5D0BCDA-2BA0-4F90-85A0-976814AB95F8}" type="presParOf" srcId="{A53913FC-7020-4459-9669-5E90373A6535}" destId="{B9BAA05D-51D0-43A2-B9D5-58798BF63AA6}" srcOrd="1" destOrd="0" presId="urn:microsoft.com/office/officeart/2005/8/layout/orgChart1"/>
    <dgm:cxn modelId="{74239ECB-0758-436F-AC45-8C444A7A82C9}" type="presParOf" srcId="{B9BAA05D-51D0-43A2-B9D5-58798BF63AA6}" destId="{AD9D44DA-17FB-4352-91B2-44A351CC8E3E}" srcOrd="0" destOrd="0" presId="urn:microsoft.com/office/officeart/2005/8/layout/orgChart1"/>
    <dgm:cxn modelId="{29C9B1A5-63F8-4B43-B3B2-30AB10EB9D66}" type="presParOf" srcId="{B9BAA05D-51D0-43A2-B9D5-58798BF63AA6}" destId="{9B3F156A-01AA-40C9-B0D0-ED98351A45A9}" srcOrd="1" destOrd="0" presId="urn:microsoft.com/office/officeart/2005/8/layout/orgChart1"/>
    <dgm:cxn modelId="{144C005B-96BA-4FBE-A595-520A4BF88826}" type="presParOf" srcId="{9B3F156A-01AA-40C9-B0D0-ED98351A45A9}" destId="{9F6CABEA-6D0F-4C3F-A0E0-1EB8E4743E06}" srcOrd="0" destOrd="0" presId="urn:microsoft.com/office/officeart/2005/8/layout/orgChart1"/>
    <dgm:cxn modelId="{BF383037-0AE1-48C9-A42F-8C378AC1C53E}" type="presParOf" srcId="{9F6CABEA-6D0F-4C3F-A0E0-1EB8E4743E06}" destId="{58AE54C5-430C-4C1B-B857-7314910C614C}" srcOrd="0" destOrd="0" presId="urn:microsoft.com/office/officeart/2005/8/layout/orgChart1"/>
    <dgm:cxn modelId="{38466E82-B797-47E7-86E6-2F05F4834A67}" type="presParOf" srcId="{9F6CABEA-6D0F-4C3F-A0E0-1EB8E4743E06}" destId="{7EA43990-4D1D-487E-9585-69CF2390E1F4}" srcOrd="1" destOrd="0" presId="urn:microsoft.com/office/officeart/2005/8/layout/orgChart1"/>
    <dgm:cxn modelId="{73E484F7-51B0-4539-A443-812357456B84}" type="presParOf" srcId="{9B3F156A-01AA-40C9-B0D0-ED98351A45A9}" destId="{DBBAA545-4CAB-486A-8279-591D0B5FFAE8}" srcOrd="1" destOrd="0" presId="urn:microsoft.com/office/officeart/2005/8/layout/orgChart1"/>
    <dgm:cxn modelId="{4E4F0CA6-2E1B-4BC8-A9EB-7C60786DF726}" type="presParOf" srcId="{9B3F156A-01AA-40C9-B0D0-ED98351A45A9}" destId="{6602A0EE-FC47-4292-8E76-562BE266D5C9}" srcOrd="2" destOrd="0" presId="urn:microsoft.com/office/officeart/2005/8/layout/orgChart1"/>
    <dgm:cxn modelId="{4D92B17C-0883-4A80-AD3C-1DC5C2CAE14D}" type="presParOf" srcId="{A53913FC-7020-4459-9669-5E90373A6535}" destId="{BA8DBF31-7FCD-465E-8608-CB9642FB1302}" srcOrd="2" destOrd="0" presId="urn:microsoft.com/office/officeart/2005/8/layout/orgChart1"/>
    <dgm:cxn modelId="{8A6BAC0C-AAFC-4C63-A17E-B187DE8A3DDE}" type="presParOf" srcId="{F8410D6F-2F5A-4ACA-8394-A9444624ACB2}" destId="{A77C2C43-4900-4424-A74F-9519554802F6}" srcOrd="2" destOrd="0" presId="urn:microsoft.com/office/officeart/2005/8/layout/orgChart1"/>
    <dgm:cxn modelId="{ACD49648-B138-4DC5-9ABB-E2C3A9FCABCD}" type="presParOf" srcId="{F8410D6F-2F5A-4ACA-8394-A9444624ACB2}" destId="{CE35C2C3-3751-4AFF-A384-46D5B28FB2ED}" srcOrd="3" destOrd="0" presId="urn:microsoft.com/office/officeart/2005/8/layout/orgChart1"/>
    <dgm:cxn modelId="{015BA6D2-8C44-420C-8598-FE255E381C1C}" type="presParOf" srcId="{CE35C2C3-3751-4AFF-A384-46D5B28FB2ED}" destId="{E395DA9B-FDDE-42AA-A34E-656CBBF972B1}" srcOrd="0" destOrd="0" presId="urn:microsoft.com/office/officeart/2005/8/layout/orgChart1"/>
    <dgm:cxn modelId="{C4A3A5EF-A2DD-4DE2-B564-3988556B0EC4}" type="presParOf" srcId="{E395DA9B-FDDE-42AA-A34E-656CBBF972B1}" destId="{6391D1F8-830F-477F-BF75-A753CBE55F1B}" srcOrd="0" destOrd="0" presId="urn:microsoft.com/office/officeart/2005/8/layout/orgChart1"/>
    <dgm:cxn modelId="{603D54E8-BB38-482E-ABDF-4CD56E05CE55}" type="presParOf" srcId="{E395DA9B-FDDE-42AA-A34E-656CBBF972B1}" destId="{6D185410-CFE0-460D-911D-FEDF1371AB3B}" srcOrd="1" destOrd="0" presId="urn:microsoft.com/office/officeart/2005/8/layout/orgChart1"/>
    <dgm:cxn modelId="{662A4E8E-09C9-4BCE-A22D-B05BFA797BD8}" type="presParOf" srcId="{CE35C2C3-3751-4AFF-A384-46D5B28FB2ED}" destId="{8009632D-260E-4004-BFA1-304FF51EA7BE}" srcOrd="1" destOrd="0" presId="urn:microsoft.com/office/officeart/2005/8/layout/orgChart1"/>
    <dgm:cxn modelId="{9888313D-4979-4567-B0C6-6F40B89FC6B1}" type="presParOf" srcId="{8009632D-260E-4004-BFA1-304FF51EA7BE}" destId="{EEF0404B-718F-4645-ACAB-1B77419A4D91}" srcOrd="0" destOrd="0" presId="urn:microsoft.com/office/officeart/2005/8/layout/orgChart1"/>
    <dgm:cxn modelId="{BF89EF10-4C37-4C4F-B6C0-80A9DAE60889}" type="presParOf" srcId="{8009632D-260E-4004-BFA1-304FF51EA7BE}" destId="{8CE216E6-1F5C-450E-95B7-BE290AD3AE93}" srcOrd="1" destOrd="0" presId="urn:microsoft.com/office/officeart/2005/8/layout/orgChart1"/>
    <dgm:cxn modelId="{C93EF51C-1C11-4C8A-8C22-218F0817547A}" type="presParOf" srcId="{8CE216E6-1F5C-450E-95B7-BE290AD3AE93}" destId="{E71DF354-E6B1-4B45-B1F4-7DB8DBC5372B}" srcOrd="0" destOrd="0" presId="urn:microsoft.com/office/officeart/2005/8/layout/orgChart1"/>
    <dgm:cxn modelId="{A39EABCA-BE04-4116-AD46-2D771051F83C}" type="presParOf" srcId="{E71DF354-E6B1-4B45-B1F4-7DB8DBC5372B}" destId="{F780DF2E-7124-4D67-B150-18A86A5263AA}" srcOrd="0" destOrd="0" presId="urn:microsoft.com/office/officeart/2005/8/layout/orgChart1"/>
    <dgm:cxn modelId="{F1D6FCE2-E6E5-4605-949C-AD0BD057394B}" type="presParOf" srcId="{E71DF354-E6B1-4B45-B1F4-7DB8DBC5372B}" destId="{DAD9356A-FFE1-451C-B5EE-849924BD7D6A}" srcOrd="1" destOrd="0" presId="urn:microsoft.com/office/officeart/2005/8/layout/orgChart1"/>
    <dgm:cxn modelId="{ACE936E7-A32D-4659-9BC9-ADD6F070F18C}" type="presParOf" srcId="{8CE216E6-1F5C-450E-95B7-BE290AD3AE93}" destId="{F48108D2-780F-4BD7-A056-CB7735A35F66}" srcOrd="1" destOrd="0" presId="urn:microsoft.com/office/officeart/2005/8/layout/orgChart1"/>
    <dgm:cxn modelId="{844071D0-3082-484E-9B82-ACDE7D5542A1}" type="presParOf" srcId="{8CE216E6-1F5C-450E-95B7-BE290AD3AE93}" destId="{97FDE795-92C4-442A-B874-0396F873DD30}" srcOrd="2" destOrd="0" presId="urn:microsoft.com/office/officeart/2005/8/layout/orgChart1"/>
    <dgm:cxn modelId="{69226BB6-EEDA-4151-9D66-4201BA5E6BFB}" type="presParOf" srcId="{CE35C2C3-3751-4AFF-A384-46D5B28FB2ED}" destId="{2D59D843-B989-4C45-976D-FDCC204F6308}" srcOrd="2" destOrd="0" presId="urn:microsoft.com/office/officeart/2005/8/layout/orgChart1"/>
    <dgm:cxn modelId="{151FC8A3-4976-4147-9EF6-FA2B5FB674F1}" type="presParOf" srcId="{F8410D6F-2F5A-4ACA-8394-A9444624ACB2}" destId="{38501201-6003-4E9C-9F70-19450ED30B0A}" srcOrd="4" destOrd="0" presId="urn:microsoft.com/office/officeart/2005/8/layout/orgChart1"/>
    <dgm:cxn modelId="{FF03BF35-1E16-46EE-B71C-9C4B82A1BACE}" type="presParOf" srcId="{F8410D6F-2F5A-4ACA-8394-A9444624ACB2}" destId="{F09EC3B3-B38E-4422-9A58-264E6960ABFF}" srcOrd="5" destOrd="0" presId="urn:microsoft.com/office/officeart/2005/8/layout/orgChart1"/>
    <dgm:cxn modelId="{E4246284-AEBE-4520-9D06-0AB5238D0064}" type="presParOf" srcId="{F09EC3B3-B38E-4422-9A58-264E6960ABFF}" destId="{5D86B6A6-D298-4464-B13C-159160D640C1}" srcOrd="0" destOrd="0" presId="urn:microsoft.com/office/officeart/2005/8/layout/orgChart1"/>
    <dgm:cxn modelId="{312326F5-F514-4EFD-BE32-308DB36E31B6}" type="presParOf" srcId="{5D86B6A6-D298-4464-B13C-159160D640C1}" destId="{16D33AEF-CEF2-4B9F-8C49-87B8F19BC38C}" srcOrd="0" destOrd="0" presId="urn:microsoft.com/office/officeart/2005/8/layout/orgChart1"/>
    <dgm:cxn modelId="{EE39E775-201D-4D17-914F-5B1BE7C5F010}" type="presParOf" srcId="{5D86B6A6-D298-4464-B13C-159160D640C1}" destId="{F876A30A-59E0-4879-AF3F-7EC29CA3C5AE}" srcOrd="1" destOrd="0" presId="urn:microsoft.com/office/officeart/2005/8/layout/orgChart1"/>
    <dgm:cxn modelId="{8E3EE408-D2ED-40EC-A8EC-BB4199758861}" type="presParOf" srcId="{F09EC3B3-B38E-4422-9A58-264E6960ABFF}" destId="{A6E1BD79-CC52-4130-BEDC-6C0BDC128F5C}" srcOrd="1" destOrd="0" presId="urn:microsoft.com/office/officeart/2005/8/layout/orgChart1"/>
    <dgm:cxn modelId="{62CE3E41-FFE3-4ACE-88F4-BD8EE92214C8}" type="presParOf" srcId="{A6E1BD79-CC52-4130-BEDC-6C0BDC128F5C}" destId="{B26FFF61-03FD-441C-8335-FDB676738336}" srcOrd="0" destOrd="0" presId="urn:microsoft.com/office/officeart/2005/8/layout/orgChart1"/>
    <dgm:cxn modelId="{45D3FF87-3980-4D67-8004-731DDD61CF2C}" type="presParOf" srcId="{A6E1BD79-CC52-4130-BEDC-6C0BDC128F5C}" destId="{5A59AE86-5C49-48B9-87B3-C755621B4E61}" srcOrd="1" destOrd="0" presId="urn:microsoft.com/office/officeart/2005/8/layout/orgChart1"/>
    <dgm:cxn modelId="{1CFF186B-10BF-4E48-9C26-904EB199F721}" type="presParOf" srcId="{5A59AE86-5C49-48B9-87B3-C755621B4E61}" destId="{81BE367C-0806-47F9-9A4D-787400B74587}" srcOrd="0" destOrd="0" presId="urn:microsoft.com/office/officeart/2005/8/layout/orgChart1"/>
    <dgm:cxn modelId="{184692AF-EB5D-4667-9414-463968C1927B}" type="presParOf" srcId="{81BE367C-0806-47F9-9A4D-787400B74587}" destId="{4A8EEED8-82AF-4C7E-9FB4-19B590127995}" srcOrd="0" destOrd="0" presId="urn:microsoft.com/office/officeart/2005/8/layout/orgChart1"/>
    <dgm:cxn modelId="{3A32A7FF-21AA-46C5-8D22-CD14F519EA11}" type="presParOf" srcId="{81BE367C-0806-47F9-9A4D-787400B74587}" destId="{C043ECB4-4A05-4FA3-AFB3-CA791FCAC30C}" srcOrd="1" destOrd="0" presId="urn:microsoft.com/office/officeart/2005/8/layout/orgChart1"/>
    <dgm:cxn modelId="{1AF87710-BD47-4AAA-A853-A2013D23774A}" type="presParOf" srcId="{5A59AE86-5C49-48B9-87B3-C755621B4E61}" destId="{8455DE69-73A4-47A6-96EA-CF8491A63E9D}" srcOrd="1" destOrd="0" presId="urn:microsoft.com/office/officeart/2005/8/layout/orgChart1"/>
    <dgm:cxn modelId="{B78951EE-FA8A-4184-BEBC-13E7B2283DEE}" type="presParOf" srcId="{5A59AE86-5C49-48B9-87B3-C755621B4E61}" destId="{761B629D-D17B-4E16-A301-DEBABCF4F225}" srcOrd="2" destOrd="0" presId="urn:microsoft.com/office/officeart/2005/8/layout/orgChart1"/>
    <dgm:cxn modelId="{79A88BDB-6366-4370-BA66-5B9E37C59339}" type="presParOf" srcId="{F09EC3B3-B38E-4422-9A58-264E6960ABFF}" destId="{1917B33D-44E9-4A82-807C-1BACFA8F5576}" srcOrd="2" destOrd="0" presId="urn:microsoft.com/office/officeart/2005/8/layout/orgChart1"/>
    <dgm:cxn modelId="{FBB9651A-FA0A-49E0-8339-CE994BAAC5EA}" type="presParOf" srcId="{9EA5FE1F-F630-4EAD-9EE3-0AAA1305FD8B}" destId="{E579CD08-03D1-4AC6-845A-EB688F80FF6A}" srcOrd="2" destOrd="0" presId="urn:microsoft.com/office/officeart/2005/8/layout/orgChart1"/>
    <dgm:cxn modelId="{ECF93BC3-1136-4E6C-9F7A-7DB2F1E7E595}" type="presParOf" srcId="{306E25C6-C3E1-4E0C-A5CE-6E7A3FC52CDE}" destId="{ED3BD874-7933-4550-B6F5-D5A3AB21AB55}" srcOrd="2" destOrd="0" presId="urn:microsoft.com/office/officeart/2005/8/layout/orgChart1"/>
    <dgm:cxn modelId="{886300D4-69B8-4FC4-80F9-503BBCD5AE89}" type="presParOf" srcId="{4DB4ED60-962D-4510-AFBF-7CCE04975980}" destId="{82349857-F12E-44E5-998A-D775C0E5C1B2}" srcOrd="2" destOrd="0" presId="urn:microsoft.com/office/officeart/2005/8/layout/orgChart1"/>
  </dgm:cxnLst>
  <dgm:bg/>
  <dgm:whole/>
  <dgm:extLst>
    <a:ext uri="http://schemas.microsoft.com/office/drawing/2008/diagram">
      <dsp:dataModelExt xmlns:dsp="http://schemas.microsoft.com/office/drawing/2008/diagram" relId="rId54"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F133921F-A92A-462F-B3A4-821A47DD20AB}" type="doc">
      <dgm:prSet loTypeId="urn:microsoft.com/office/officeart/2005/8/layout/process2" loCatId="process" qsTypeId="urn:microsoft.com/office/officeart/2005/8/quickstyle/simple1" qsCatId="simple" csTypeId="urn:microsoft.com/office/officeart/2005/8/colors/accent0_1" csCatId="mainScheme" phldr="1"/>
      <dgm:spPr/>
    </dgm:pt>
    <dgm:pt modelId="{747642CD-6D9D-47C4-9206-691031C6D34E}">
      <dgm:prSet phldrT="[Texte]" custT="1"/>
      <dgm:spPr>
        <a:xfrm>
          <a:off x="162415" y="1939"/>
          <a:ext cx="2043405" cy="368740"/>
        </a:xfrm>
        <a:prstGeom prst="flowChartConnector">
          <a:avLst/>
        </a:prstGeom>
        <a:solidFill>
          <a:schemeClr val="accent2">
            <a:lumMod val="40000"/>
            <a:lumOff val="60000"/>
          </a:schemeClr>
        </a:solidFill>
        <a:ln w="25400" cap="flat" cmpd="sng" algn="ctr">
          <a:solidFill>
            <a:sysClr val="windowText" lastClr="000000">
              <a:shade val="80000"/>
              <a:hueOff val="0"/>
              <a:satOff val="0"/>
              <a:lumOff val="0"/>
              <a:alphaOff val="0"/>
            </a:sysClr>
          </a:solidFill>
          <a:prstDash val="solid"/>
        </a:ln>
        <a:effectLst/>
      </dgm:spPr>
      <dgm:t>
        <a:bodyPr/>
        <a:lstStyle/>
        <a:p>
          <a:pPr>
            <a:buNone/>
          </a:pPr>
          <a:r>
            <a:rPr lang="fr-CH" sz="1100" b="1">
              <a:solidFill>
                <a:schemeClr val="bg1"/>
              </a:solidFill>
              <a:latin typeface="Cambria"/>
              <a:ea typeface="+mn-ea"/>
              <a:cs typeface="+mn-cs"/>
            </a:rPr>
            <a:t>Data visualization</a:t>
          </a:r>
        </a:p>
      </dgm:t>
    </dgm:pt>
    <dgm:pt modelId="{3D24AB21-0ADA-401D-ABFE-BD68121D2CC9}" type="parTrans" cxnId="{BD2D442C-483F-4502-9564-4E2C11C81D27}">
      <dgm:prSet/>
      <dgm:spPr/>
      <dgm:t>
        <a:bodyPr/>
        <a:lstStyle/>
        <a:p>
          <a:endParaRPr lang="fr-CH" sz="1100"/>
        </a:p>
      </dgm:t>
    </dgm:pt>
    <dgm:pt modelId="{3DE5D16C-1A3A-4C40-A4B3-DC1B4E0CF219}" type="sibTrans" cxnId="{BD2D442C-483F-4502-9564-4E2C11C81D27}">
      <dgm:prSet custT="1"/>
      <dgm:spPr>
        <a:xfrm rot="5400000">
          <a:off x="1001674" y="395005"/>
          <a:ext cx="364886" cy="437864"/>
        </a:xfrm>
        <a:prstGeom prst="rightArrow">
          <a:avLst>
            <a:gd name="adj1" fmla="val 60000"/>
            <a:gd name="adj2" fmla="val 50000"/>
          </a:avLst>
        </a:prstGeom>
        <a:solidFill>
          <a:srgbClr val="FF0000"/>
        </a:solidFill>
        <a:ln>
          <a:noFill/>
        </a:ln>
        <a:effectLst/>
      </dgm:spPr>
      <dgm:t>
        <a:bodyPr/>
        <a:lstStyle/>
        <a:p>
          <a:pPr>
            <a:buNone/>
          </a:pPr>
          <a:endParaRPr lang="fr-CH" sz="1000">
            <a:solidFill>
              <a:sysClr val="windowText" lastClr="000000">
                <a:hueOff val="0"/>
                <a:satOff val="0"/>
                <a:lumOff val="0"/>
                <a:alphaOff val="0"/>
              </a:sysClr>
            </a:solidFill>
            <a:latin typeface="Cambria"/>
            <a:ea typeface="+mn-ea"/>
            <a:cs typeface="+mn-cs"/>
          </a:endParaRPr>
        </a:p>
      </dgm:t>
    </dgm:pt>
    <dgm:pt modelId="{D821547B-688D-425C-967F-425B30108841}">
      <dgm:prSet phldrT="[Texte]" custT="1"/>
      <dgm:spPr>
        <a:xfrm>
          <a:off x="281611" y="857195"/>
          <a:ext cx="1805012" cy="278627"/>
        </a:xfrm>
        <a:prstGeom prst="flowChartConnector">
          <a:avLst/>
        </a:prstGeom>
        <a:solidFill>
          <a:schemeClr val="accent2">
            <a:lumMod val="40000"/>
            <a:lumOff val="60000"/>
          </a:schemeClr>
        </a:solidFill>
        <a:ln w="25400" cap="flat" cmpd="sng" algn="ctr">
          <a:solidFill>
            <a:sysClr val="windowText" lastClr="000000">
              <a:shade val="80000"/>
              <a:hueOff val="0"/>
              <a:satOff val="0"/>
              <a:lumOff val="0"/>
              <a:alphaOff val="0"/>
            </a:sysClr>
          </a:solidFill>
          <a:prstDash val="solid"/>
        </a:ln>
        <a:effectLst/>
      </dgm:spPr>
      <dgm:t>
        <a:bodyPr/>
        <a:lstStyle/>
        <a:p>
          <a:pPr>
            <a:buNone/>
          </a:pPr>
          <a:r>
            <a:rPr lang="fr-CH" sz="1100" b="1">
              <a:solidFill>
                <a:schemeClr val="bg1"/>
              </a:solidFill>
              <a:latin typeface="Cambria"/>
              <a:ea typeface="+mn-ea"/>
              <a:cs typeface="+mn-cs"/>
            </a:rPr>
            <a:t>Data cleaning</a:t>
          </a:r>
        </a:p>
      </dgm:t>
    </dgm:pt>
    <dgm:pt modelId="{C0F21320-C903-4205-A5F3-4626174FB114}" type="parTrans" cxnId="{9A019AC3-9005-43BA-8791-3098732D89E1}">
      <dgm:prSet/>
      <dgm:spPr/>
      <dgm:t>
        <a:bodyPr/>
        <a:lstStyle/>
        <a:p>
          <a:endParaRPr lang="fr-CH" sz="1100"/>
        </a:p>
      </dgm:t>
    </dgm:pt>
    <dgm:pt modelId="{2EDD85C7-B234-41F1-91B4-4F3C9FFF035E}" type="sibTrans" cxnId="{9A019AC3-9005-43BA-8791-3098732D89E1}">
      <dgm:prSet custT="1"/>
      <dgm:spPr>
        <a:xfrm rot="5400000">
          <a:off x="1033956" y="1117106"/>
          <a:ext cx="300323" cy="437864"/>
        </a:xfrm>
        <a:prstGeom prst="rightArrow">
          <a:avLst>
            <a:gd name="adj1" fmla="val 60000"/>
            <a:gd name="adj2" fmla="val 50000"/>
          </a:avLst>
        </a:prstGeom>
        <a:solidFill>
          <a:srgbClr val="FF0000"/>
        </a:solidFill>
        <a:ln>
          <a:noFill/>
        </a:ln>
        <a:effectLst/>
      </dgm:spPr>
      <dgm:t>
        <a:bodyPr/>
        <a:lstStyle/>
        <a:p>
          <a:pPr>
            <a:buNone/>
          </a:pPr>
          <a:endParaRPr lang="fr-CH" sz="1000">
            <a:solidFill>
              <a:sysClr val="windowText" lastClr="000000">
                <a:hueOff val="0"/>
                <a:satOff val="0"/>
                <a:lumOff val="0"/>
                <a:alphaOff val="0"/>
              </a:sysClr>
            </a:solidFill>
            <a:latin typeface="Cambria"/>
            <a:ea typeface="+mn-ea"/>
            <a:cs typeface="+mn-cs"/>
          </a:endParaRPr>
        </a:p>
      </dgm:t>
    </dgm:pt>
    <dgm:pt modelId="{C8AA21D0-4F04-4B0A-9D45-C622DF7DBDDD}">
      <dgm:prSet phldrT="[Texte]" custT="1"/>
      <dgm:spPr>
        <a:xfrm>
          <a:off x="140132" y="1536254"/>
          <a:ext cx="2087970" cy="447078"/>
        </a:xfrm>
        <a:prstGeom prst="flowChartConnector">
          <a:avLst/>
        </a:prstGeom>
        <a:solidFill>
          <a:schemeClr val="accent2">
            <a:lumMod val="40000"/>
            <a:lumOff val="60000"/>
          </a:schemeClr>
        </a:solidFill>
        <a:ln w="25400" cap="flat" cmpd="sng" algn="ctr">
          <a:solidFill>
            <a:sysClr val="windowText" lastClr="000000">
              <a:shade val="80000"/>
              <a:hueOff val="0"/>
              <a:satOff val="0"/>
              <a:lumOff val="0"/>
              <a:alphaOff val="0"/>
            </a:sysClr>
          </a:solidFill>
          <a:prstDash val="solid"/>
        </a:ln>
        <a:effectLst/>
      </dgm:spPr>
      <dgm:t>
        <a:bodyPr/>
        <a:lstStyle/>
        <a:p>
          <a:pPr>
            <a:buNone/>
          </a:pPr>
          <a:r>
            <a:rPr lang="fr-CH" sz="1100" b="1">
              <a:solidFill>
                <a:schemeClr val="bg1"/>
              </a:solidFill>
              <a:latin typeface="Cambria"/>
              <a:ea typeface="+mn-ea"/>
              <a:cs typeface="+mn-cs"/>
            </a:rPr>
            <a:t>Data exploration: PCA</a:t>
          </a:r>
        </a:p>
      </dgm:t>
    </dgm:pt>
    <dgm:pt modelId="{3535C9DC-0A7A-432F-BF96-2A50F142804B}" type="parTrans" cxnId="{08E97B88-680D-4239-BD06-35ECAE7324A5}">
      <dgm:prSet/>
      <dgm:spPr/>
      <dgm:t>
        <a:bodyPr/>
        <a:lstStyle/>
        <a:p>
          <a:endParaRPr lang="fr-CH" sz="1100"/>
        </a:p>
      </dgm:t>
    </dgm:pt>
    <dgm:pt modelId="{C73C5DFD-21F0-4272-BA70-8D6C2FE6E2C0}" type="sibTrans" cxnId="{08E97B88-680D-4239-BD06-35ECAE7324A5}">
      <dgm:prSet/>
      <dgm:spPr/>
      <dgm:t>
        <a:bodyPr/>
        <a:lstStyle/>
        <a:p>
          <a:endParaRPr lang="fr-CH" sz="1100"/>
        </a:p>
      </dgm:t>
    </dgm:pt>
    <dgm:pt modelId="{B6832BF8-5A2A-4F00-A97C-49EC9684F60E}" type="pres">
      <dgm:prSet presAssocID="{F133921F-A92A-462F-B3A4-821A47DD20AB}" presName="linearFlow" presStyleCnt="0">
        <dgm:presLayoutVars>
          <dgm:resizeHandles val="exact"/>
        </dgm:presLayoutVars>
      </dgm:prSet>
      <dgm:spPr/>
    </dgm:pt>
    <dgm:pt modelId="{6EFCA73F-4A2A-4B76-A5A8-37CAA828DD98}" type="pres">
      <dgm:prSet presAssocID="{747642CD-6D9D-47C4-9206-691031C6D34E}" presName="node" presStyleLbl="node1" presStyleIdx="0" presStyleCnt="3" custScaleX="52501" custScaleY="37896">
        <dgm:presLayoutVars>
          <dgm:bulletEnabled val="1"/>
        </dgm:presLayoutVars>
      </dgm:prSet>
      <dgm:spPr>
        <a:prstGeom prst="flowChartConnector">
          <a:avLst/>
        </a:prstGeom>
      </dgm:spPr>
    </dgm:pt>
    <dgm:pt modelId="{5EE4671F-39ED-4C38-B79C-8046D974431D}" type="pres">
      <dgm:prSet presAssocID="{3DE5D16C-1A3A-4C40-A4B3-DC1B4E0CF219}" presName="sibTrans" presStyleLbl="sibTrans2D1" presStyleIdx="0" presStyleCnt="2" custLinFactNeighborX="-9733" custLinFactNeighborY="3178"/>
      <dgm:spPr/>
    </dgm:pt>
    <dgm:pt modelId="{C2E2EEBA-BB47-4816-B07B-2AE9DB488DBA}" type="pres">
      <dgm:prSet presAssocID="{3DE5D16C-1A3A-4C40-A4B3-DC1B4E0CF219}" presName="connectorText" presStyleLbl="sibTrans2D1" presStyleIdx="0" presStyleCnt="2"/>
      <dgm:spPr/>
    </dgm:pt>
    <dgm:pt modelId="{67A3B806-AC78-4D0E-AABA-27418B49EB47}" type="pres">
      <dgm:prSet presAssocID="{D821547B-688D-425C-967F-425B30108841}" presName="node" presStyleLbl="node1" presStyleIdx="1" presStyleCnt="3" custScaleX="52891" custScaleY="32215" custLinFactNeighborX="-11165" custLinFactNeighborY="-3722">
        <dgm:presLayoutVars>
          <dgm:bulletEnabled val="1"/>
        </dgm:presLayoutVars>
      </dgm:prSet>
      <dgm:spPr>
        <a:prstGeom prst="flowChartConnector">
          <a:avLst/>
        </a:prstGeom>
      </dgm:spPr>
    </dgm:pt>
    <dgm:pt modelId="{01FAAC3F-988C-4286-8EA4-D82D1E906D37}" type="pres">
      <dgm:prSet presAssocID="{2EDD85C7-B234-41F1-91B4-4F3C9FFF035E}" presName="sibTrans" presStyleLbl="sibTrans2D1" presStyleIdx="1" presStyleCnt="2"/>
      <dgm:spPr/>
    </dgm:pt>
    <dgm:pt modelId="{0D9EC477-2397-4A06-8C0A-6A9F16756675}" type="pres">
      <dgm:prSet presAssocID="{2EDD85C7-B234-41F1-91B4-4F3C9FFF035E}" presName="connectorText" presStyleLbl="sibTrans2D1" presStyleIdx="1" presStyleCnt="2"/>
      <dgm:spPr/>
    </dgm:pt>
    <dgm:pt modelId="{F9960B8F-EA0E-485A-91E3-C7DE974CB9C9}" type="pres">
      <dgm:prSet presAssocID="{C8AA21D0-4F04-4B0A-9D45-C622DF7DBDDD}" presName="node" presStyleLbl="node1" presStyleIdx="2" presStyleCnt="3" custScaleX="53646" custScaleY="45947" custLinFactNeighborY="-17694">
        <dgm:presLayoutVars>
          <dgm:bulletEnabled val="1"/>
        </dgm:presLayoutVars>
      </dgm:prSet>
      <dgm:spPr>
        <a:prstGeom prst="flowChartConnector">
          <a:avLst/>
        </a:prstGeom>
      </dgm:spPr>
    </dgm:pt>
  </dgm:ptLst>
  <dgm:cxnLst>
    <dgm:cxn modelId="{4AEBBF0F-FCC0-4948-9962-77636D974C0D}" type="presOf" srcId="{3DE5D16C-1A3A-4C40-A4B3-DC1B4E0CF219}" destId="{C2E2EEBA-BB47-4816-B07B-2AE9DB488DBA}" srcOrd="1" destOrd="0" presId="urn:microsoft.com/office/officeart/2005/8/layout/process2"/>
    <dgm:cxn modelId="{166F261F-ABF2-4CD0-A84F-EBFF2FD5B451}" type="presOf" srcId="{2EDD85C7-B234-41F1-91B4-4F3C9FFF035E}" destId="{01FAAC3F-988C-4286-8EA4-D82D1E906D37}" srcOrd="0" destOrd="0" presId="urn:microsoft.com/office/officeart/2005/8/layout/process2"/>
    <dgm:cxn modelId="{BD2D442C-483F-4502-9564-4E2C11C81D27}" srcId="{F133921F-A92A-462F-B3A4-821A47DD20AB}" destId="{747642CD-6D9D-47C4-9206-691031C6D34E}" srcOrd="0" destOrd="0" parTransId="{3D24AB21-0ADA-401D-ABFE-BD68121D2CC9}" sibTransId="{3DE5D16C-1A3A-4C40-A4B3-DC1B4E0CF219}"/>
    <dgm:cxn modelId="{D78C5760-5538-45F8-955B-5D477BB41BC1}" type="presOf" srcId="{D821547B-688D-425C-967F-425B30108841}" destId="{67A3B806-AC78-4D0E-AABA-27418B49EB47}" srcOrd="0" destOrd="0" presId="urn:microsoft.com/office/officeart/2005/8/layout/process2"/>
    <dgm:cxn modelId="{28DAD663-A981-48B6-993D-E06BA3FDECBF}" type="presOf" srcId="{F133921F-A92A-462F-B3A4-821A47DD20AB}" destId="{B6832BF8-5A2A-4F00-A97C-49EC9684F60E}" srcOrd="0" destOrd="0" presId="urn:microsoft.com/office/officeart/2005/8/layout/process2"/>
    <dgm:cxn modelId="{08E97B88-680D-4239-BD06-35ECAE7324A5}" srcId="{F133921F-A92A-462F-B3A4-821A47DD20AB}" destId="{C8AA21D0-4F04-4B0A-9D45-C622DF7DBDDD}" srcOrd="2" destOrd="0" parTransId="{3535C9DC-0A7A-432F-BF96-2A50F142804B}" sibTransId="{C73C5DFD-21F0-4272-BA70-8D6C2FE6E2C0}"/>
    <dgm:cxn modelId="{DACDA8AC-9EDD-4282-8CE9-A9EA27F4C021}" type="presOf" srcId="{2EDD85C7-B234-41F1-91B4-4F3C9FFF035E}" destId="{0D9EC477-2397-4A06-8C0A-6A9F16756675}" srcOrd="1" destOrd="0" presId="urn:microsoft.com/office/officeart/2005/8/layout/process2"/>
    <dgm:cxn modelId="{2099F1B7-9AAE-42E5-9DC9-5A457003DB6E}" type="presOf" srcId="{3DE5D16C-1A3A-4C40-A4B3-DC1B4E0CF219}" destId="{5EE4671F-39ED-4C38-B79C-8046D974431D}" srcOrd="0" destOrd="0" presId="urn:microsoft.com/office/officeart/2005/8/layout/process2"/>
    <dgm:cxn modelId="{9A019AC3-9005-43BA-8791-3098732D89E1}" srcId="{F133921F-A92A-462F-B3A4-821A47DD20AB}" destId="{D821547B-688D-425C-967F-425B30108841}" srcOrd="1" destOrd="0" parTransId="{C0F21320-C903-4205-A5F3-4626174FB114}" sibTransId="{2EDD85C7-B234-41F1-91B4-4F3C9FFF035E}"/>
    <dgm:cxn modelId="{2D23CEE0-A731-4698-8008-04A0E4B690A2}" type="presOf" srcId="{747642CD-6D9D-47C4-9206-691031C6D34E}" destId="{6EFCA73F-4A2A-4B76-A5A8-37CAA828DD98}" srcOrd="0" destOrd="0" presId="urn:microsoft.com/office/officeart/2005/8/layout/process2"/>
    <dgm:cxn modelId="{301FA2E1-4FE4-49BA-9760-2C306BD2F693}" type="presOf" srcId="{C8AA21D0-4F04-4B0A-9D45-C622DF7DBDDD}" destId="{F9960B8F-EA0E-485A-91E3-C7DE974CB9C9}" srcOrd="0" destOrd="0" presId="urn:microsoft.com/office/officeart/2005/8/layout/process2"/>
    <dgm:cxn modelId="{0B850144-7D46-4084-AF30-2350DD26E2BB}" type="presParOf" srcId="{B6832BF8-5A2A-4F00-A97C-49EC9684F60E}" destId="{6EFCA73F-4A2A-4B76-A5A8-37CAA828DD98}" srcOrd="0" destOrd="0" presId="urn:microsoft.com/office/officeart/2005/8/layout/process2"/>
    <dgm:cxn modelId="{2D43BC79-3C3D-400A-8957-6299B28FF3B9}" type="presParOf" srcId="{B6832BF8-5A2A-4F00-A97C-49EC9684F60E}" destId="{5EE4671F-39ED-4C38-B79C-8046D974431D}" srcOrd="1" destOrd="0" presId="urn:microsoft.com/office/officeart/2005/8/layout/process2"/>
    <dgm:cxn modelId="{B9906040-E82D-4C4D-8679-82ABD14B65E5}" type="presParOf" srcId="{5EE4671F-39ED-4C38-B79C-8046D974431D}" destId="{C2E2EEBA-BB47-4816-B07B-2AE9DB488DBA}" srcOrd="0" destOrd="0" presId="urn:microsoft.com/office/officeart/2005/8/layout/process2"/>
    <dgm:cxn modelId="{6D74C810-BFF2-498A-853A-ED11F096E325}" type="presParOf" srcId="{B6832BF8-5A2A-4F00-A97C-49EC9684F60E}" destId="{67A3B806-AC78-4D0E-AABA-27418B49EB47}" srcOrd="2" destOrd="0" presId="urn:microsoft.com/office/officeart/2005/8/layout/process2"/>
    <dgm:cxn modelId="{AF3C6B80-1BD1-405D-8793-E7C6E2DF4CE8}" type="presParOf" srcId="{B6832BF8-5A2A-4F00-A97C-49EC9684F60E}" destId="{01FAAC3F-988C-4286-8EA4-D82D1E906D37}" srcOrd="3" destOrd="0" presId="urn:microsoft.com/office/officeart/2005/8/layout/process2"/>
    <dgm:cxn modelId="{4D5F9861-70F6-40FF-81C9-03853D4DE6C1}" type="presParOf" srcId="{01FAAC3F-988C-4286-8EA4-D82D1E906D37}" destId="{0D9EC477-2397-4A06-8C0A-6A9F16756675}" srcOrd="0" destOrd="0" presId="urn:microsoft.com/office/officeart/2005/8/layout/process2"/>
    <dgm:cxn modelId="{6534FFA2-2ECF-4726-9FB1-546E1C2126B8}" type="presParOf" srcId="{B6832BF8-5A2A-4F00-A97C-49EC9684F60E}" destId="{F9960B8F-EA0E-485A-91E3-C7DE974CB9C9}" srcOrd="4" destOrd="0" presId="urn:microsoft.com/office/officeart/2005/8/layout/process2"/>
  </dgm:cxnLst>
  <dgm:bg/>
  <dgm:whole/>
  <dgm:extLst>
    <a:ext uri="http://schemas.microsoft.com/office/drawing/2008/diagram">
      <dsp:dataModelExt xmlns:dsp="http://schemas.microsoft.com/office/drawing/2008/diagram" relId="rId59" minVer="http://schemas.openxmlformats.org/drawingml/2006/diagram"/>
    </a:ext>
  </dgm:extLst>
</dgm:dataModel>
</file>

<file path=word/diagrams/data7.xml><?xml version="1.0" encoding="utf-8"?>
<dgm:dataModel xmlns:dgm="http://schemas.openxmlformats.org/drawingml/2006/diagram" xmlns:a="http://schemas.openxmlformats.org/drawingml/2006/main">
  <dgm:ptLst>
    <dgm:pt modelId="{F133921F-A92A-462F-B3A4-821A47DD20AB}" type="doc">
      <dgm:prSet loTypeId="urn:microsoft.com/office/officeart/2005/8/layout/process2" loCatId="process" qsTypeId="urn:microsoft.com/office/officeart/2005/8/quickstyle/simple1" qsCatId="simple" csTypeId="urn:microsoft.com/office/officeart/2005/8/colors/accent0_1" csCatId="mainScheme" phldr="1"/>
      <dgm:spPr/>
      <dgm:t>
        <a:bodyPr/>
        <a:lstStyle/>
        <a:p>
          <a:endParaRPr lang="fr-CH"/>
        </a:p>
      </dgm:t>
    </dgm:pt>
    <dgm:pt modelId="{747642CD-6D9D-47C4-9206-691031C6D34E}">
      <dgm:prSet phldrT="[Texte]" custT="1"/>
      <dgm:spPr>
        <a:xfrm>
          <a:off x="253780" y="1168"/>
          <a:ext cx="1351718" cy="392293"/>
        </a:xfrm>
        <a:prstGeom prst="flowChartConnector">
          <a:avLst/>
        </a:prstGeom>
        <a:solidFill>
          <a:srgbClr val="FFC000"/>
        </a:solidFill>
      </dgm:spPr>
      <dgm:t>
        <a:bodyPr/>
        <a:lstStyle/>
        <a:p>
          <a:pPr>
            <a:buNone/>
          </a:pPr>
          <a:r>
            <a:rPr lang="fr-CH" sz="1100" b="1">
              <a:solidFill>
                <a:schemeClr val="bg1"/>
              </a:solidFill>
              <a:latin typeface="Cambria"/>
              <a:ea typeface="+mn-ea"/>
              <a:cs typeface="+mn-cs"/>
            </a:rPr>
            <a:t>Merging data</a:t>
          </a:r>
        </a:p>
      </dgm:t>
    </dgm:pt>
    <dgm:pt modelId="{3D24AB21-0ADA-401D-ABFE-BD68121D2CC9}" type="parTrans" cxnId="{BD2D442C-483F-4502-9564-4E2C11C81D27}">
      <dgm:prSet/>
      <dgm:spPr/>
      <dgm:t>
        <a:bodyPr/>
        <a:lstStyle/>
        <a:p>
          <a:endParaRPr lang="fr-CH" sz="1100"/>
        </a:p>
      </dgm:t>
    </dgm:pt>
    <dgm:pt modelId="{3DE5D16C-1A3A-4C40-A4B3-DC1B4E0CF219}" type="sibTrans" cxnId="{BD2D442C-483F-4502-9564-4E2C11C81D27}">
      <dgm:prSet custT="1"/>
      <dgm:spPr>
        <a:xfrm rot="5400000">
          <a:off x="826144" y="407261"/>
          <a:ext cx="206990" cy="248388"/>
        </a:xfrm>
        <a:prstGeom prst="rightArrow">
          <a:avLst>
            <a:gd name="adj1" fmla="val 60000"/>
            <a:gd name="adj2" fmla="val 50000"/>
          </a:avLst>
        </a:prstGeom>
        <a:solidFill>
          <a:srgbClr val="FFC000"/>
        </a:solidFill>
      </dgm:spPr>
      <dgm:t>
        <a:bodyPr/>
        <a:lstStyle/>
        <a:p>
          <a:pPr>
            <a:buNone/>
          </a:pPr>
          <a:endParaRPr lang="fr-CH" sz="1000">
            <a:solidFill>
              <a:sysClr val="window" lastClr="FFFFFF"/>
            </a:solidFill>
            <a:latin typeface="Cambria"/>
            <a:ea typeface="+mn-ea"/>
            <a:cs typeface="+mn-cs"/>
          </a:endParaRPr>
        </a:p>
      </dgm:t>
    </dgm:pt>
    <dgm:pt modelId="{D821547B-688D-425C-967F-425B30108841}">
      <dgm:prSet phldrT="[Texte]" custT="1"/>
      <dgm:spPr>
        <a:xfrm>
          <a:off x="154392" y="669449"/>
          <a:ext cx="1550494" cy="384195"/>
        </a:xfrm>
        <a:prstGeom prst="flowChartConnector">
          <a:avLst/>
        </a:prstGeom>
        <a:solidFill>
          <a:srgbClr val="FFC000"/>
        </a:solidFill>
      </dgm:spPr>
      <dgm:t>
        <a:bodyPr/>
        <a:lstStyle/>
        <a:p>
          <a:pPr>
            <a:buNone/>
          </a:pPr>
          <a:r>
            <a:rPr lang="fr-CH" sz="1100" b="1">
              <a:solidFill>
                <a:schemeClr val="bg1"/>
              </a:solidFill>
              <a:latin typeface="Cambria"/>
              <a:ea typeface="+mn-ea"/>
              <a:cs typeface="+mn-cs"/>
            </a:rPr>
            <a:t>Random forest</a:t>
          </a:r>
        </a:p>
      </dgm:t>
    </dgm:pt>
    <dgm:pt modelId="{C0F21320-C903-4205-A5F3-4626174FB114}" type="parTrans" cxnId="{9A019AC3-9005-43BA-8791-3098732D89E1}">
      <dgm:prSet/>
      <dgm:spPr/>
      <dgm:t>
        <a:bodyPr/>
        <a:lstStyle/>
        <a:p>
          <a:endParaRPr lang="fr-CH" sz="1100"/>
        </a:p>
      </dgm:t>
    </dgm:pt>
    <dgm:pt modelId="{2EDD85C7-B234-41F1-91B4-4F3C9FFF035E}" type="sibTrans" cxnId="{9A019AC3-9005-43BA-8791-3098732D89E1}">
      <dgm:prSet custT="1"/>
      <dgm:spPr>
        <a:xfrm rot="5400000">
          <a:off x="826144" y="1067444"/>
          <a:ext cx="206990" cy="248388"/>
        </a:xfrm>
        <a:prstGeom prst="rightArrow">
          <a:avLst>
            <a:gd name="adj1" fmla="val 60000"/>
            <a:gd name="adj2" fmla="val 50000"/>
          </a:avLst>
        </a:prstGeom>
        <a:solidFill>
          <a:srgbClr val="FFC000"/>
        </a:solidFill>
      </dgm:spPr>
      <dgm:t>
        <a:bodyPr/>
        <a:lstStyle/>
        <a:p>
          <a:pPr>
            <a:buNone/>
          </a:pPr>
          <a:endParaRPr lang="fr-CH" sz="1000">
            <a:solidFill>
              <a:sysClr val="window" lastClr="FFFFFF"/>
            </a:solidFill>
            <a:latin typeface="Cambria"/>
            <a:ea typeface="+mn-ea"/>
            <a:cs typeface="+mn-cs"/>
          </a:endParaRPr>
        </a:p>
      </dgm:t>
    </dgm:pt>
    <dgm:pt modelId="{C8AA21D0-4F04-4B0A-9D45-C622DF7DBDDD}">
      <dgm:prSet phldrT="[Texte]" custT="1"/>
      <dgm:spPr>
        <a:xfrm>
          <a:off x="43368" y="1329632"/>
          <a:ext cx="1772543" cy="551973"/>
        </a:xfrm>
        <a:prstGeom prst="flowChartConnector">
          <a:avLst/>
        </a:prstGeom>
        <a:solidFill>
          <a:srgbClr val="FFC000"/>
        </a:solidFill>
      </dgm:spPr>
      <dgm:t>
        <a:bodyPr/>
        <a:lstStyle/>
        <a:p>
          <a:pPr>
            <a:buNone/>
          </a:pPr>
          <a:r>
            <a:rPr lang="fr-CH" sz="1100" b="1">
              <a:solidFill>
                <a:schemeClr val="bg1"/>
              </a:solidFill>
              <a:latin typeface="Cambria"/>
              <a:ea typeface="+mn-ea"/>
              <a:cs typeface="+mn-cs"/>
            </a:rPr>
            <a:t>Selection of  features of interest</a:t>
          </a:r>
        </a:p>
      </dgm:t>
    </dgm:pt>
    <dgm:pt modelId="{3535C9DC-0A7A-432F-BF96-2A50F142804B}" type="parTrans" cxnId="{08E97B88-680D-4239-BD06-35ECAE7324A5}">
      <dgm:prSet/>
      <dgm:spPr/>
      <dgm:t>
        <a:bodyPr/>
        <a:lstStyle/>
        <a:p>
          <a:endParaRPr lang="fr-CH" sz="1100"/>
        </a:p>
      </dgm:t>
    </dgm:pt>
    <dgm:pt modelId="{C73C5DFD-21F0-4272-BA70-8D6C2FE6E2C0}" type="sibTrans" cxnId="{08E97B88-680D-4239-BD06-35ECAE7324A5}">
      <dgm:prSet/>
      <dgm:spPr/>
      <dgm:t>
        <a:bodyPr/>
        <a:lstStyle/>
        <a:p>
          <a:endParaRPr lang="fr-CH" sz="1100"/>
        </a:p>
      </dgm:t>
    </dgm:pt>
    <dgm:pt modelId="{B6832BF8-5A2A-4F00-A97C-49EC9684F60E}" type="pres">
      <dgm:prSet presAssocID="{F133921F-A92A-462F-B3A4-821A47DD20AB}" presName="linearFlow" presStyleCnt="0">
        <dgm:presLayoutVars>
          <dgm:resizeHandles val="exact"/>
        </dgm:presLayoutVars>
      </dgm:prSet>
      <dgm:spPr/>
    </dgm:pt>
    <dgm:pt modelId="{6EFCA73F-4A2A-4B76-A5A8-37CAA828DD98}" type="pres">
      <dgm:prSet presAssocID="{747642CD-6D9D-47C4-9206-691031C6D34E}" presName="node" presStyleLbl="node1" presStyleIdx="0" presStyleCnt="3" custScaleX="61222" custScaleY="71071" custLinFactNeighborX="23884" custLinFactNeighborY="2022">
        <dgm:presLayoutVars>
          <dgm:bulletEnabled val="1"/>
        </dgm:presLayoutVars>
      </dgm:prSet>
      <dgm:spPr>
        <a:prstGeom prst="flowChartConnector">
          <a:avLst/>
        </a:prstGeom>
      </dgm:spPr>
    </dgm:pt>
    <dgm:pt modelId="{5EE4671F-39ED-4C38-B79C-8046D974431D}" type="pres">
      <dgm:prSet presAssocID="{3DE5D16C-1A3A-4C40-A4B3-DC1B4E0CF219}" presName="sibTrans" presStyleLbl="sibTrans2D1" presStyleIdx="0" presStyleCnt="2" custLinFactNeighborX="-23863" custLinFactNeighborY="4050"/>
      <dgm:spPr/>
    </dgm:pt>
    <dgm:pt modelId="{C2E2EEBA-BB47-4816-B07B-2AE9DB488DBA}" type="pres">
      <dgm:prSet presAssocID="{3DE5D16C-1A3A-4C40-A4B3-DC1B4E0CF219}" presName="connectorText" presStyleLbl="sibTrans2D1" presStyleIdx="0" presStyleCnt="2"/>
      <dgm:spPr/>
    </dgm:pt>
    <dgm:pt modelId="{67A3B806-AC78-4D0E-AABA-27418B49EB47}" type="pres">
      <dgm:prSet presAssocID="{D821547B-688D-425C-967F-425B30108841}" presName="node" presStyleLbl="node1" presStyleIdx="1" presStyleCnt="3" custScaleX="70225" custScaleY="69604" custLinFactNeighborX="11784" custLinFactNeighborY="39595">
        <dgm:presLayoutVars>
          <dgm:bulletEnabled val="1"/>
        </dgm:presLayoutVars>
      </dgm:prSet>
      <dgm:spPr>
        <a:prstGeom prst="flowChartConnector">
          <a:avLst/>
        </a:prstGeom>
      </dgm:spPr>
    </dgm:pt>
    <dgm:pt modelId="{01FAAC3F-988C-4286-8EA4-D82D1E906D37}" type="pres">
      <dgm:prSet presAssocID="{2EDD85C7-B234-41F1-91B4-4F3C9FFF035E}" presName="sibTrans" presStyleLbl="sibTrans2D1" presStyleIdx="1" presStyleCnt="2" custScaleX="168072" custLinFactNeighborX="-17329" custLinFactNeighborY="9586"/>
      <dgm:spPr/>
    </dgm:pt>
    <dgm:pt modelId="{0D9EC477-2397-4A06-8C0A-6A9F16756675}" type="pres">
      <dgm:prSet presAssocID="{2EDD85C7-B234-41F1-91B4-4F3C9FFF035E}" presName="connectorText" presStyleLbl="sibTrans2D1" presStyleIdx="1" presStyleCnt="2"/>
      <dgm:spPr/>
    </dgm:pt>
    <dgm:pt modelId="{F9960B8F-EA0E-485A-91E3-C7DE974CB9C9}" type="pres">
      <dgm:prSet presAssocID="{C8AA21D0-4F04-4B0A-9D45-C622DF7DBDDD}" presName="node" presStyleLbl="node1" presStyleIdx="2" presStyleCnt="3" custScaleX="80282" custLinFactNeighborX="-83390" custLinFactNeighborY="-27059">
        <dgm:presLayoutVars>
          <dgm:bulletEnabled val="1"/>
        </dgm:presLayoutVars>
      </dgm:prSet>
      <dgm:spPr>
        <a:prstGeom prst="flowChartConnector">
          <a:avLst/>
        </a:prstGeom>
      </dgm:spPr>
    </dgm:pt>
  </dgm:ptLst>
  <dgm:cxnLst>
    <dgm:cxn modelId="{4AEBBF0F-FCC0-4948-9962-77636D974C0D}" type="presOf" srcId="{3DE5D16C-1A3A-4C40-A4B3-DC1B4E0CF219}" destId="{C2E2EEBA-BB47-4816-B07B-2AE9DB488DBA}" srcOrd="1" destOrd="0" presId="urn:microsoft.com/office/officeart/2005/8/layout/process2"/>
    <dgm:cxn modelId="{166F261F-ABF2-4CD0-A84F-EBFF2FD5B451}" type="presOf" srcId="{2EDD85C7-B234-41F1-91B4-4F3C9FFF035E}" destId="{01FAAC3F-988C-4286-8EA4-D82D1E906D37}" srcOrd="0" destOrd="0" presId="urn:microsoft.com/office/officeart/2005/8/layout/process2"/>
    <dgm:cxn modelId="{BD2D442C-483F-4502-9564-4E2C11C81D27}" srcId="{F133921F-A92A-462F-B3A4-821A47DD20AB}" destId="{747642CD-6D9D-47C4-9206-691031C6D34E}" srcOrd="0" destOrd="0" parTransId="{3D24AB21-0ADA-401D-ABFE-BD68121D2CC9}" sibTransId="{3DE5D16C-1A3A-4C40-A4B3-DC1B4E0CF219}"/>
    <dgm:cxn modelId="{D78C5760-5538-45F8-955B-5D477BB41BC1}" type="presOf" srcId="{D821547B-688D-425C-967F-425B30108841}" destId="{67A3B806-AC78-4D0E-AABA-27418B49EB47}" srcOrd="0" destOrd="0" presId="urn:microsoft.com/office/officeart/2005/8/layout/process2"/>
    <dgm:cxn modelId="{28DAD663-A981-48B6-993D-E06BA3FDECBF}" type="presOf" srcId="{F133921F-A92A-462F-B3A4-821A47DD20AB}" destId="{B6832BF8-5A2A-4F00-A97C-49EC9684F60E}" srcOrd="0" destOrd="0" presId="urn:microsoft.com/office/officeart/2005/8/layout/process2"/>
    <dgm:cxn modelId="{08E97B88-680D-4239-BD06-35ECAE7324A5}" srcId="{F133921F-A92A-462F-B3A4-821A47DD20AB}" destId="{C8AA21D0-4F04-4B0A-9D45-C622DF7DBDDD}" srcOrd="2" destOrd="0" parTransId="{3535C9DC-0A7A-432F-BF96-2A50F142804B}" sibTransId="{C73C5DFD-21F0-4272-BA70-8D6C2FE6E2C0}"/>
    <dgm:cxn modelId="{DACDA8AC-9EDD-4282-8CE9-A9EA27F4C021}" type="presOf" srcId="{2EDD85C7-B234-41F1-91B4-4F3C9FFF035E}" destId="{0D9EC477-2397-4A06-8C0A-6A9F16756675}" srcOrd="1" destOrd="0" presId="urn:microsoft.com/office/officeart/2005/8/layout/process2"/>
    <dgm:cxn modelId="{2099F1B7-9AAE-42E5-9DC9-5A457003DB6E}" type="presOf" srcId="{3DE5D16C-1A3A-4C40-A4B3-DC1B4E0CF219}" destId="{5EE4671F-39ED-4C38-B79C-8046D974431D}" srcOrd="0" destOrd="0" presId="urn:microsoft.com/office/officeart/2005/8/layout/process2"/>
    <dgm:cxn modelId="{9A019AC3-9005-43BA-8791-3098732D89E1}" srcId="{F133921F-A92A-462F-B3A4-821A47DD20AB}" destId="{D821547B-688D-425C-967F-425B30108841}" srcOrd="1" destOrd="0" parTransId="{C0F21320-C903-4205-A5F3-4626174FB114}" sibTransId="{2EDD85C7-B234-41F1-91B4-4F3C9FFF035E}"/>
    <dgm:cxn modelId="{2D23CEE0-A731-4698-8008-04A0E4B690A2}" type="presOf" srcId="{747642CD-6D9D-47C4-9206-691031C6D34E}" destId="{6EFCA73F-4A2A-4B76-A5A8-37CAA828DD98}" srcOrd="0" destOrd="0" presId="urn:microsoft.com/office/officeart/2005/8/layout/process2"/>
    <dgm:cxn modelId="{301FA2E1-4FE4-49BA-9760-2C306BD2F693}" type="presOf" srcId="{C8AA21D0-4F04-4B0A-9D45-C622DF7DBDDD}" destId="{F9960B8F-EA0E-485A-91E3-C7DE974CB9C9}" srcOrd="0" destOrd="0" presId="urn:microsoft.com/office/officeart/2005/8/layout/process2"/>
    <dgm:cxn modelId="{0B850144-7D46-4084-AF30-2350DD26E2BB}" type="presParOf" srcId="{B6832BF8-5A2A-4F00-A97C-49EC9684F60E}" destId="{6EFCA73F-4A2A-4B76-A5A8-37CAA828DD98}" srcOrd="0" destOrd="0" presId="urn:microsoft.com/office/officeart/2005/8/layout/process2"/>
    <dgm:cxn modelId="{2D43BC79-3C3D-400A-8957-6299B28FF3B9}" type="presParOf" srcId="{B6832BF8-5A2A-4F00-A97C-49EC9684F60E}" destId="{5EE4671F-39ED-4C38-B79C-8046D974431D}" srcOrd="1" destOrd="0" presId="urn:microsoft.com/office/officeart/2005/8/layout/process2"/>
    <dgm:cxn modelId="{B9906040-E82D-4C4D-8679-82ABD14B65E5}" type="presParOf" srcId="{5EE4671F-39ED-4C38-B79C-8046D974431D}" destId="{C2E2EEBA-BB47-4816-B07B-2AE9DB488DBA}" srcOrd="0" destOrd="0" presId="urn:microsoft.com/office/officeart/2005/8/layout/process2"/>
    <dgm:cxn modelId="{6D74C810-BFF2-498A-853A-ED11F096E325}" type="presParOf" srcId="{B6832BF8-5A2A-4F00-A97C-49EC9684F60E}" destId="{67A3B806-AC78-4D0E-AABA-27418B49EB47}" srcOrd="2" destOrd="0" presId="urn:microsoft.com/office/officeart/2005/8/layout/process2"/>
    <dgm:cxn modelId="{AF3C6B80-1BD1-405D-8793-E7C6E2DF4CE8}" type="presParOf" srcId="{B6832BF8-5A2A-4F00-A97C-49EC9684F60E}" destId="{01FAAC3F-988C-4286-8EA4-D82D1E906D37}" srcOrd="3" destOrd="0" presId="urn:microsoft.com/office/officeart/2005/8/layout/process2"/>
    <dgm:cxn modelId="{4D5F9861-70F6-40FF-81C9-03853D4DE6C1}" type="presParOf" srcId="{01FAAC3F-988C-4286-8EA4-D82D1E906D37}" destId="{0D9EC477-2397-4A06-8C0A-6A9F16756675}" srcOrd="0" destOrd="0" presId="urn:microsoft.com/office/officeart/2005/8/layout/process2"/>
    <dgm:cxn modelId="{6534FFA2-2ECF-4726-9FB1-546E1C2126B8}" type="presParOf" srcId="{B6832BF8-5A2A-4F00-A97C-49EC9684F60E}" destId="{F9960B8F-EA0E-485A-91E3-C7DE974CB9C9}" srcOrd="4" destOrd="0" presId="urn:microsoft.com/office/officeart/2005/8/layout/process2"/>
  </dgm:cxnLst>
  <dgm:bg/>
  <dgm:whole/>
  <dgm:extLst>
    <a:ext uri="http://schemas.microsoft.com/office/drawing/2008/diagram">
      <dsp:dataModelExt xmlns:dsp="http://schemas.microsoft.com/office/drawing/2008/diagram" relId="rId64" minVer="http://schemas.openxmlformats.org/drawingml/2006/diagram"/>
    </a:ext>
  </dgm:extLst>
</dgm:dataModel>
</file>

<file path=word/diagrams/data8.xml><?xml version="1.0" encoding="utf-8"?>
<dgm:dataModel xmlns:dgm="http://schemas.openxmlformats.org/drawingml/2006/diagram" xmlns:a="http://schemas.openxmlformats.org/drawingml/2006/main">
  <dgm:ptLst>
    <dgm:pt modelId="{F133921F-A92A-462F-B3A4-821A47DD20AB}" type="doc">
      <dgm:prSet loTypeId="urn:microsoft.com/office/officeart/2005/8/layout/process2" loCatId="process" qsTypeId="urn:microsoft.com/office/officeart/2005/8/quickstyle/simple1" qsCatId="simple" csTypeId="urn:microsoft.com/office/officeart/2005/8/colors/accent0_1" csCatId="mainScheme" phldr="1"/>
      <dgm:spPr/>
    </dgm:pt>
    <dgm:pt modelId="{747642CD-6D9D-47C4-9206-691031C6D34E}">
      <dgm:prSet phldrT="[Texte]" custT="1"/>
      <dgm:spPr>
        <a:xfrm>
          <a:off x="323332" y="1168"/>
          <a:ext cx="1212614" cy="392293"/>
        </a:xfrm>
        <a:prstGeom prst="flowChartConnector">
          <a:avLst/>
        </a:prstGeom>
        <a:solidFill>
          <a:srgbClr val="FFC000"/>
        </a:solidFill>
      </dgm:spPr>
      <dgm:t>
        <a:bodyPr/>
        <a:lstStyle/>
        <a:p>
          <a:pPr>
            <a:buNone/>
          </a:pPr>
          <a:r>
            <a:rPr lang="fr-CH" sz="1100" b="1">
              <a:solidFill>
                <a:schemeClr val="bg1"/>
              </a:solidFill>
              <a:latin typeface="Cambria"/>
              <a:ea typeface="+mn-ea"/>
              <a:cs typeface="+mn-cs"/>
            </a:rPr>
            <a:t>Ridge regression</a:t>
          </a:r>
        </a:p>
      </dgm:t>
    </dgm:pt>
    <dgm:pt modelId="{3DE5D16C-1A3A-4C40-A4B3-DC1B4E0CF219}" type="sibTrans" cxnId="{BD2D442C-483F-4502-9564-4E2C11C81D27}">
      <dgm:prSet custT="1"/>
      <dgm:spPr>
        <a:xfrm rot="5400000">
          <a:off x="826144" y="407261"/>
          <a:ext cx="206990" cy="248388"/>
        </a:xfrm>
        <a:prstGeom prst="rightArrow">
          <a:avLst>
            <a:gd name="adj1" fmla="val 60000"/>
            <a:gd name="adj2" fmla="val 50000"/>
          </a:avLst>
        </a:prstGeom>
      </dgm:spPr>
      <dgm:t>
        <a:bodyPr/>
        <a:lstStyle/>
        <a:p>
          <a:pPr>
            <a:buNone/>
          </a:pPr>
          <a:endParaRPr lang="fr-CH" sz="1000">
            <a:solidFill>
              <a:sysClr val="window" lastClr="FFFFFF"/>
            </a:solidFill>
            <a:latin typeface="Cambria"/>
            <a:ea typeface="+mn-ea"/>
            <a:cs typeface="+mn-cs"/>
          </a:endParaRPr>
        </a:p>
      </dgm:t>
    </dgm:pt>
    <dgm:pt modelId="{3D24AB21-0ADA-401D-ABFE-BD68121D2CC9}" type="parTrans" cxnId="{BD2D442C-483F-4502-9564-4E2C11C81D27}">
      <dgm:prSet/>
      <dgm:spPr/>
      <dgm:t>
        <a:bodyPr/>
        <a:lstStyle/>
        <a:p>
          <a:endParaRPr lang="fr-CH" sz="1100"/>
        </a:p>
      </dgm:t>
    </dgm:pt>
    <dgm:pt modelId="{B6832BF8-5A2A-4F00-A97C-49EC9684F60E}" type="pres">
      <dgm:prSet presAssocID="{F133921F-A92A-462F-B3A4-821A47DD20AB}" presName="linearFlow" presStyleCnt="0">
        <dgm:presLayoutVars>
          <dgm:resizeHandles val="exact"/>
        </dgm:presLayoutVars>
      </dgm:prSet>
      <dgm:spPr/>
    </dgm:pt>
    <dgm:pt modelId="{6EFCA73F-4A2A-4B76-A5A8-37CAA828DD98}" type="pres">
      <dgm:prSet presAssocID="{747642CD-6D9D-47C4-9206-691031C6D34E}" presName="node" presStyleLbl="node1" presStyleIdx="0" presStyleCnt="1" custScaleX="109970" custScaleY="39242" custLinFactNeighborX="-627" custLinFactNeighborY="-15911">
        <dgm:presLayoutVars>
          <dgm:bulletEnabled val="1"/>
        </dgm:presLayoutVars>
      </dgm:prSet>
      <dgm:spPr>
        <a:prstGeom prst="flowChartConnector">
          <a:avLst/>
        </a:prstGeom>
      </dgm:spPr>
    </dgm:pt>
  </dgm:ptLst>
  <dgm:cxnLst>
    <dgm:cxn modelId="{BD2D442C-483F-4502-9564-4E2C11C81D27}" srcId="{F133921F-A92A-462F-B3A4-821A47DD20AB}" destId="{747642CD-6D9D-47C4-9206-691031C6D34E}" srcOrd="0" destOrd="0" parTransId="{3D24AB21-0ADA-401D-ABFE-BD68121D2CC9}" sibTransId="{3DE5D16C-1A3A-4C40-A4B3-DC1B4E0CF219}"/>
    <dgm:cxn modelId="{28DAD663-A981-48B6-993D-E06BA3FDECBF}" type="presOf" srcId="{F133921F-A92A-462F-B3A4-821A47DD20AB}" destId="{B6832BF8-5A2A-4F00-A97C-49EC9684F60E}" srcOrd="0" destOrd="0" presId="urn:microsoft.com/office/officeart/2005/8/layout/process2"/>
    <dgm:cxn modelId="{2D23CEE0-A731-4698-8008-04A0E4B690A2}" type="presOf" srcId="{747642CD-6D9D-47C4-9206-691031C6D34E}" destId="{6EFCA73F-4A2A-4B76-A5A8-37CAA828DD98}" srcOrd="0" destOrd="0" presId="urn:microsoft.com/office/officeart/2005/8/layout/process2"/>
    <dgm:cxn modelId="{0B850144-7D46-4084-AF30-2350DD26E2BB}" type="presParOf" srcId="{B6832BF8-5A2A-4F00-A97C-49EC9684F60E}" destId="{6EFCA73F-4A2A-4B76-A5A8-37CAA828DD98}" srcOrd="0" destOrd="0" presId="urn:microsoft.com/office/officeart/2005/8/layout/process2"/>
  </dgm:cxnLst>
  <dgm:bg/>
  <dgm:whole/>
  <dgm:extLst>
    <a:ext uri="http://schemas.microsoft.com/office/drawing/2008/diagram">
      <dsp:dataModelExt xmlns:dsp="http://schemas.microsoft.com/office/drawing/2008/diagram" relId="rId6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EFCA73F-4A2A-4B76-A5A8-37CAA828DD98}">
      <dsp:nvSpPr>
        <dsp:cNvPr id="0" name=""/>
        <dsp:cNvSpPr/>
      </dsp:nvSpPr>
      <dsp:spPr>
        <a:xfrm>
          <a:off x="0" y="774"/>
          <a:ext cx="1720158" cy="549471"/>
        </a:xfrm>
        <a:prstGeom prst="cloud">
          <a:avLst/>
        </a:prstGeom>
        <a:solidFill>
          <a:srgbClr val="0070C0"/>
        </a:solidFill>
        <a:ln w="25400" cap="flat" cmpd="sng" algn="ctr">
          <a:solidFill>
            <a:sysClr val="windowText" lastClr="000000">
              <a:shade val="80000"/>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fr-CH" sz="1100" b="1" kern="1200">
              <a:solidFill>
                <a:sysClr val="window" lastClr="FFFFFF"/>
              </a:solidFill>
              <a:latin typeface="Cambria"/>
              <a:ea typeface="+mn-ea"/>
              <a:cs typeface="+mn-cs"/>
            </a:rPr>
            <a:t>Web scrapping</a:t>
          </a:r>
        </a:p>
      </dsp:txBody>
      <dsp:txXfrm>
        <a:off x="237079" y="83754"/>
        <a:ext cx="1123677" cy="358047"/>
      </dsp:txXfrm>
    </dsp:sp>
    <dsp:sp modelId="{5EE4671F-39ED-4C38-B79C-8046D974431D}">
      <dsp:nvSpPr>
        <dsp:cNvPr id="0" name=""/>
        <dsp:cNvSpPr/>
      </dsp:nvSpPr>
      <dsp:spPr>
        <a:xfrm rot="5400000">
          <a:off x="715117" y="569574"/>
          <a:ext cx="289923" cy="347908"/>
        </a:xfrm>
        <a:prstGeom prst="rightArrow">
          <a:avLst>
            <a:gd name="adj1" fmla="val 60000"/>
            <a:gd name="adj2" fmla="val 50000"/>
          </a:avLst>
        </a:prstGeom>
        <a:solidFill>
          <a:srgbClr val="0070C0"/>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fr-CH" sz="1000" kern="1200">
            <a:solidFill>
              <a:sysClr val="window" lastClr="FFFFFF"/>
            </a:solidFill>
            <a:latin typeface="Cambria"/>
            <a:ea typeface="+mn-ea"/>
            <a:cs typeface="+mn-cs"/>
          </a:endParaRPr>
        </a:p>
      </dsp:txBody>
      <dsp:txXfrm rot="-5400000">
        <a:off x="755707" y="598567"/>
        <a:ext cx="208744" cy="202946"/>
      </dsp:txXfrm>
    </dsp:sp>
    <dsp:sp modelId="{67A3B806-AC78-4D0E-AABA-27418B49EB47}">
      <dsp:nvSpPr>
        <dsp:cNvPr id="0" name=""/>
        <dsp:cNvSpPr/>
      </dsp:nvSpPr>
      <dsp:spPr>
        <a:xfrm>
          <a:off x="-2053" y="936810"/>
          <a:ext cx="1724264" cy="538129"/>
        </a:xfrm>
        <a:prstGeom prst="cloud">
          <a:avLst/>
        </a:prstGeom>
        <a:solidFill>
          <a:srgbClr val="0070C0"/>
        </a:solidFill>
        <a:ln w="25400" cap="flat" cmpd="sng" algn="ctr">
          <a:solidFill>
            <a:sysClr val="windowText" lastClr="000000">
              <a:shade val="80000"/>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fr-CH" sz="1100" b="1" kern="1200">
              <a:solidFill>
                <a:sysClr val="window" lastClr="FFFFFF"/>
              </a:solidFill>
              <a:latin typeface="Cambria"/>
              <a:ea typeface="+mn-ea"/>
              <a:cs typeface="+mn-cs"/>
            </a:rPr>
            <a:t>Wheater data</a:t>
          </a:r>
        </a:p>
      </dsp:txBody>
      <dsp:txXfrm>
        <a:off x="235592" y="1018077"/>
        <a:ext cx="1126360" cy="350656"/>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AB37157-578F-45E9-8E6A-60C46C455C63}">
      <dsp:nvSpPr>
        <dsp:cNvPr id="0" name=""/>
        <dsp:cNvSpPr/>
      </dsp:nvSpPr>
      <dsp:spPr>
        <a:xfrm>
          <a:off x="1063843" y="1129194"/>
          <a:ext cx="928389" cy="928389"/>
        </a:xfrm>
        <a:prstGeom prst="ellipse">
          <a:avLst/>
        </a:prstGeom>
        <a:solidFill>
          <a:srgbClr val="FF0000"/>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fr-CH" sz="700" b="1" kern="1200">
              <a:solidFill>
                <a:schemeClr val="bg1"/>
              </a:solidFill>
              <a:latin typeface="Cambria"/>
              <a:ea typeface="+mn-ea"/>
              <a:cs typeface="+mn-cs"/>
            </a:rPr>
            <a:t>Hyperspectral data collection</a:t>
          </a:r>
        </a:p>
      </dsp:txBody>
      <dsp:txXfrm>
        <a:off x="1199802" y="1265153"/>
        <a:ext cx="656471" cy="656471"/>
      </dsp:txXfrm>
    </dsp:sp>
    <dsp:sp modelId="{3D1114F7-CB06-4D44-9749-F11EE8AA229E}">
      <dsp:nvSpPr>
        <dsp:cNvPr id="0" name=""/>
        <dsp:cNvSpPr/>
      </dsp:nvSpPr>
      <dsp:spPr>
        <a:xfrm rot="12900000">
          <a:off x="463658" y="966021"/>
          <a:ext cx="714684" cy="264591"/>
        </a:xfrm>
        <a:prstGeom prst="leftArrow">
          <a:avLst>
            <a:gd name="adj1" fmla="val 60000"/>
            <a:gd name="adj2" fmla="val 50000"/>
          </a:avLst>
        </a:prstGeom>
        <a:solidFill>
          <a:schemeClr val="accent2">
            <a:lumMod val="60000"/>
            <a:lumOff val="40000"/>
          </a:schemeClr>
        </a:solidFill>
        <a:ln>
          <a:noFill/>
        </a:ln>
        <a:effectLst/>
      </dsp:spPr>
      <dsp:style>
        <a:lnRef idx="0">
          <a:scrgbClr r="0" g="0" b="0"/>
        </a:lnRef>
        <a:fillRef idx="1">
          <a:scrgbClr r="0" g="0" b="0"/>
        </a:fillRef>
        <a:effectRef idx="0">
          <a:scrgbClr r="0" g="0" b="0"/>
        </a:effectRef>
        <a:fontRef idx="minor">
          <a:schemeClr val="lt1"/>
        </a:fontRef>
      </dsp:style>
    </dsp:sp>
    <dsp:sp modelId="{5249F277-A024-4CDE-BCED-0084B7BA9B70}">
      <dsp:nvSpPr>
        <dsp:cNvPr id="0" name=""/>
        <dsp:cNvSpPr/>
      </dsp:nvSpPr>
      <dsp:spPr>
        <a:xfrm>
          <a:off x="-103379" y="391036"/>
          <a:ext cx="1263325" cy="1004634"/>
        </a:xfrm>
        <a:prstGeom prst="diamond">
          <a:avLst/>
        </a:prstGeom>
        <a:solidFill>
          <a:schemeClr val="accent2">
            <a:lumMod val="7500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3335" tIns="13335" rIns="13335" bIns="13335" numCol="1" spcCol="1270" anchor="ctr" anchorCtr="0">
          <a:noAutofit/>
        </a:bodyPr>
        <a:lstStyle/>
        <a:p>
          <a:pPr marL="0" lvl="0" indent="0" algn="ctr" defTabSz="311150">
            <a:lnSpc>
              <a:spcPct val="90000"/>
            </a:lnSpc>
            <a:spcBef>
              <a:spcPct val="0"/>
            </a:spcBef>
            <a:spcAft>
              <a:spcPct val="35000"/>
            </a:spcAft>
            <a:buNone/>
          </a:pPr>
          <a:r>
            <a:rPr lang="fr-CH" sz="700" b="1" kern="1200">
              <a:solidFill>
                <a:schemeClr val="bg1"/>
              </a:solidFill>
              <a:latin typeface="Cambria"/>
              <a:ea typeface="+mn-ea"/>
              <a:cs typeface="+mn-cs"/>
            </a:rPr>
            <a:t>Hyperspectral </a:t>
          </a:r>
        </a:p>
        <a:p>
          <a:pPr marL="0" lvl="0" indent="0" algn="ctr" defTabSz="311150">
            <a:lnSpc>
              <a:spcPct val="90000"/>
            </a:lnSpc>
            <a:spcBef>
              <a:spcPct val="0"/>
            </a:spcBef>
            <a:spcAft>
              <a:spcPct val="35000"/>
            </a:spcAft>
            <a:buNone/>
          </a:pPr>
          <a:r>
            <a:rPr lang="fr-CH" sz="700" b="1" kern="1200">
              <a:solidFill>
                <a:schemeClr val="bg1"/>
              </a:solidFill>
              <a:latin typeface="Cambria"/>
              <a:ea typeface="+mn-ea"/>
              <a:cs typeface="+mn-cs"/>
            </a:rPr>
            <a:t>metadata</a:t>
          </a:r>
        </a:p>
      </dsp:txBody>
      <dsp:txXfrm>
        <a:off x="212452" y="642195"/>
        <a:ext cx="631663" cy="502317"/>
      </dsp:txXfrm>
    </dsp:sp>
    <dsp:sp modelId="{15EA05AE-26D8-4A08-97D8-7479DB32A76A}">
      <dsp:nvSpPr>
        <dsp:cNvPr id="0" name=""/>
        <dsp:cNvSpPr/>
      </dsp:nvSpPr>
      <dsp:spPr>
        <a:xfrm rot="16271396">
          <a:off x="1188498" y="598008"/>
          <a:ext cx="714933" cy="264591"/>
        </a:xfrm>
        <a:prstGeom prst="leftArrow">
          <a:avLst>
            <a:gd name="adj1" fmla="val 60000"/>
            <a:gd name="adj2" fmla="val 50000"/>
          </a:avLst>
        </a:prstGeom>
        <a:solidFill>
          <a:schemeClr val="accent2">
            <a:lumMod val="60000"/>
            <a:lumOff val="40000"/>
          </a:schemeClr>
        </a:solidFill>
        <a:ln>
          <a:noFill/>
        </a:ln>
        <a:effectLst/>
      </dsp:spPr>
      <dsp:style>
        <a:lnRef idx="0">
          <a:scrgbClr r="0" g="0" b="0"/>
        </a:lnRef>
        <a:fillRef idx="1">
          <a:scrgbClr r="0" g="0" b="0"/>
        </a:fillRef>
        <a:effectRef idx="0">
          <a:scrgbClr r="0" g="0" b="0"/>
        </a:effectRef>
        <a:fontRef idx="minor">
          <a:schemeClr val="lt1"/>
        </a:fontRef>
      </dsp:style>
    </dsp:sp>
    <dsp:sp modelId="{72478140-8EED-45AE-924B-6115F0F253FC}">
      <dsp:nvSpPr>
        <dsp:cNvPr id="0" name=""/>
        <dsp:cNvSpPr/>
      </dsp:nvSpPr>
      <dsp:spPr>
        <a:xfrm>
          <a:off x="948498" y="-19869"/>
          <a:ext cx="1209781" cy="785567"/>
        </a:xfrm>
        <a:prstGeom prst="diamond">
          <a:avLst/>
        </a:prstGeom>
        <a:solidFill>
          <a:schemeClr val="accent2">
            <a:lumMod val="7500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3335" tIns="13335" rIns="13335" bIns="13335" numCol="1" spcCol="1270" anchor="ctr" anchorCtr="0">
          <a:noAutofit/>
        </a:bodyPr>
        <a:lstStyle/>
        <a:p>
          <a:pPr marL="0" lvl="0" indent="0" algn="ctr" defTabSz="311150">
            <a:lnSpc>
              <a:spcPct val="90000"/>
            </a:lnSpc>
            <a:spcBef>
              <a:spcPct val="0"/>
            </a:spcBef>
            <a:spcAft>
              <a:spcPct val="35000"/>
            </a:spcAft>
            <a:buNone/>
          </a:pPr>
          <a:r>
            <a:rPr lang="fr-CH" sz="700" b="1" kern="1200">
              <a:solidFill>
                <a:schemeClr val="bg1"/>
              </a:solidFill>
              <a:latin typeface="Cambria"/>
              <a:ea typeface="+mn-ea"/>
              <a:cs typeface="+mn-cs"/>
            </a:rPr>
            <a:t>Raw sed files</a:t>
          </a:r>
        </a:p>
        <a:p>
          <a:pPr marL="0" lvl="0" indent="0" algn="ctr" defTabSz="311150">
            <a:lnSpc>
              <a:spcPct val="90000"/>
            </a:lnSpc>
            <a:spcBef>
              <a:spcPct val="0"/>
            </a:spcBef>
            <a:spcAft>
              <a:spcPct val="35000"/>
            </a:spcAft>
            <a:buNone/>
          </a:pPr>
          <a:r>
            <a:rPr lang="fr-CH" sz="700" b="1" kern="1200">
              <a:solidFill>
                <a:schemeClr val="bg1"/>
              </a:solidFill>
              <a:latin typeface="Cambria"/>
              <a:ea typeface="+mn-ea"/>
              <a:cs typeface="+mn-cs"/>
            </a:rPr>
            <a:t>Reflectance values</a:t>
          </a:r>
        </a:p>
      </dsp:txBody>
      <dsp:txXfrm>
        <a:off x="1250943" y="176523"/>
        <a:ext cx="604891" cy="392783"/>
      </dsp:txXfrm>
    </dsp:sp>
    <dsp:sp modelId="{61AABA89-D9FE-40B3-B3F6-3218A887B6AB}">
      <dsp:nvSpPr>
        <dsp:cNvPr id="0" name=""/>
        <dsp:cNvSpPr/>
      </dsp:nvSpPr>
      <dsp:spPr>
        <a:xfrm rot="19105836">
          <a:off x="1816929" y="890535"/>
          <a:ext cx="708871" cy="264591"/>
        </a:xfrm>
        <a:prstGeom prst="leftArrow">
          <a:avLst>
            <a:gd name="adj1" fmla="val 60000"/>
            <a:gd name="adj2" fmla="val 50000"/>
          </a:avLst>
        </a:prstGeom>
        <a:solidFill>
          <a:schemeClr val="accent2">
            <a:lumMod val="60000"/>
            <a:lumOff val="40000"/>
          </a:schemeClr>
        </a:solidFill>
        <a:ln>
          <a:noFill/>
        </a:ln>
        <a:effectLst/>
      </dsp:spPr>
      <dsp:style>
        <a:lnRef idx="0">
          <a:scrgbClr r="0" g="0" b="0"/>
        </a:lnRef>
        <a:fillRef idx="1">
          <a:scrgbClr r="0" g="0" b="0"/>
        </a:fillRef>
        <a:effectRef idx="0">
          <a:scrgbClr r="0" g="0" b="0"/>
        </a:effectRef>
        <a:fontRef idx="minor">
          <a:schemeClr val="lt1"/>
        </a:fontRef>
      </dsp:style>
    </dsp:sp>
    <dsp:sp modelId="{0CCBD68D-9DC5-45B5-864A-6985F3FE2B28}">
      <dsp:nvSpPr>
        <dsp:cNvPr id="0" name=""/>
        <dsp:cNvSpPr/>
      </dsp:nvSpPr>
      <dsp:spPr>
        <a:xfrm>
          <a:off x="1919517" y="390156"/>
          <a:ext cx="1034039" cy="794993"/>
        </a:xfrm>
        <a:prstGeom prst="diamond">
          <a:avLst/>
        </a:prstGeom>
        <a:solidFill>
          <a:schemeClr val="accent2">
            <a:lumMod val="7500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3335" tIns="13335" rIns="13335" bIns="13335" numCol="1" spcCol="1270" anchor="ctr" anchorCtr="0">
          <a:noAutofit/>
        </a:bodyPr>
        <a:lstStyle/>
        <a:p>
          <a:pPr marL="0" lvl="0" indent="0" algn="ctr" defTabSz="311150">
            <a:lnSpc>
              <a:spcPct val="90000"/>
            </a:lnSpc>
            <a:spcBef>
              <a:spcPct val="0"/>
            </a:spcBef>
            <a:spcAft>
              <a:spcPct val="35000"/>
            </a:spcAft>
            <a:buNone/>
          </a:pPr>
          <a:r>
            <a:rPr lang="fr-CH" sz="700" b="1" kern="1200">
              <a:solidFill>
                <a:schemeClr val="bg1"/>
              </a:solidFill>
              <a:latin typeface="Cambria"/>
              <a:ea typeface="+mn-ea"/>
              <a:cs typeface="+mn-cs"/>
            </a:rPr>
            <a:t>csv file</a:t>
          </a:r>
        </a:p>
        <a:p>
          <a:pPr marL="0" lvl="0" indent="0" algn="ctr" defTabSz="311150">
            <a:lnSpc>
              <a:spcPct val="90000"/>
            </a:lnSpc>
            <a:spcBef>
              <a:spcPct val="0"/>
            </a:spcBef>
            <a:spcAft>
              <a:spcPct val="35000"/>
            </a:spcAft>
            <a:buNone/>
          </a:pPr>
          <a:r>
            <a:rPr lang="fr-CH" sz="700" b="1" kern="1200">
              <a:solidFill>
                <a:schemeClr val="bg1"/>
              </a:solidFill>
              <a:latin typeface="Cambria"/>
              <a:ea typeface="+mn-ea"/>
              <a:cs typeface="+mn-cs"/>
            </a:rPr>
            <a:t>ID info</a:t>
          </a:r>
        </a:p>
      </dsp:txBody>
      <dsp:txXfrm>
        <a:off x="2178027" y="588904"/>
        <a:ext cx="517019" cy="397497"/>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EFCA73F-4A2A-4B76-A5A8-37CAA828DD98}">
      <dsp:nvSpPr>
        <dsp:cNvPr id="0" name=""/>
        <dsp:cNvSpPr/>
      </dsp:nvSpPr>
      <dsp:spPr>
        <a:xfrm>
          <a:off x="0" y="126610"/>
          <a:ext cx="1035441" cy="681519"/>
        </a:xfrm>
        <a:prstGeom prst="bevel">
          <a:avLst/>
        </a:prstGeom>
        <a:solidFill>
          <a:schemeClr val="accent4">
            <a:lumMod val="75000"/>
          </a:schemeClr>
        </a:solidFill>
        <a:ln w="25400" cap="flat" cmpd="sng" algn="ctr">
          <a:solidFill>
            <a:sysClr val="windowText" lastClr="000000">
              <a:shade val="80000"/>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fr-CH" sz="1000" b="1" kern="1200">
              <a:solidFill>
                <a:sysClr val="window" lastClr="FFFFFF"/>
              </a:solidFill>
              <a:latin typeface="Cambria"/>
              <a:ea typeface="+mn-ea"/>
              <a:cs typeface="+mn-cs"/>
            </a:rPr>
            <a:t>VI computation</a:t>
          </a:r>
        </a:p>
      </dsp:txBody>
      <dsp:txXfrm>
        <a:off x="85190" y="211800"/>
        <a:ext cx="865061" cy="511139"/>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EFCA73F-4A2A-4B76-A5A8-37CAA828DD98}">
      <dsp:nvSpPr>
        <dsp:cNvPr id="0" name=""/>
        <dsp:cNvSpPr/>
      </dsp:nvSpPr>
      <dsp:spPr>
        <a:xfrm>
          <a:off x="411289" y="1169"/>
          <a:ext cx="1036776" cy="392365"/>
        </a:xfrm>
        <a:prstGeom prst="rect">
          <a:avLst/>
        </a:prstGeom>
        <a:solidFill>
          <a:srgbClr val="92D050"/>
        </a:solidFill>
        <a:ln w="25400" cap="flat" cmpd="sng" algn="ctr">
          <a:solidFill>
            <a:sysClr val="windowText" lastClr="000000">
              <a:shade val="80000"/>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fr-CH" sz="1100" b="1" kern="1200">
              <a:solidFill>
                <a:schemeClr val="bg1"/>
              </a:solidFill>
              <a:latin typeface="Cambria"/>
              <a:ea typeface="+mn-ea"/>
              <a:cs typeface="+mn-cs"/>
            </a:rPr>
            <a:t>Data visualization</a:t>
          </a:r>
        </a:p>
      </dsp:txBody>
      <dsp:txXfrm>
        <a:off x="411289" y="1169"/>
        <a:ext cx="1036776" cy="392365"/>
      </dsp:txXfrm>
    </dsp:sp>
    <dsp:sp modelId="{5EE4671F-39ED-4C38-B79C-8046D974431D}">
      <dsp:nvSpPr>
        <dsp:cNvPr id="0" name=""/>
        <dsp:cNvSpPr/>
      </dsp:nvSpPr>
      <dsp:spPr>
        <a:xfrm rot="5400000">
          <a:off x="826163" y="407336"/>
          <a:ext cx="207028" cy="248433"/>
        </a:xfrm>
        <a:prstGeom prst="rightArrow">
          <a:avLst>
            <a:gd name="adj1" fmla="val 60000"/>
            <a:gd name="adj2" fmla="val 50000"/>
          </a:avLst>
        </a:prstGeom>
        <a:solidFill>
          <a:srgbClr val="00B050"/>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fr-CH" sz="1000" kern="1200">
            <a:solidFill>
              <a:sysClr val="window" lastClr="FFFFFF"/>
            </a:solidFill>
            <a:latin typeface="Cambria"/>
            <a:ea typeface="+mn-ea"/>
            <a:cs typeface="+mn-cs"/>
          </a:endParaRPr>
        </a:p>
      </dsp:txBody>
      <dsp:txXfrm rot="-5400000">
        <a:off x="855148" y="428038"/>
        <a:ext cx="149059" cy="144920"/>
      </dsp:txXfrm>
    </dsp:sp>
    <dsp:sp modelId="{67A3B806-AC78-4D0E-AABA-27418B49EB47}">
      <dsp:nvSpPr>
        <dsp:cNvPr id="0" name=""/>
        <dsp:cNvSpPr/>
      </dsp:nvSpPr>
      <dsp:spPr>
        <a:xfrm>
          <a:off x="410051" y="669572"/>
          <a:ext cx="1039251" cy="384266"/>
        </a:xfrm>
        <a:prstGeom prst="rect">
          <a:avLst/>
        </a:prstGeom>
        <a:solidFill>
          <a:srgbClr val="92D050"/>
        </a:solidFill>
        <a:ln w="25400" cap="flat" cmpd="sng" algn="ctr">
          <a:solidFill>
            <a:sysClr val="windowText" lastClr="000000">
              <a:shade val="80000"/>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fr-CH" sz="1100" b="1" kern="1200">
              <a:solidFill>
                <a:schemeClr val="bg1"/>
              </a:solidFill>
              <a:latin typeface="Cambria"/>
              <a:ea typeface="+mn-ea"/>
              <a:cs typeface="+mn-cs"/>
            </a:rPr>
            <a:t>Statisical analysis</a:t>
          </a:r>
        </a:p>
      </dsp:txBody>
      <dsp:txXfrm>
        <a:off x="410051" y="669572"/>
        <a:ext cx="1039251" cy="384266"/>
      </dsp:txXfrm>
    </dsp:sp>
    <dsp:sp modelId="{01FAAC3F-988C-4286-8EA4-D82D1E906D37}">
      <dsp:nvSpPr>
        <dsp:cNvPr id="0" name=""/>
        <dsp:cNvSpPr/>
      </dsp:nvSpPr>
      <dsp:spPr>
        <a:xfrm rot="5400000">
          <a:off x="826163" y="1067640"/>
          <a:ext cx="207028" cy="248433"/>
        </a:xfrm>
        <a:prstGeom prst="rightArrow">
          <a:avLst>
            <a:gd name="adj1" fmla="val 60000"/>
            <a:gd name="adj2" fmla="val 50000"/>
          </a:avLst>
        </a:prstGeom>
        <a:solidFill>
          <a:srgbClr val="00B050"/>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fr-CH" sz="1000" kern="1200">
            <a:solidFill>
              <a:sysClr val="window" lastClr="FFFFFF"/>
            </a:solidFill>
            <a:latin typeface="Cambria"/>
            <a:ea typeface="+mn-ea"/>
            <a:cs typeface="+mn-cs"/>
          </a:endParaRPr>
        </a:p>
      </dsp:txBody>
      <dsp:txXfrm rot="-5400000">
        <a:off x="855148" y="1088342"/>
        <a:ext cx="149059" cy="144920"/>
      </dsp:txXfrm>
    </dsp:sp>
    <dsp:sp modelId="{F9960B8F-EA0E-485A-91E3-C7DE974CB9C9}">
      <dsp:nvSpPr>
        <dsp:cNvPr id="0" name=""/>
        <dsp:cNvSpPr/>
      </dsp:nvSpPr>
      <dsp:spPr>
        <a:xfrm>
          <a:off x="335633" y="1329876"/>
          <a:ext cx="1188088" cy="552075"/>
        </a:xfrm>
        <a:prstGeom prst="rect">
          <a:avLst/>
        </a:prstGeom>
        <a:solidFill>
          <a:srgbClr val="92D050"/>
        </a:solidFill>
        <a:ln w="25400" cap="flat" cmpd="sng" algn="ctr">
          <a:solidFill>
            <a:sysClr val="windowText" lastClr="000000">
              <a:shade val="80000"/>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fr-CH" sz="1100" b="1" kern="1200">
              <a:solidFill>
                <a:schemeClr val="bg1"/>
              </a:solidFill>
              <a:latin typeface="Cambria"/>
              <a:ea typeface="+mn-ea"/>
              <a:cs typeface="+mn-cs"/>
            </a:rPr>
            <a:t>crop traits selection to be predicted</a:t>
          </a:r>
        </a:p>
      </dsp:txBody>
      <dsp:txXfrm>
        <a:off x="335633" y="1329876"/>
        <a:ext cx="1188088" cy="552075"/>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26FFF61-03FD-441C-8335-FDB676738336}">
      <dsp:nvSpPr>
        <dsp:cNvPr id="0" name=""/>
        <dsp:cNvSpPr/>
      </dsp:nvSpPr>
      <dsp:spPr>
        <a:xfrm>
          <a:off x="6117075" y="1677604"/>
          <a:ext cx="91440" cy="181946"/>
        </a:xfrm>
        <a:custGeom>
          <a:avLst/>
          <a:gdLst/>
          <a:ahLst/>
          <a:cxnLst/>
          <a:rect l="0" t="0" r="0" b="0"/>
          <a:pathLst>
            <a:path>
              <a:moveTo>
                <a:pt x="45720" y="0"/>
              </a:moveTo>
              <a:lnTo>
                <a:pt x="45720" y="181946"/>
              </a:lnTo>
              <a:lnTo>
                <a:pt x="105050" y="181946"/>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8501201-6003-4E9C-9F70-19450ED30B0A}">
      <dsp:nvSpPr>
        <dsp:cNvPr id="0" name=""/>
        <dsp:cNvSpPr/>
      </dsp:nvSpPr>
      <dsp:spPr>
        <a:xfrm>
          <a:off x="5842411" y="1351055"/>
          <a:ext cx="478597" cy="91440"/>
        </a:xfrm>
        <a:custGeom>
          <a:avLst/>
          <a:gdLst/>
          <a:ahLst/>
          <a:cxnLst/>
          <a:rect l="0" t="0" r="0" b="0"/>
          <a:pathLst>
            <a:path>
              <a:moveTo>
                <a:pt x="0" y="45720"/>
              </a:moveTo>
              <a:lnTo>
                <a:pt x="0" y="87251"/>
              </a:lnTo>
              <a:lnTo>
                <a:pt x="478597" y="87251"/>
              </a:lnTo>
              <a:lnTo>
                <a:pt x="478597" y="128782"/>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EF0404B-718F-4645-ACAB-1B77419A4D91}">
      <dsp:nvSpPr>
        <dsp:cNvPr id="0" name=""/>
        <dsp:cNvSpPr/>
      </dsp:nvSpPr>
      <dsp:spPr>
        <a:xfrm>
          <a:off x="5638477" y="1677604"/>
          <a:ext cx="91440" cy="181946"/>
        </a:xfrm>
        <a:custGeom>
          <a:avLst/>
          <a:gdLst/>
          <a:ahLst/>
          <a:cxnLst/>
          <a:rect l="0" t="0" r="0" b="0"/>
          <a:pathLst>
            <a:path>
              <a:moveTo>
                <a:pt x="45720" y="0"/>
              </a:moveTo>
              <a:lnTo>
                <a:pt x="45720" y="181946"/>
              </a:lnTo>
              <a:lnTo>
                <a:pt x="105050" y="181946"/>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77C2C43-4900-4424-A74F-9519554802F6}">
      <dsp:nvSpPr>
        <dsp:cNvPr id="0" name=""/>
        <dsp:cNvSpPr/>
      </dsp:nvSpPr>
      <dsp:spPr>
        <a:xfrm>
          <a:off x="5796691" y="1351055"/>
          <a:ext cx="91440" cy="91440"/>
        </a:xfrm>
        <a:custGeom>
          <a:avLst/>
          <a:gdLst/>
          <a:ahLst/>
          <a:cxnLst/>
          <a:rect l="0" t="0" r="0" b="0"/>
          <a:pathLst>
            <a:path>
              <a:moveTo>
                <a:pt x="45720" y="45720"/>
              </a:moveTo>
              <a:lnTo>
                <a:pt x="45720" y="128782"/>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D9D44DA-17FB-4352-91B2-44A351CC8E3E}">
      <dsp:nvSpPr>
        <dsp:cNvPr id="0" name=""/>
        <dsp:cNvSpPr/>
      </dsp:nvSpPr>
      <dsp:spPr>
        <a:xfrm>
          <a:off x="5159880" y="1677604"/>
          <a:ext cx="91440" cy="181946"/>
        </a:xfrm>
        <a:custGeom>
          <a:avLst/>
          <a:gdLst/>
          <a:ahLst/>
          <a:cxnLst/>
          <a:rect l="0" t="0" r="0" b="0"/>
          <a:pathLst>
            <a:path>
              <a:moveTo>
                <a:pt x="45720" y="0"/>
              </a:moveTo>
              <a:lnTo>
                <a:pt x="45720" y="181946"/>
              </a:lnTo>
              <a:lnTo>
                <a:pt x="105050" y="181946"/>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820C98A-4173-430E-939D-BA416EBC17EF}">
      <dsp:nvSpPr>
        <dsp:cNvPr id="0" name=""/>
        <dsp:cNvSpPr/>
      </dsp:nvSpPr>
      <dsp:spPr>
        <a:xfrm>
          <a:off x="5363814" y="1351055"/>
          <a:ext cx="478597" cy="91440"/>
        </a:xfrm>
        <a:custGeom>
          <a:avLst/>
          <a:gdLst/>
          <a:ahLst/>
          <a:cxnLst/>
          <a:rect l="0" t="0" r="0" b="0"/>
          <a:pathLst>
            <a:path>
              <a:moveTo>
                <a:pt x="478597" y="45720"/>
              </a:moveTo>
              <a:lnTo>
                <a:pt x="478597" y="87251"/>
              </a:lnTo>
              <a:lnTo>
                <a:pt x="0" y="87251"/>
              </a:lnTo>
              <a:lnTo>
                <a:pt x="0" y="128782"/>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C8B0A2E-015D-423B-89A3-2AFA6C6FD50A}">
      <dsp:nvSpPr>
        <dsp:cNvPr id="0" name=""/>
        <dsp:cNvSpPr/>
      </dsp:nvSpPr>
      <dsp:spPr>
        <a:xfrm>
          <a:off x="5124515" y="1070225"/>
          <a:ext cx="717896" cy="91440"/>
        </a:xfrm>
        <a:custGeom>
          <a:avLst/>
          <a:gdLst/>
          <a:ahLst/>
          <a:cxnLst/>
          <a:rect l="0" t="0" r="0" b="0"/>
          <a:pathLst>
            <a:path>
              <a:moveTo>
                <a:pt x="0" y="45720"/>
              </a:moveTo>
              <a:lnTo>
                <a:pt x="0" y="87251"/>
              </a:lnTo>
              <a:lnTo>
                <a:pt x="717896" y="87251"/>
              </a:lnTo>
              <a:lnTo>
                <a:pt x="717896" y="128782"/>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CAD7D22-0D0A-4D4C-9B43-47F670BF65DC}">
      <dsp:nvSpPr>
        <dsp:cNvPr id="0" name=""/>
        <dsp:cNvSpPr/>
      </dsp:nvSpPr>
      <dsp:spPr>
        <a:xfrm>
          <a:off x="4681283" y="1677604"/>
          <a:ext cx="91440" cy="181946"/>
        </a:xfrm>
        <a:custGeom>
          <a:avLst/>
          <a:gdLst/>
          <a:ahLst/>
          <a:cxnLst/>
          <a:rect l="0" t="0" r="0" b="0"/>
          <a:pathLst>
            <a:path>
              <a:moveTo>
                <a:pt x="45720" y="0"/>
              </a:moveTo>
              <a:lnTo>
                <a:pt x="45720" y="181946"/>
              </a:lnTo>
              <a:lnTo>
                <a:pt x="105050" y="181946"/>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2DFBDC9-5A34-470E-B666-18651F19893A}">
      <dsp:nvSpPr>
        <dsp:cNvPr id="0" name=""/>
        <dsp:cNvSpPr/>
      </dsp:nvSpPr>
      <dsp:spPr>
        <a:xfrm>
          <a:off x="4406619" y="1351055"/>
          <a:ext cx="478597" cy="91440"/>
        </a:xfrm>
        <a:custGeom>
          <a:avLst/>
          <a:gdLst/>
          <a:ahLst/>
          <a:cxnLst/>
          <a:rect l="0" t="0" r="0" b="0"/>
          <a:pathLst>
            <a:path>
              <a:moveTo>
                <a:pt x="0" y="45720"/>
              </a:moveTo>
              <a:lnTo>
                <a:pt x="0" y="87251"/>
              </a:lnTo>
              <a:lnTo>
                <a:pt x="478597" y="87251"/>
              </a:lnTo>
              <a:lnTo>
                <a:pt x="478597" y="128782"/>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C6D95B8-56E1-41A7-8D9B-49225F225A5B}">
      <dsp:nvSpPr>
        <dsp:cNvPr id="0" name=""/>
        <dsp:cNvSpPr/>
      </dsp:nvSpPr>
      <dsp:spPr>
        <a:xfrm>
          <a:off x="4202685" y="1677604"/>
          <a:ext cx="91440" cy="181946"/>
        </a:xfrm>
        <a:custGeom>
          <a:avLst/>
          <a:gdLst/>
          <a:ahLst/>
          <a:cxnLst/>
          <a:rect l="0" t="0" r="0" b="0"/>
          <a:pathLst>
            <a:path>
              <a:moveTo>
                <a:pt x="45720" y="0"/>
              </a:moveTo>
              <a:lnTo>
                <a:pt x="45720" y="181946"/>
              </a:lnTo>
              <a:lnTo>
                <a:pt x="105050" y="181946"/>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14E8898-CB9A-4CB7-9F5A-7A49A0C3A22A}">
      <dsp:nvSpPr>
        <dsp:cNvPr id="0" name=""/>
        <dsp:cNvSpPr/>
      </dsp:nvSpPr>
      <dsp:spPr>
        <a:xfrm>
          <a:off x="4360899" y="1351055"/>
          <a:ext cx="91440" cy="91440"/>
        </a:xfrm>
        <a:custGeom>
          <a:avLst/>
          <a:gdLst/>
          <a:ahLst/>
          <a:cxnLst/>
          <a:rect l="0" t="0" r="0" b="0"/>
          <a:pathLst>
            <a:path>
              <a:moveTo>
                <a:pt x="45720" y="45720"/>
              </a:moveTo>
              <a:lnTo>
                <a:pt x="45720" y="128782"/>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CEA6378-4E35-4CA4-989C-31216F489C9E}">
      <dsp:nvSpPr>
        <dsp:cNvPr id="0" name=""/>
        <dsp:cNvSpPr/>
      </dsp:nvSpPr>
      <dsp:spPr>
        <a:xfrm>
          <a:off x="3724088" y="1677604"/>
          <a:ext cx="91440" cy="181946"/>
        </a:xfrm>
        <a:custGeom>
          <a:avLst/>
          <a:gdLst/>
          <a:ahLst/>
          <a:cxnLst/>
          <a:rect l="0" t="0" r="0" b="0"/>
          <a:pathLst>
            <a:path>
              <a:moveTo>
                <a:pt x="45720" y="0"/>
              </a:moveTo>
              <a:lnTo>
                <a:pt x="45720" y="181946"/>
              </a:lnTo>
              <a:lnTo>
                <a:pt x="105050" y="181946"/>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5904033-EF0F-4D98-B118-1B3DBD3CF2EB}">
      <dsp:nvSpPr>
        <dsp:cNvPr id="0" name=""/>
        <dsp:cNvSpPr/>
      </dsp:nvSpPr>
      <dsp:spPr>
        <a:xfrm>
          <a:off x="3928022" y="1351055"/>
          <a:ext cx="478597" cy="91440"/>
        </a:xfrm>
        <a:custGeom>
          <a:avLst/>
          <a:gdLst/>
          <a:ahLst/>
          <a:cxnLst/>
          <a:rect l="0" t="0" r="0" b="0"/>
          <a:pathLst>
            <a:path>
              <a:moveTo>
                <a:pt x="478597" y="45720"/>
              </a:moveTo>
              <a:lnTo>
                <a:pt x="478597" y="87251"/>
              </a:lnTo>
              <a:lnTo>
                <a:pt x="0" y="87251"/>
              </a:lnTo>
              <a:lnTo>
                <a:pt x="0" y="128782"/>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F482A35-165E-420A-A992-69D44FF8A957}">
      <dsp:nvSpPr>
        <dsp:cNvPr id="0" name=""/>
        <dsp:cNvSpPr/>
      </dsp:nvSpPr>
      <dsp:spPr>
        <a:xfrm>
          <a:off x="4406619" y="1070225"/>
          <a:ext cx="717896" cy="91440"/>
        </a:xfrm>
        <a:custGeom>
          <a:avLst/>
          <a:gdLst/>
          <a:ahLst/>
          <a:cxnLst/>
          <a:rect l="0" t="0" r="0" b="0"/>
          <a:pathLst>
            <a:path>
              <a:moveTo>
                <a:pt x="717896" y="45720"/>
              </a:moveTo>
              <a:lnTo>
                <a:pt x="717896" y="87251"/>
              </a:lnTo>
              <a:lnTo>
                <a:pt x="0" y="87251"/>
              </a:lnTo>
              <a:lnTo>
                <a:pt x="0" y="128782"/>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5DAAB9B-C427-4563-AE5A-DAC6CBC88B77}">
      <dsp:nvSpPr>
        <dsp:cNvPr id="0" name=""/>
        <dsp:cNvSpPr/>
      </dsp:nvSpPr>
      <dsp:spPr>
        <a:xfrm>
          <a:off x="3439294" y="669734"/>
          <a:ext cx="1685221" cy="248443"/>
        </a:xfrm>
        <a:custGeom>
          <a:avLst/>
          <a:gdLst/>
          <a:ahLst/>
          <a:cxnLst/>
          <a:rect l="0" t="0" r="0" b="0"/>
          <a:pathLst>
            <a:path>
              <a:moveTo>
                <a:pt x="0" y="0"/>
              </a:moveTo>
              <a:lnTo>
                <a:pt x="0" y="206912"/>
              </a:lnTo>
              <a:lnTo>
                <a:pt x="1685221" y="206912"/>
              </a:lnTo>
              <a:lnTo>
                <a:pt x="1685221" y="248443"/>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2594539-E204-4172-9114-693A5CF844B2}">
      <dsp:nvSpPr>
        <dsp:cNvPr id="0" name=""/>
        <dsp:cNvSpPr/>
      </dsp:nvSpPr>
      <dsp:spPr>
        <a:xfrm>
          <a:off x="3102960" y="1677604"/>
          <a:ext cx="91440" cy="576591"/>
        </a:xfrm>
        <a:custGeom>
          <a:avLst/>
          <a:gdLst/>
          <a:ahLst/>
          <a:cxnLst/>
          <a:rect l="0" t="0" r="0" b="0"/>
          <a:pathLst>
            <a:path>
              <a:moveTo>
                <a:pt x="45720" y="0"/>
              </a:moveTo>
              <a:lnTo>
                <a:pt x="45720" y="576591"/>
              </a:lnTo>
              <a:lnTo>
                <a:pt x="105050" y="576591"/>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E88BC5D-A2ED-4772-8808-6D86C1C220F1}">
      <dsp:nvSpPr>
        <dsp:cNvPr id="0" name=""/>
        <dsp:cNvSpPr/>
      </dsp:nvSpPr>
      <dsp:spPr>
        <a:xfrm>
          <a:off x="3102960" y="1677604"/>
          <a:ext cx="91440" cy="238853"/>
        </a:xfrm>
        <a:custGeom>
          <a:avLst/>
          <a:gdLst/>
          <a:ahLst/>
          <a:cxnLst/>
          <a:rect l="0" t="0" r="0" b="0"/>
          <a:pathLst>
            <a:path>
              <a:moveTo>
                <a:pt x="45720" y="0"/>
              </a:moveTo>
              <a:lnTo>
                <a:pt x="45720" y="238853"/>
              </a:lnTo>
              <a:lnTo>
                <a:pt x="105050" y="238853"/>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1ABFE0F-5A93-4D0E-942D-265B828420DD}">
      <dsp:nvSpPr>
        <dsp:cNvPr id="0" name=""/>
        <dsp:cNvSpPr/>
      </dsp:nvSpPr>
      <dsp:spPr>
        <a:xfrm>
          <a:off x="2685765" y="1351055"/>
          <a:ext cx="621128" cy="91440"/>
        </a:xfrm>
        <a:custGeom>
          <a:avLst/>
          <a:gdLst/>
          <a:ahLst/>
          <a:cxnLst/>
          <a:rect l="0" t="0" r="0" b="0"/>
          <a:pathLst>
            <a:path>
              <a:moveTo>
                <a:pt x="0" y="45720"/>
              </a:moveTo>
              <a:lnTo>
                <a:pt x="0" y="87251"/>
              </a:lnTo>
              <a:lnTo>
                <a:pt x="621128" y="87251"/>
              </a:lnTo>
              <a:lnTo>
                <a:pt x="621128" y="128782"/>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3EDC1B7-9C94-4436-BD63-AFA58DCE09F4}">
      <dsp:nvSpPr>
        <dsp:cNvPr id="0" name=""/>
        <dsp:cNvSpPr/>
      </dsp:nvSpPr>
      <dsp:spPr>
        <a:xfrm>
          <a:off x="2481831" y="1677604"/>
          <a:ext cx="91440" cy="576591"/>
        </a:xfrm>
        <a:custGeom>
          <a:avLst/>
          <a:gdLst/>
          <a:ahLst/>
          <a:cxnLst/>
          <a:rect l="0" t="0" r="0" b="0"/>
          <a:pathLst>
            <a:path>
              <a:moveTo>
                <a:pt x="45720" y="0"/>
              </a:moveTo>
              <a:lnTo>
                <a:pt x="45720" y="576591"/>
              </a:lnTo>
              <a:lnTo>
                <a:pt x="105050" y="576591"/>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F31E5BF-36E4-4B4F-BB44-1AE065923674}">
      <dsp:nvSpPr>
        <dsp:cNvPr id="0" name=""/>
        <dsp:cNvSpPr/>
      </dsp:nvSpPr>
      <dsp:spPr>
        <a:xfrm>
          <a:off x="2481831" y="1677604"/>
          <a:ext cx="91440" cy="238853"/>
        </a:xfrm>
        <a:custGeom>
          <a:avLst/>
          <a:gdLst/>
          <a:ahLst/>
          <a:cxnLst/>
          <a:rect l="0" t="0" r="0" b="0"/>
          <a:pathLst>
            <a:path>
              <a:moveTo>
                <a:pt x="45720" y="0"/>
              </a:moveTo>
              <a:lnTo>
                <a:pt x="45720" y="238853"/>
              </a:lnTo>
              <a:lnTo>
                <a:pt x="105050" y="238853"/>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D0FD69F-1BE9-4DD8-AD60-C23FD098E2AA}">
      <dsp:nvSpPr>
        <dsp:cNvPr id="0" name=""/>
        <dsp:cNvSpPr/>
      </dsp:nvSpPr>
      <dsp:spPr>
        <a:xfrm>
          <a:off x="2640045" y="1351055"/>
          <a:ext cx="91440" cy="91440"/>
        </a:xfrm>
        <a:custGeom>
          <a:avLst/>
          <a:gdLst/>
          <a:ahLst/>
          <a:cxnLst/>
          <a:rect l="0" t="0" r="0" b="0"/>
          <a:pathLst>
            <a:path>
              <a:moveTo>
                <a:pt x="45720" y="45720"/>
              </a:moveTo>
              <a:lnTo>
                <a:pt x="45720" y="128782"/>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E8B74B2-93EC-4ECD-AD6F-BBE6F564641B}">
      <dsp:nvSpPr>
        <dsp:cNvPr id="0" name=""/>
        <dsp:cNvSpPr/>
      </dsp:nvSpPr>
      <dsp:spPr>
        <a:xfrm>
          <a:off x="1860703" y="1677604"/>
          <a:ext cx="91440" cy="576591"/>
        </a:xfrm>
        <a:custGeom>
          <a:avLst/>
          <a:gdLst/>
          <a:ahLst/>
          <a:cxnLst/>
          <a:rect l="0" t="0" r="0" b="0"/>
          <a:pathLst>
            <a:path>
              <a:moveTo>
                <a:pt x="45720" y="0"/>
              </a:moveTo>
              <a:lnTo>
                <a:pt x="45720" y="576591"/>
              </a:lnTo>
              <a:lnTo>
                <a:pt x="105050" y="576591"/>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34196BD-557B-4FF7-B1FF-6832DB0A64B7}">
      <dsp:nvSpPr>
        <dsp:cNvPr id="0" name=""/>
        <dsp:cNvSpPr/>
      </dsp:nvSpPr>
      <dsp:spPr>
        <a:xfrm>
          <a:off x="1860703" y="1677604"/>
          <a:ext cx="91440" cy="238853"/>
        </a:xfrm>
        <a:custGeom>
          <a:avLst/>
          <a:gdLst/>
          <a:ahLst/>
          <a:cxnLst/>
          <a:rect l="0" t="0" r="0" b="0"/>
          <a:pathLst>
            <a:path>
              <a:moveTo>
                <a:pt x="45720" y="0"/>
              </a:moveTo>
              <a:lnTo>
                <a:pt x="45720" y="238853"/>
              </a:lnTo>
              <a:lnTo>
                <a:pt x="105050" y="238853"/>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ADD25E5-B81E-4286-BF2B-C545EB94B2B6}">
      <dsp:nvSpPr>
        <dsp:cNvPr id="0" name=""/>
        <dsp:cNvSpPr/>
      </dsp:nvSpPr>
      <dsp:spPr>
        <a:xfrm>
          <a:off x="2064637" y="1351055"/>
          <a:ext cx="621128" cy="91440"/>
        </a:xfrm>
        <a:custGeom>
          <a:avLst/>
          <a:gdLst/>
          <a:ahLst/>
          <a:cxnLst/>
          <a:rect l="0" t="0" r="0" b="0"/>
          <a:pathLst>
            <a:path>
              <a:moveTo>
                <a:pt x="621128" y="45720"/>
              </a:moveTo>
              <a:lnTo>
                <a:pt x="621128" y="87251"/>
              </a:lnTo>
              <a:lnTo>
                <a:pt x="0" y="87251"/>
              </a:lnTo>
              <a:lnTo>
                <a:pt x="0" y="128782"/>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A5FBDA3-AAD0-4BCD-BA6A-6F72E276156D}">
      <dsp:nvSpPr>
        <dsp:cNvPr id="0" name=""/>
        <dsp:cNvSpPr/>
      </dsp:nvSpPr>
      <dsp:spPr>
        <a:xfrm>
          <a:off x="1754073" y="1070225"/>
          <a:ext cx="931692" cy="91440"/>
        </a:xfrm>
        <a:custGeom>
          <a:avLst/>
          <a:gdLst/>
          <a:ahLst/>
          <a:cxnLst/>
          <a:rect l="0" t="0" r="0" b="0"/>
          <a:pathLst>
            <a:path>
              <a:moveTo>
                <a:pt x="0" y="45720"/>
              </a:moveTo>
              <a:lnTo>
                <a:pt x="0" y="87251"/>
              </a:lnTo>
              <a:lnTo>
                <a:pt x="931692" y="87251"/>
              </a:lnTo>
              <a:lnTo>
                <a:pt x="931692" y="128782"/>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4582080-3437-45D3-835E-AE2EA7D22620}">
      <dsp:nvSpPr>
        <dsp:cNvPr id="0" name=""/>
        <dsp:cNvSpPr/>
      </dsp:nvSpPr>
      <dsp:spPr>
        <a:xfrm>
          <a:off x="1239574" y="1677604"/>
          <a:ext cx="91440" cy="576591"/>
        </a:xfrm>
        <a:custGeom>
          <a:avLst/>
          <a:gdLst/>
          <a:ahLst/>
          <a:cxnLst/>
          <a:rect l="0" t="0" r="0" b="0"/>
          <a:pathLst>
            <a:path>
              <a:moveTo>
                <a:pt x="45720" y="0"/>
              </a:moveTo>
              <a:lnTo>
                <a:pt x="45720" y="576591"/>
              </a:lnTo>
              <a:lnTo>
                <a:pt x="105050" y="576591"/>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674EF0C-1635-461E-8E63-117C83EF42ED}">
      <dsp:nvSpPr>
        <dsp:cNvPr id="0" name=""/>
        <dsp:cNvSpPr/>
      </dsp:nvSpPr>
      <dsp:spPr>
        <a:xfrm>
          <a:off x="1239574" y="1677604"/>
          <a:ext cx="91440" cy="238853"/>
        </a:xfrm>
        <a:custGeom>
          <a:avLst/>
          <a:gdLst/>
          <a:ahLst/>
          <a:cxnLst/>
          <a:rect l="0" t="0" r="0" b="0"/>
          <a:pathLst>
            <a:path>
              <a:moveTo>
                <a:pt x="45720" y="0"/>
              </a:moveTo>
              <a:lnTo>
                <a:pt x="45720" y="238853"/>
              </a:lnTo>
              <a:lnTo>
                <a:pt x="105050" y="238853"/>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5B6F43-36E5-473F-8A10-6C9AB775EC61}">
      <dsp:nvSpPr>
        <dsp:cNvPr id="0" name=""/>
        <dsp:cNvSpPr/>
      </dsp:nvSpPr>
      <dsp:spPr>
        <a:xfrm>
          <a:off x="822380" y="1351055"/>
          <a:ext cx="621128" cy="91440"/>
        </a:xfrm>
        <a:custGeom>
          <a:avLst/>
          <a:gdLst/>
          <a:ahLst/>
          <a:cxnLst/>
          <a:rect l="0" t="0" r="0" b="0"/>
          <a:pathLst>
            <a:path>
              <a:moveTo>
                <a:pt x="0" y="45720"/>
              </a:moveTo>
              <a:lnTo>
                <a:pt x="0" y="87251"/>
              </a:lnTo>
              <a:lnTo>
                <a:pt x="621128" y="87251"/>
              </a:lnTo>
              <a:lnTo>
                <a:pt x="621128" y="128782"/>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638A487-4028-4CF2-AED3-B235A21BD5F3}">
      <dsp:nvSpPr>
        <dsp:cNvPr id="0" name=""/>
        <dsp:cNvSpPr/>
      </dsp:nvSpPr>
      <dsp:spPr>
        <a:xfrm>
          <a:off x="618446" y="1677604"/>
          <a:ext cx="91440" cy="576591"/>
        </a:xfrm>
        <a:custGeom>
          <a:avLst/>
          <a:gdLst/>
          <a:ahLst/>
          <a:cxnLst/>
          <a:rect l="0" t="0" r="0" b="0"/>
          <a:pathLst>
            <a:path>
              <a:moveTo>
                <a:pt x="45720" y="0"/>
              </a:moveTo>
              <a:lnTo>
                <a:pt x="45720" y="576591"/>
              </a:lnTo>
              <a:lnTo>
                <a:pt x="105050" y="576591"/>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538C3A9-D5EB-4F70-8694-20315DDE6980}">
      <dsp:nvSpPr>
        <dsp:cNvPr id="0" name=""/>
        <dsp:cNvSpPr/>
      </dsp:nvSpPr>
      <dsp:spPr>
        <a:xfrm>
          <a:off x="618446" y="1677604"/>
          <a:ext cx="91440" cy="238853"/>
        </a:xfrm>
        <a:custGeom>
          <a:avLst/>
          <a:gdLst/>
          <a:ahLst/>
          <a:cxnLst/>
          <a:rect l="0" t="0" r="0" b="0"/>
          <a:pathLst>
            <a:path>
              <a:moveTo>
                <a:pt x="45720" y="0"/>
              </a:moveTo>
              <a:lnTo>
                <a:pt x="45720" y="238853"/>
              </a:lnTo>
              <a:lnTo>
                <a:pt x="105050" y="238853"/>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77F7021-54B8-403D-9DC8-C15741A753EF}">
      <dsp:nvSpPr>
        <dsp:cNvPr id="0" name=""/>
        <dsp:cNvSpPr/>
      </dsp:nvSpPr>
      <dsp:spPr>
        <a:xfrm>
          <a:off x="776660" y="1351055"/>
          <a:ext cx="91440" cy="91440"/>
        </a:xfrm>
        <a:custGeom>
          <a:avLst/>
          <a:gdLst/>
          <a:ahLst/>
          <a:cxnLst/>
          <a:rect l="0" t="0" r="0" b="0"/>
          <a:pathLst>
            <a:path>
              <a:moveTo>
                <a:pt x="45720" y="45720"/>
              </a:moveTo>
              <a:lnTo>
                <a:pt x="45720" y="128782"/>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6D78CF5-6978-4E45-A45C-9122EED316E3}">
      <dsp:nvSpPr>
        <dsp:cNvPr id="0" name=""/>
        <dsp:cNvSpPr/>
      </dsp:nvSpPr>
      <dsp:spPr>
        <a:xfrm>
          <a:off x="-2682" y="1677604"/>
          <a:ext cx="91440" cy="576591"/>
        </a:xfrm>
        <a:custGeom>
          <a:avLst/>
          <a:gdLst/>
          <a:ahLst/>
          <a:cxnLst/>
          <a:rect l="0" t="0" r="0" b="0"/>
          <a:pathLst>
            <a:path>
              <a:moveTo>
                <a:pt x="45720" y="0"/>
              </a:moveTo>
              <a:lnTo>
                <a:pt x="45720" y="576591"/>
              </a:lnTo>
              <a:lnTo>
                <a:pt x="105050" y="576591"/>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4DD07D6-C58D-430B-B1F1-F4E4A9520160}">
      <dsp:nvSpPr>
        <dsp:cNvPr id="0" name=""/>
        <dsp:cNvSpPr/>
      </dsp:nvSpPr>
      <dsp:spPr>
        <a:xfrm>
          <a:off x="-2682" y="1677604"/>
          <a:ext cx="91440" cy="238853"/>
        </a:xfrm>
        <a:custGeom>
          <a:avLst/>
          <a:gdLst/>
          <a:ahLst/>
          <a:cxnLst/>
          <a:rect l="0" t="0" r="0" b="0"/>
          <a:pathLst>
            <a:path>
              <a:moveTo>
                <a:pt x="45720" y="0"/>
              </a:moveTo>
              <a:lnTo>
                <a:pt x="45720" y="238853"/>
              </a:lnTo>
              <a:lnTo>
                <a:pt x="105050" y="238853"/>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08678B6-3AEE-4E3D-B4B2-28F95D4C3AF0}">
      <dsp:nvSpPr>
        <dsp:cNvPr id="0" name=""/>
        <dsp:cNvSpPr/>
      </dsp:nvSpPr>
      <dsp:spPr>
        <a:xfrm>
          <a:off x="201251" y="1351055"/>
          <a:ext cx="621128" cy="91440"/>
        </a:xfrm>
        <a:custGeom>
          <a:avLst/>
          <a:gdLst/>
          <a:ahLst/>
          <a:cxnLst/>
          <a:rect l="0" t="0" r="0" b="0"/>
          <a:pathLst>
            <a:path>
              <a:moveTo>
                <a:pt x="621128" y="45720"/>
              </a:moveTo>
              <a:lnTo>
                <a:pt x="621128" y="87251"/>
              </a:lnTo>
              <a:lnTo>
                <a:pt x="0" y="87251"/>
              </a:lnTo>
              <a:lnTo>
                <a:pt x="0" y="128782"/>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7271CCB-33DE-42BF-AAFF-39D4F8194383}">
      <dsp:nvSpPr>
        <dsp:cNvPr id="0" name=""/>
        <dsp:cNvSpPr/>
      </dsp:nvSpPr>
      <dsp:spPr>
        <a:xfrm>
          <a:off x="822380" y="1070225"/>
          <a:ext cx="931692" cy="91440"/>
        </a:xfrm>
        <a:custGeom>
          <a:avLst/>
          <a:gdLst/>
          <a:ahLst/>
          <a:cxnLst/>
          <a:rect l="0" t="0" r="0" b="0"/>
          <a:pathLst>
            <a:path>
              <a:moveTo>
                <a:pt x="931692" y="45720"/>
              </a:moveTo>
              <a:lnTo>
                <a:pt x="931692" y="87251"/>
              </a:lnTo>
              <a:lnTo>
                <a:pt x="0" y="87251"/>
              </a:lnTo>
              <a:lnTo>
                <a:pt x="0" y="128782"/>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5E5FBED-1188-4DA5-8351-5B5D753B0ECE}">
      <dsp:nvSpPr>
        <dsp:cNvPr id="0" name=""/>
        <dsp:cNvSpPr/>
      </dsp:nvSpPr>
      <dsp:spPr>
        <a:xfrm>
          <a:off x="1754073" y="669734"/>
          <a:ext cx="1685221" cy="248443"/>
        </a:xfrm>
        <a:custGeom>
          <a:avLst/>
          <a:gdLst/>
          <a:ahLst/>
          <a:cxnLst/>
          <a:rect l="0" t="0" r="0" b="0"/>
          <a:pathLst>
            <a:path>
              <a:moveTo>
                <a:pt x="1685221" y="0"/>
              </a:moveTo>
              <a:lnTo>
                <a:pt x="1685221" y="206912"/>
              </a:lnTo>
              <a:lnTo>
                <a:pt x="0" y="206912"/>
              </a:lnTo>
              <a:lnTo>
                <a:pt x="0" y="248443"/>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24FF9CC-036A-47C0-9BE9-67BBD858EA06}">
      <dsp:nvSpPr>
        <dsp:cNvPr id="0" name=""/>
        <dsp:cNvSpPr/>
      </dsp:nvSpPr>
      <dsp:spPr>
        <a:xfrm>
          <a:off x="2895599" y="294589"/>
          <a:ext cx="1087389" cy="375145"/>
        </a:xfrm>
        <a:prstGeom prst="flowChartMagneticDisk">
          <a:avLst/>
        </a:prstGeom>
        <a:solidFill>
          <a:srgbClr val="00B0F0"/>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fr-CH" sz="800" b="1" kern="1200">
              <a:solidFill>
                <a:schemeClr val="bg1"/>
              </a:solidFill>
            </a:rPr>
            <a:t>Field data collection</a:t>
          </a:r>
        </a:p>
      </dsp:txBody>
      <dsp:txXfrm>
        <a:off x="2895599" y="419637"/>
        <a:ext cx="1087389" cy="187573"/>
      </dsp:txXfrm>
    </dsp:sp>
    <dsp:sp modelId="{04A4A119-5DA1-470E-9053-9145F2BE4433}">
      <dsp:nvSpPr>
        <dsp:cNvPr id="0" name=""/>
        <dsp:cNvSpPr/>
      </dsp:nvSpPr>
      <dsp:spPr>
        <a:xfrm>
          <a:off x="1556305" y="918177"/>
          <a:ext cx="395535" cy="197767"/>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fr-CH" sz="500" kern="1200"/>
            <a:t>Hyperspectal data</a:t>
          </a:r>
        </a:p>
      </dsp:txBody>
      <dsp:txXfrm>
        <a:off x="1556305" y="918177"/>
        <a:ext cx="395535" cy="197767"/>
      </dsp:txXfrm>
    </dsp:sp>
    <dsp:sp modelId="{5D7E46AE-EA1D-4746-B929-2DEFBBEAB27E}">
      <dsp:nvSpPr>
        <dsp:cNvPr id="0" name=""/>
        <dsp:cNvSpPr/>
      </dsp:nvSpPr>
      <dsp:spPr>
        <a:xfrm>
          <a:off x="624612" y="1199007"/>
          <a:ext cx="395535" cy="197767"/>
        </a:xfrm>
        <a:prstGeom prst="flowChartConnector">
          <a:avLst/>
        </a:prstGeom>
        <a:solidFill>
          <a:srgbClr val="FF0000"/>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fr-CH" sz="500" b="1" kern="1200">
              <a:solidFill>
                <a:schemeClr val="bg1"/>
              </a:solidFill>
            </a:rPr>
            <a:t>2021</a:t>
          </a:r>
        </a:p>
      </dsp:txBody>
      <dsp:txXfrm>
        <a:off x="682537" y="1227969"/>
        <a:ext cx="279685" cy="139843"/>
      </dsp:txXfrm>
    </dsp:sp>
    <dsp:sp modelId="{5DC9A615-8FC2-4A75-A71B-E5C3D9DCD957}">
      <dsp:nvSpPr>
        <dsp:cNvPr id="0" name=""/>
        <dsp:cNvSpPr/>
      </dsp:nvSpPr>
      <dsp:spPr>
        <a:xfrm>
          <a:off x="3484" y="1479837"/>
          <a:ext cx="395535" cy="197767"/>
        </a:xfrm>
        <a:prstGeom prst="flowChartConnector">
          <a:avLst/>
        </a:prstGeom>
        <a:solidFill>
          <a:srgbClr val="FF0000"/>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fr-CH" sz="500" b="1" kern="1200">
              <a:solidFill>
                <a:schemeClr val="bg1"/>
              </a:solidFill>
            </a:rPr>
            <a:t>CH</a:t>
          </a:r>
        </a:p>
      </dsp:txBody>
      <dsp:txXfrm>
        <a:off x="61409" y="1508799"/>
        <a:ext cx="279685" cy="139843"/>
      </dsp:txXfrm>
    </dsp:sp>
    <dsp:sp modelId="{26B383B6-A146-4ACB-8084-16D2A8BD90CF}">
      <dsp:nvSpPr>
        <dsp:cNvPr id="0" name=""/>
        <dsp:cNvSpPr/>
      </dsp:nvSpPr>
      <dsp:spPr>
        <a:xfrm>
          <a:off x="102368" y="1760667"/>
          <a:ext cx="538066" cy="311582"/>
        </a:xfrm>
        <a:prstGeom prst="flowChartConnector">
          <a:avLst/>
        </a:prstGeom>
        <a:solidFill>
          <a:srgbClr val="FF0000"/>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fr-CH" sz="500" b="1" kern="1200">
              <a:solidFill>
                <a:schemeClr val="bg1"/>
              </a:solidFill>
            </a:rPr>
            <a:t>YYYYMMDD</a:t>
          </a:r>
        </a:p>
      </dsp:txBody>
      <dsp:txXfrm>
        <a:off x="181166" y="1806297"/>
        <a:ext cx="380470" cy="220322"/>
      </dsp:txXfrm>
    </dsp:sp>
    <dsp:sp modelId="{14630563-116A-4AE3-95B0-7831FC268D19}">
      <dsp:nvSpPr>
        <dsp:cNvPr id="0" name=""/>
        <dsp:cNvSpPr/>
      </dsp:nvSpPr>
      <dsp:spPr>
        <a:xfrm>
          <a:off x="102368" y="2155312"/>
          <a:ext cx="395535" cy="197767"/>
        </a:xfrm>
        <a:prstGeom prst="flowChartConnector">
          <a:avLst/>
        </a:prstGeom>
        <a:solidFill>
          <a:srgbClr val="FF0000"/>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fr-CH" sz="500" b="1" kern="1200">
              <a:solidFill>
                <a:schemeClr val="bg1"/>
              </a:solidFill>
            </a:rPr>
            <a:t>........</a:t>
          </a:r>
        </a:p>
      </dsp:txBody>
      <dsp:txXfrm>
        <a:off x="160293" y="2184274"/>
        <a:ext cx="279685" cy="139843"/>
      </dsp:txXfrm>
    </dsp:sp>
    <dsp:sp modelId="{5C21D53F-F323-486F-A545-890FB2D5703D}">
      <dsp:nvSpPr>
        <dsp:cNvPr id="0" name=""/>
        <dsp:cNvSpPr/>
      </dsp:nvSpPr>
      <dsp:spPr>
        <a:xfrm>
          <a:off x="624612" y="1479837"/>
          <a:ext cx="395535" cy="197767"/>
        </a:xfrm>
        <a:prstGeom prst="flowChartConnector">
          <a:avLst/>
        </a:prstGeom>
        <a:solidFill>
          <a:srgbClr val="FF0000"/>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fr-CH" sz="500" b="1" kern="1200">
              <a:solidFill>
                <a:schemeClr val="bg1"/>
              </a:solidFill>
            </a:rPr>
            <a:t>GO</a:t>
          </a:r>
        </a:p>
      </dsp:txBody>
      <dsp:txXfrm>
        <a:off x="682537" y="1508799"/>
        <a:ext cx="279685" cy="139843"/>
      </dsp:txXfrm>
    </dsp:sp>
    <dsp:sp modelId="{88A9EA37-3619-42B9-91AB-A7F8D19E5CF3}">
      <dsp:nvSpPr>
        <dsp:cNvPr id="0" name=""/>
        <dsp:cNvSpPr/>
      </dsp:nvSpPr>
      <dsp:spPr>
        <a:xfrm>
          <a:off x="723496" y="1760667"/>
          <a:ext cx="538066" cy="311582"/>
        </a:xfrm>
        <a:prstGeom prst="flowChartConnector">
          <a:avLst/>
        </a:prstGeom>
        <a:solidFill>
          <a:srgbClr val="FF0000"/>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fr-CH" sz="500" b="1" kern="1200">
              <a:solidFill>
                <a:schemeClr val="bg1"/>
              </a:solidFill>
            </a:rPr>
            <a:t>YYYYMMDD</a:t>
          </a:r>
        </a:p>
      </dsp:txBody>
      <dsp:txXfrm>
        <a:off x="802294" y="1806297"/>
        <a:ext cx="380470" cy="220322"/>
      </dsp:txXfrm>
    </dsp:sp>
    <dsp:sp modelId="{EFEB9895-F876-40B5-8882-6465977D3962}">
      <dsp:nvSpPr>
        <dsp:cNvPr id="0" name=""/>
        <dsp:cNvSpPr/>
      </dsp:nvSpPr>
      <dsp:spPr>
        <a:xfrm>
          <a:off x="723496" y="2155312"/>
          <a:ext cx="395535" cy="197767"/>
        </a:xfrm>
        <a:prstGeom prst="flowChartConnector">
          <a:avLst/>
        </a:prstGeom>
        <a:solidFill>
          <a:srgbClr val="FF0000"/>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fr-CH" sz="500" b="1" kern="1200">
              <a:solidFill>
                <a:schemeClr val="bg1"/>
              </a:solidFill>
            </a:rPr>
            <a:t>........</a:t>
          </a:r>
        </a:p>
      </dsp:txBody>
      <dsp:txXfrm>
        <a:off x="781421" y="2184274"/>
        <a:ext cx="279685" cy="139843"/>
      </dsp:txXfrm>
    </dsp:sp>
    <dsp:sp modelId="{9BE8784F-6D2A-4301-9DF1-D43B6F1F079B}">
      <dsp:nvSpPr>
        <dsp:cNvPr id="0" name=""/>
        <dsp:cNvSpPr/>
      </dsp:nvSpPr>
      <dsp:spPr>
        <a:xfrm>
          <a:off x="1245741" y="1479837"/>
          <a:ext cx="395535" cy="197767"/>
        </a:xfrm>
        <a:prstGeom prst="flowChartConnector">
          <a:avLst/>
        </a:prstGeom>
        <a:solidFill>
          <a:srgbClr val="FF0000"/>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fr-CH" sz="500" b="1" kern="1200">
              <a:solidFill>
                <a:schemeClr val="bg1"/>
              </a:solidFill>
            </a:rPr>
            <a:t>RE</a:t>
          </a:r>
        </a:p>
      </dsp:txBody>
      <dsp:txXfrm>
        <a:off x="1303666" y="1508799"/>
        <a:ext cx="279685" cy="139843"/>
      </dsp:txXfrm>
    </dsp:sp>
    <dsp:sp modelId="{D8C07967-8438-46D2-B0E7-99AAA9F7F32B}">
      <dsp:nvSpPr>
        <dsp:cNvPr id="0" name=""/>
        <dsp:cNvSpPr/>
      </dsp:nvSpPr>
      <dsp:spPr>
        <a:xfrm>
          <a:off x="1344625" y="1760667"/>
          <a:ext cx="538066" cy="311582"/>
        </a:xfrm>
        <a:prstGeom prst="flowChartConnector">
          <a:avLst/>
        </a:prstGeom>
        <a:solidFill>
          <a:srgbClr val="FF0000"/>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fr-CH" sz="500" b="1" kern="1200">
              <a:solidFill>
                <a:schemeClr val="bg1"/>
              </a:solidFill>
            </a:rPr>
            <a:t>YYYYMMDD</a:t>
          </a:r>
        </a:p>
      </dsp:txBody>
      <dsp:txXfrm>
        <a:off x="1423423" y="1806297"/>
        <a:ext cx="380470" cy="220322"/>
      </dsp:txXfrm>
    </dsp:sp>
    <dsp:sp modelId="{77D9DAB6-BC2F-4B45-B255-BA27CF428885}">
      <dsp:nvSpPr>
        <dsp:cNvPr id="0" name=""/>
        <dsp:cNvSpPr/>
      </dsp:nvSpPr>
      <dsp:spPr>
        <a:xfrm>
          <a:off x="1344625" y="2155312"/>
          <a:ext cx="395535" cy="197767"/>
        </a:xfrm>
        <a:prstGeom prst="flowChartConnector">
          <a:avLst/>
        </a:prstGeom>
        <a:solidFill>
          <a:srgbClr val="FF0000"/>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fr-CH" sz="500" b="1" kern="1200">
              <a:solidFill>
                <a:schemeClr val="bg1"/>
              </a:solidFill>
            </a:rPr>
            <a:t>........</a:t>
          </a:r>
        </a:p>
      </dsp:txBody>
      <dsp:txXfrm>
        <a:off x="1402550" y="2184274"/>
        <a:ext cx="279685" cy="139843"/>
      </dsp:txXfrm>
    </dsp:sp>
    <dsp:sp modelId="{6EC421D8-759A-4F53-BC19-60C4FC20A249}">
      <dsp:nvSpPr>
        <dsp:cNvPr id="0" name=""/>
        <dsp:cNvSpPr/>
      </dsp:nvSpPr>
      <dsp:spPr>
        <a:xfrm>
          <a:off x="2487998" y="1199007"/>
          <a:ext cx="395535" cy="197767"/>
        </a:xfrm>
        <a:prstGeom prst="flowChartConnector">
          <a:avLst/>
        </a:prstGeom>
        <a:solidFill>
          <a:srgbClr val="FF0000"/>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fr-CH" sz="500" b="1" kern="1200">
              <a:solidFill>
                <a:schemeClr val="bg1"/>
              </a:solidFill>
            </a:rPr>
            <a:t>2022</a:t>
          </a:r>
        </a:p>
      </dsp:txBody>
      <dsp:txXfrm>
        <a:off x="2545923" y="1227969"/>
        <a:ext cx="279685" cy="139843"/>
      </dsp:txXfrm>
    </dsp:sp>
    <dsp:sp modelId="{C536F9D6-4BE4-4605-A5B9-B5B8DBA6AAC5}">
      <dsp:nvSpPr>
        <dsp:cNvPr id="0" name=""/>
        <dsp:cNvSpPr/>
      </dsp:nvSpPr>
      <dsp:spPr>
        <a:xfrm>
          <a:off x="1866869" y="1479837"/>
          <a:ext cx="395535" cy="197767"/>
        </a:xfrm>
        <a:prstGeom prst="flowChartConnector">
          <a:avLst/>
        </a:prstGeom>
        <a:solidFill>
          <a:srgbClr val="FF0000"/>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fr-CH" sz="500" b="1" kern="1200">
              <a:solidFill>
                <a:schemeClr val="bg1"/>
              </a:solidFill>
            </a:rPr>
            <a:t>CH</a:t>
          </a:r>
        </a:p>
      </dsp:txBody>
      <dsp:txXfrm>
        <a:off x="1924794" y="1508799"/>
        <a:ext cx="279685" cy="139843"/>
      </dsp:txXfrm>
    </dsp:sp>
    <dsp:sp modelId="{56E3286E-379E-4D2A-8387-1EE009DC6C62}">
      <dsp:nvSpPr>
        <dsp:cNvPr id="0" name=""/>
        <dsp:cNvSpPr/>
      </dsp:nvSpPr>
      <dsp:spPr>
        <a:xfrm>
          <a:off x="1965753" y="1760667"/>
          <a:ext cx="538066" cy="311582"/>
        </a:xfrm>
        <a:prstGeom prst="flowChartConnector">
          <a:avLst/>
        </a:prstGeom>
        <a:solidFill>
          <a:srgbClr val="FF0000"/>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fr-CH" sz="500" b="1" kern="1200">
              <a:solidFill>
                <a:schemeClr val="bg1"/>
              </a:solidFill>
            </a:rPr>
            <a:t>YYYYMMDD</a:t>
          </a:r>
        </a:p>
      </dsp:txBody>
      <dsp:txXfrm>
        <a:off x="2044551" y="1806297"/>
        <a:ext cx="380470" cy="220322"/>
      </dsp:txXfrm>
    </dsp:sp>
    <dsp:sp modelId="{E31E8094-E09A-4F8A-9551-E15FA6B9E9FE}">
      <dsp:nvSpPr>
        <dsp:cNvPr id="0" name=""/>
        <dsp:cNvSpPr/>
      </dsp:nvSpPr>
      <dsp:spPr>
        <a:xfrm>
          <a:off x="1965753" y="2155312"/>
          <a:ext cx="395535" cy="197767"/>
        </a:xfrm>
        <a:prstGeom prst="flowChartConnector">
          <a:avLst/>
        </a:prstGeom>
        <a:solidFill>
          <a:srgbClr val="FF0000"/>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fr-CH" sz="500" b="1" kern="1200">
              <a:solidFill>
                <a:schemeClr val="bg1"/>
              </a:solidFill>
            </a:rPr>
            <a:t>........</a:t>
          </a:r>
        </a:p>
      </dsp:txBody>
      <dsp:txXfrm>
        <a:off x="2023678" y="2184274"/>
        <a:ext cx="279685" cy="139843"/>
      </dsp:txXfrm>
    </dsp:sp>
    <dsp:sp modelId="{B6D7975F-D55D-4601-A68D-A073FC04CFD7}">
      <dsp:nvSpPr>
        <dsp:cNvPr id="0" name=""/>
        <dsp:cNvSpPr/>
      </dsp:nvSpPr>
      <dsp:spPr>
        <a:xfrm>
          <a:off x="2487998" y="1479837"/>
          <a:ext cx="395535" cy="197767"/>
        </a:xfrm>
        <a:prstGeom prst="flowChartConnector">
          <a:avLst/>
        </a:prstGeom>
        <a:solidFill>
          <a:srgbClr val="FF0000"/>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fr-CH" sz="500" b="1" kern="1200">
              <a:solidFill>
                <a:schemeClr val="bg1"/>
              </a:solidFill>
            </a:rPr>
            <a:t>GO</a:t>
          </a:r>
        </a:p>
      </dsp:txBody>
      <dsp:txXfrm>
        <a:off x="2545923" y="1508799"/>
        <a:ext cx="279685" cy="139843"/>
      </dsp:txXfrm>
    </dsp:sp>
    <dsp:sp modelId="{4FE0C071-DA2B-4C8D-8319-9308FBFB7F69}">
      <dsp:nvSpPr>
        <dsp:cNvPr id="0" name=""/>
        <dsp:cNvSpPr/>
      </dsp:nvSpPr>
      <dsp:spPr>
        <a:xfrm>
          <a:off x="2586881" y="1760667"/>
          <a:ext cx="538066" cy="311582"/>
        </a:xfrm>
        <a:prstGeom prst="flowChartConnector">
          <a:avLst/>
        </a:prstGeom>
        <a:solidFill>
          <a:srgbClr val="FF0000"/>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fr-CH" sz="500" b="1" kern="1200">
              <a:solidFill>
                <a:schemeClr val="bg1"/>
              </a:solidFill>
            </a:rPr>
            <a:t>YYYYMMDD</a:t>
          </a:r>
        </a:p>
      </dsp:txBody>
      <dsp:txXfrm>
        <a:off x="2665679" y="1806297"/>
        <a:ext cx="380470" cy="220322"/>
      </dsp:txXfrm>
    </dsp:sp>
    <dsp:sp modelId="{03E78829-E2B2-40D0-9908-4F378A0B6DFF}">
      <dsp:nvSpPr>
        <dsp:cNvPr id="0" name=""/>
        <dsp:cNvSpPr/>
      </dsp:nvSpPr>
      <dsp:spPr>
        <a:xfrm>
          <a:off x="2586881" y="2155312"/>
          <a:ext cx="395535" cy="197767"/>
        </a:xfrm>
        <a:prstGeom prst="flowChartConnector">
          <a:avLst/>
        </a:prstGeom>
        <a:solidFill>
          <a:srgbClr val="FF0000"/>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fr-CH" sz="500" b="1" kern="1200">
              <a:solidFill>
                <a:schemeClr val="bg1"/>
              </a:solidFill>
            </a:rPr>
            <a:t>........</a:t>
          </a:r>
        </a:p>
      </dsp:txBody>
      <dsp:txXfrm>
        <a:off x="2644806" y="2184274"/>
        <a:ext cx="279685" cy="139843"/>
      </dsp:txXfrm>
    </dsp:sp>
    <dsp:sp modelId="{75944034-5E97-4280-B033-4B433DF5E327}">
      <dsp:nvSpPr>
        <dsp:cNvPr id="0" name=""/>
        <dsp:cNvSpPr/>
      </dsp:nvSpPr>
      <dsp:spPr>
        <a:xfrm>
          <a:off x="3109126" y="1479837"/>
          <a:ext cx="395535" cy="197767"/>
        </a:xfrm>
        <a:prstGeom prst="flowChartConnector">
          <a:avLst/>
        </a:prstGeom>
        <a:solidFill>
          <a:srgbClr val="FF0000"/>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fr-CH" sz="500" b="1" kern="1200">
              <a:solidFill>
                <a:schemeClr val="bg1"/>
              </a:solidFill>
            </a:rPr>
            <a:t>RE</a:t>
          </a:r>
        </a:p>
      </dsp:txBody>
      <dsp:txXfrm>
        <a:off x="3167051" y="1508799"/>
        <a:ext cx="279685" cy="139843"/>
      </dsp:txXfrm>
    </dsp:sp>
    <dsp:sp modelId="{CC9C95D6-BAF8-4020-BFC3-01BB5E97CD23}">
      <dsp:nvSpPr>
        <dsp:cNvPr id="0" name=""/>
        <dsp:cNvSpPr/>
      </dsp:nvSpPr>
      <dsp:spPr>
        <a:xfrm>
          <a:off x="3208010" y="1760667"/>
          <a:ext cx="538066" cy="311582"/>
        </a:xfrm>
        <a:prstGeom prst="flowChartConnector">
          <a:avLst/>
        </a:prstGeom>
        <a:solidFill>
          <a:srgbClr val="FF0000"/>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fr-CH" sz="500" b="1" kern="1200">
              <a:solidFill>
                <a:schemeClr val="bg1"/>
              </a:solidFill>
            </a:rPr>
            <a:t>YYYYMMDD</a:t>
          </a:r>
        </a:p>
      </dsp:txBody>
      <dsp:txXfrm>
        <a:off x="3286808" y="1806297"/>
        <a:ext cx="380470" cy="220322"/>
      </dsp:txXfrm>
    </dsp:sp>
    <dsp:sp modelId="{AE4B47A1-8612-4552-9FFA-79BACA479E23}">
      <dsp:nvSpPr>
        <dsp:cNvPr id="0" name=""/>
        <dsp:cNvSpPr/>
      </dsp:nvSpPr>
      <dsp:spPr>
        <a:xfrm>
          <a:off x="3208010" y="2155312"/>
          <a:ext cx="395535" cy="197767"/>
        </a:xfrm>
        <a:prstGeom prst="flowChartConnector">
          <a:avLst/>
        </a:prstGeom>
        <a:solidFill>
          <a:srgbClr val="FF0000"/>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fr-CH" sz="500" b="1" kern="1200">
              <a:solidFill>
                <a:schemeClr val="bg1"/>
              </a:solidFill>
            </a:rPr>
            <a:t>........</a:t>
          </a:r>
        </a:p>
      </dsp:txBody>
      <dsp:txXfrm>
        <a:off x="3265935" y="2184274"/>
        <a:ext cx="279685" cy="139843"/>
      </dsp:txXfrm>
    </dsp:sp>
    <dsp:sp modelId="{8F9F1E5F-934D-49DD-992F-2C07B21CC131}">
      <dsp:nvSpPr>
        <dsp:cNvPr id="0" name=""/>
        <dsp:cNvSpPr/>
      </dsp:nvSpPr>
      <dsp:spPr>
        <a:xfrm>
          <a:off x="4926748" y="918177"/>
          <a:ext cx="395535" cy="197767"/>
        </a:xfrm>
        <a:prstGeom prst="rect">
          <a:avLst/>
        </a:prstGeom>
        <a:solidFill>
          <a:srgbClr val="00B050"/>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fr-CH" sz="500" b="1" kern="1200">
              <a:solidFill>
                <a:schemeClr val="bg1"/>
              </a:solidFill>
            </a:rPr>
            <a:t>Agronomic data</a:t>
          </a:r>
        </a:p>
      </dsp:txBody>
      <dsp:txXfrm>
        <a:off x="4926748" y="918177"/>
        <a:ext cx="395535" cy="197767"/>
      </dsp:txXfrm>
    </dsp:sp>
    <dsp:sp modelId="{43ACF214-DE11-4237-89B2-0CB48E7431CB}">
      <dsp:nvSpPr>
        <dsp:cNvPr id="0" name=""/>
        <dsp:cNvSpPr/>
      </dsp:nvSpPr>
      <dsp:spPr>
        <a:xfrm>
          <a:off x="4208852" y="1199007"/>
          <a:ext cx="395535" cy="197767"/>
        </a:xfrm>
        <a:prstGeom prst="rect">
          <a:avLst/>
        </a:prstGeom>
        <a:solidFill>
          <a:srgbClr val="00B050"/>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fr-CH" sz="500" b="1" kern="1200">
              <a:solidFill>
                <a:schemeClr val="bg1"/>
              </a:solidFill>
            </a:rPr>
            <a:t>2021</a:t>
          </a:r>
        </a:p>
      </dsp:txBody>
      <dsp:txXfrm>
        <a:off x="4208852" y="1199007"/>
        <a:ext cx="395535" cy="197767"/>
      </dsp:txXfrm>
    </dsp:sp>
    <dsp:sp modelId="{83407ED2-9C8C-4C53-B37C-C892B671C8EC}">
      <dsp:nvSpPr>
        <dsp:cNvPr id="0" name=""/>
        <dsp:cNvSpPr/>
      </dsp:nvSpPr>
      <dsp:spPr>
        <a:xfrm>
          <a:off x="3730254" y="1479837"/>
          <a:ext cx="395535" cy="197767"/>
        </a:xfrm>
        <a:prstGeom prst="rect">
          <a:avLst/>
        </a:prstGeom>
        <a:solidFill>
          <a:srgbClr val="00B050"/>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fr-CH" sz="500" b="1" kern="1200">
              <a:solidFill>
                <a:schemeClr val="bg1"/>
              </a:solidFill>
            </a:rPr>
            <a:t>CH</a:t>
          </a:r>
        </a:p>
      </dsp:txBody>
      <dsp:txXfrm>
        <a:off x="3730254" y="1479837"/>
        <a:ext cx="395535" cy="197767"/>
      </dsp:txXfrm>
    </dsp:sp>
    <dsp:sp modelId="{5D3139ED-C822-464A-B182-CBA24EA8E773}">
      <dsp:nvSpPr>
        <dsp:cNvPr id="0" name=""/>
        <dsp:cNvSpPr/>
      </dsp:nvSpPr>
      <dsp:spPr>
        <a:xfrm>
          <a:off x="3829138" y="1760667"/>
          <a:ext cx="395535" cy="197767"/>
        </a:xfrm>
        <a:prstGeom prst="rect">
          <a:avLst/>
        </a:prstGeom>
        <a:solidFill>
          <a:srgbClr val="00B050"/>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fr-CH" sz="500" b="1" kern="1200">
              <a:solidFill>
                <a:schemeClr val="bg1"/>
              </a:solidFill>
            </a:rPr>
            <a:t>CSV</a:t>
          </a:r>
        </a:p>
      </dsp:txBody>
      <dsp:txXfrm>
        <a:off x="3829138" y="1760667"/>
        <a:ext cx="395535" cy="197767"/>
      </dsp:txXfrm>
    </dsp:sp>
    <dsp:sp modelId="{DE661144-E1F1-4BF4-A1ED-29B7D49CCE41}">
      <dsp:nvSpPr>
        <dsp:cNvPr id="0" name=""/>
        <dsp:cNvSpPr/>
      </dsp:nvSpPr>
      <dsp:spPr>
        <a:xfrm>
          <a:off x="4208852" y="1479837"/>
          <a:ext cx="395535" cy="197767"/>
        </a:xfrm>
        <a:prstGeom prst="rect">
          <a:avLst/>
        </a:prstGeom>
        <a:solidFill>
          <a:srgbClr val="00B050"/>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fr-CH" sz="500" b="1" kern="1200">
              <a:solidFill>
                <a:schemeClr val="bg1"/>
              </a:solidFill>
            </a:rPr>
            <a:t>GO</a:t>
          </a:r>
        </a:p>
      </dsp:txBody>
      <dsp:txXfrm>
        <a:off x="4208852" y="1479837"/>
        <a:ext cx="395535" cy="197767"/>
      </dsp:txXfrm>
    </dsp:sp>
    <dsp:sp modelId="{542A7BEA-9542-4E23-9945-E1FCC3C2D872}">
      <dsp:nvSpPr>
        <dsp:cNvPr id="0" name=""/>
        <dsp:cNvSpPr/>
      </dsp:nvSpPr>
      <dsp:spPr>
        <a:xfrm>
          <a:off x="4307736" y="1760667"/>
          <a:ext cx="395535" cy="197767"/>
        </a:xfrm>
        <a:prstGeom prst="rect">
          <a:avLst/>
        </a:prstGeom>
        <a:solidFill>
          <a:srgbClr val="00B050"/>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fr-CH" sz="500" b="1" kern="1200">
              <a:solidFill>
                <a:schemeClr val="bg1"/>
              </a:solidFill>
            </a:rPr>
            <a:t>CSV</a:t>
          </a:r>
        </a:p>
      </dsp:txBody>
      <dsp:txXfrm>
        <a:off x="4307736" y="1760667"/>
        <a:ext cx="395535" cy="197767"/>
      </dsp:txXfrm>
    </dsp:sp>
    <dsp:sp modelId="{1A01D709-98E7-42EA-83CF-876544AD936F}">
      <dsp:nvSpPr>
        <dsp:cNvPr id="0" name=""/>
        <dsp:cNvSpPr/>
      </dsp:nvSpPr>
      <dsp:spPr>
        <a:xfrm>
          <a:off x="4687449" y="1479837"/>
          <a:ext cx="395535" cy="197767"/>
        </a:xfrm>
        <a:prstGeom prst="rect">
          <a:avLst/>
        </a:prstGeom>
        <a:solidFill>
          <a:srgbClr val="00B050"/>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fr-CH" sz="500" b="1" kern="1200">
              <a:solidFill>
                <a:schemeClr val="bg1"/>
              </a:solidFill>
            </a:rPr>
            <a:t>RE</a:t>
          </a:r>
        </a:p>
      </dsp:txBody>
      <dsp:txXfrm>
        <a:off x="4687449" y="1479837"/>
        <a:ext cx="395535" cy="197767"/>
      </dsp:txXfrm>
    </dsp:sp>
    <dsp:sp modelId="{6A77D4B2-C86B-463D-A2D5-28FCA7C7B086}">
      <dsp:nvSpPr>
        <dsp:cNvPr id="0" name=""/>
        <dsp:cNvSpPr/>
      </dsp:nvSpPr>
      <dsp:spPr>
        <a:xfrm>
          <a:off x="4786333" y="1760667"/>
          <a:ext cx="395535" cy="197767"/>
        </a:xfrm>
        <a:prstGeom prst="rect">
          <a:avLst/>
        </a:prstGeom>
        <a:solidFill>
          <a:srgbClr val="00B050"/>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fr-CH" sz="500" b="1" kern="1200">
              <a:solidFill>
                <a:schemeClr val="bg1"/>
              </a:solidFill>
            </a:rPr>
            <a:t>CSV</a:t>
          </a:r>
        </a:p>
      </dsp:txBody>
      <dsp:txXfrm>
        <a:off x="4786333" y="1760667"/>
        <a:ext cx="395535" cy="197767"/>
      </dsp:txXfrm>
    </dsp:sp>
    <dsp:sp modelId="{88F8B669-5B33-41BF-BED7-3ED92BD18C70}">
      <dsp:nvSpPr>
        <dsp:cNvPr id="0" name=""/>
        <dsp:cNvSpPr/>
      </dsp:nvSpPr>
      <dsp:spPr>
        <a:xfrm>
          <a:off x="5644644" y="1199007"/>
          <a:ext cx="395535" cy="197767"/>
        </a:xfrm>
        <a:prstGeom prst="rect">
          <a:avLst/>
        </a:prstGeom>
        <a:solidFill>
          <a:srgbClr val="00B050"/>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fr-CH" sz="500" b="1" kern="1200">
              <a:solidFill>
                <a:schemeClr val="bg1"/>
              </a:solidFill>
            </a:rPr>
            <a:t>2022</a:t>
          </a:r>
        </a:p>
      </dsp:txBody>
      <dsp:txXfrm>
        <a:off x="5644644" y="1199007"/>
        <a:ext cx="395535" cy="197767"/>
      </dsp:txXfrm>
    </dsp:sp>
    <dsp:sp modelId="{36713320-9C71-4C11-8150-E276D7E08560}">
      <dsp:nvSpPr>
        <dsp:cNvPr id="0" name=""/>
        <dsp:cNvSpPr/>
      </dsp:nvSpPr>
      <dsp:spPr>
        <a:xfrm>
          <a:off x="5166047" y="1479837"/>
          <a:ext cx="395535" cy="197767"/>
        </a:xfrm>
        <a:prstGeom prst="rect">
          <a:avLst/>
        </a:prstGeom>
        <a:solidFill>
          <a:srgbClr val="00B050"/>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fr-CH" sz="500" b="1" kern="1200">
              <a:solidFill>
                <a:schemeClr val="bg1"/>
              </a:solidFill>
            </a:rPr>
            <a:t>CH</a:t>
          </a:r>
        </a:p>
      </dsp:txBody>
      <dsp:txXfrm>
        <a:off x="5166047" y="1479837"/>
        <a:ext cx="395535" cy="197767"/>
      </dsp:txXfrm>
    </dsp:sp>
    <dsp:sp modelId="{58AE54C5-430C-4C1B-B857-7314910C614C}">
      <dsp:nvSpPr>
        <dsp:cNvPr id="0" name=""/>
        <dsp:cNvSpPr/>
      </dsp:nvSpPr>
      <dsp:spPr>
        <a:xfrm>
          <a:off x="5264930" y="1760667"/>
          <a:ext cx="395535" cy="197767"/>
        </a:xfrm>
        <a:prstGeom prst="rect">
          <a:avLst/>
        </a:prstGeom>
        <a:solidFill>
          <a:srgbClr val="00B050"/>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fr-CH" sz="500" b="1" kern="1200">
              <a:solidFill>
                <a:schemeClr val="bg1"/>
              </a:solidFill>
            </a:rPr>
            <a:t>CSV</a:t>
          </a:r>
        </a:p>
      </dsp:txBody>
      <dsp:txXfrm>
        <a:off x="5264930" y="1760667"/>
        <a:ext cx="395535" cy="197767"/>
      </dsp:txXfrm>
    </dsp:sp>
    <dsp:sp modelId="{6391D1F8-830F-477F-BF75-A753CBE55F1B}">
      <dsp:nvSpPr>
        <dsp:cNvPr id="0" name=""/>
        <dsp:cNvSpPr/>
      </dsp:nvSpPr>
      <dsp:spPr>
        <a:xfrm>
          <a:off x="5644644" y="1479837"/>
          <a:ext cx="395535" cy="197767"/>
        </a:xfrm>
        <a:prstGeom prst="rect">
          <a:avLst/>
        </a:prstGeom>
        <a:solidFill>
          <a:srgbClr val="00B050"/>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fr-CH" sz="500" b="1" kern="1200">
              <a:solidFill>
                <a:schemeClr val="bg1"/>
              </a:solidFill>
            </a:rPr>
            <a:t>GO</a:t>
          </a:r>
        </a:p>
      </dsp:txBody>
      <dsp:txXfrm>
        <a:off x="5644644" y="1479837"/>
        <a:ext cx="395535" cy="197767"/>
      </dsp:txXfrm>
    </dsp:sp>
    <dsp:sp modelId="{F780DF2E-7124-4D67-B150-18A86A5263AA}">
      <dsp:nvSpPr>
        <dsp:cNvPr id="0" name=""/>
        <dsp:cNvSpPr/>
      </dsp:nvSpPr>
      <dsp:spPr>
        <a:xfrm>
          <a:off x="5743528" y="1760667"/>
          <a:ext cx="395535" cy="197767"/>
        </a:xfrm>
        <a:prstGeom prst="rect">
          <a:avLst/>
        </a:prstGeom>
        <a:solidFill>
          <a:srgbClr val="00B050"/>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fr-CH" sz="500" b="1" kern="1200">
              <a:solidFill>
                <a:schemeClr val="bg1"/>
              </a:solidFill>
            </a:rPr>
            <a:t>CSV</a:t>
          </a:r>
        </a:p>
      </dsp:txBody>
      <dsp:txXfrm>
        <a:off x="5743528" y="1760667"/>
        <a:ext cx="395535" cy="197767"/>
      </dsp:txXfrm>
    </dsp:sp>
    <dsp:sp modelId="{16D33AEF-CEF2-4B9F-8C49-87B8F19BC38C}">
      <dsp:nvSpPr>
        <dsp:cNvPr id="0" name=""/>
        <dsp:cNvSpPr/>
      </dsp:nvSpPr>
      <dsp:spPr>
        <a:xfrm>
          <a:off x="6123241" y="1479837"/>
          <a:ext cx="395535" cy="197767"/>
        </a:xfrm>
        <a:prstGeom prst="rect">
          <a:avLst/>
        </a:prstGeom>
        <a:solidFill>
          <a:srgbClr val="00B050"/>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fr-CH" sz="500" b="1" kern="1200">
              <a:solidFill>
                <a:schemeClr val="bg1"/>
              </a:solidFill>
            </a:rPr>
            <a:t>RE</a:t>
          </a:r>
        </a:p>
      </dsp:txBody>
      <dsp:txXfrm>
        <a:off x="6123241" y="1479837"/>
        <a:ext cx="395535" cy="197767"/>
      </dsp:txXfrm>
    </dsp:sp>
    <dsp:sp modelId="{4A8EEED8-82AF-4C7E-9FB4-19B590127995}">
      <dsp:nvSpPr>
        <dsp:cNvPr id="0" name=""/>
        <dsp:cNvSpPr/>
      </dsp:nvSpPr>
      <dsp:spPr>
        <a:xfrm>
          <a:off x="6222125" y="1760667"/>
          <a:ext cx="395535" cy="197767"/>
        </a:xfrm>
        <a:prstGeom prst="rect">
          <a:avLst/>
        </a:prstGeom>
        <a:solidFill>
          <a:srgbClr val="00B050"/>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fr-CH" sz="500" b="1" kern="1200">
              <a:solidFill>
                <a:schemeClr val="bg1"/>
              </a:solidFill>
            </a:rPr>
            <a:t>CSV</a:t>
          </a:r>
        </a:p>
      </dsp:txBody>
      <dsp:txXfrm>
        <a:off x="6222125" y="1760667"/>
        <a:ext cx="395535" cy="197767"/>
      </dsp:txXfrm>
    </dsp:sp>
  </dsp:spTree>
</dsp:drawing>
</file>

<file path=word/diagrams/drawing6.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EFCA73F-4A2A-4B76-A5A8-37CAA828DD98}">
      <dsp:nvSpPr>
        <dsp:cNvPr id="0" name=""/>
        <dsp:cNvSpPr/>
      </dsp:nvSpPr>
      <dsp:spPr>
        <a:xfrm>
          <a:off x="326433" y="1986"/>
          <a:ext cx="2008851" cy="362504"/>
        </a:xfrm>
        <a:prstGeom prst="flowChartConnector">
          <a:avLst/>
        </a:prstGeom>
        <a:solidFill>
          <a:schemeClr val="accent2">
            <a:lumMod val="40000"/>
            <a:lumOff val="60000"/>
          </a:schemeClr>
        </a:solidFill>
        <a:ln w="25400" cap="flat" cmpd="sng" algn="ctr">
          <a:solidFill>
            <a:sysClr val="windowText" lastClr="000000">
              <a:shade val="80000"/>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fr-CH" sz="1100" b="1" kern="1200">
              <a:solidFill>
                <a:schemeClr val="bg1"/>
              </a:solidFill>
              <a:latin typeface="Cambria"/>
              <a:ea typeface="+mn-ea"/>
              <a:cs typeface="+mn-cs"/>
            </a:rPr>
            <a:t>Data visualization</a:t>
          </a:r>
        </a:p>
      </dsp:txBody>
      <dsp:txXfrm>
        <a:off x="620622" y="55073"/>
        <a:ext cx="1420473" cy="256330"/>
      </dsp:txXfrm>
    </dsp:sp>
    <dsp:sp modelId="{5EE4671F-39ED-4C38-B79C-8046D974431D}">
      <dsp:nvSpPr>
        <dsp:cNvPr id="0" name=""/>
        <dsp:cNvSpPr/>
      </dsp:nvSpPr>
      <dsp:spPr>
        <a:xfrm rot="6710484">
          <a:off x="943677" y="393184"/>
          <a:ext cx="372073" cy="430459"/>
        </a:xfrm>
        <a:prstGeom prst="rightArrow">
          <a:avLst>
            <a:gd name="adj1" fmla="val 60000"/>
            <a:gd name="adj2" fmla="val 50000"/>
          </a:avLst>
        </a:prstGeom>
        <a:solidFill>
          <a:srgbClr val="FF0000"/>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fr-CH" sz="1000" kern="1200">
            <a:solidFill>
              <a:sysClr val="windowText" lastClr="000000">
                <a:hueOff val="0"/>
                <a:satOff val="0"/>
                <a:lumOff val="0"/>
                <a:alphaOff val="0"/>
              </a:sysClr>
            </a:solidFill>
            <a:latin typeface="Cambria"/>
            <a:ea typeface="+mn-ea"/>
            <a:cs typeface="+mn-cs"/>
          </a:endParaRPr>
        </a:p>
      </dsp:txBody>
      <dsp:txXfrm rot="-5400000">
        <a:off x="1021340" y="426383"/>
        <a:ext cx="258275" cy="260451"/>
      </dsp:txXfrm>
    </dsp:sp>
    <dsp:sp modelId="{67A3B806-AC78-4D0E-AABA-27418B49EB47}">
      <dsp:nvSpPr>
        <dsp:cNvPr id="0" name=""/>
        <dsp:cNvSpPr/>
      </dsp:nvSpPr>
      <dsp:spPr>
        <a:xfrm>
          <a:off x="0" y="824977"/>
          <a:ext cx="2023773" cy="308161"/>
        </a:xfrm>
        <a:prstGeom prst="flowChartConnector">
          <a:avLst/>
        </a:prstGeom>
        <a:solidFill>
          <a:schemeClr val="accent2">
            <a:lumMod val="40000"/>
            <a:lumOff val="60000"/>
          </a:schemeClr>
        </a:solidFill>
        <a:ln w="25400" cap="flat" cmpd="sng" algn="ctr">
          <a:solidFill>
            <a:sysClr val="windowText" lastClr="000000">
              <a:shade val="80000"/>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fr-CH" sz="1100" b="1" kern="1200">
              <a:solidFill>
                <a:schemeClr val="bg1"/>
              </a:solidFill>
              <a:latin typeface="Cambria"/>
              <a:ea typeface="+mn-ea"/>
              <a:cs typeface="+mn-cs"/>
            </a:rPr>
            <a:t>Data cleaning</a:t>
          </a:r>
        </a:p>
      </dsp:txBody>
      <dsp:txXfrm>
        <a:off x="296375" y="870106"/>
        <a:ext cx="1431023" cy="217903"/>
      </dsp:txXfrm>
    </dsp:sp>
    <dsp:sp modelId="{01FAAC3F-988C-4286-8EA4-D82D1E906D37}">
      <dsp:nvSpPr>
        <dsp:cNvPr id="0" name=""/>
        <dsp:cNvSpPr/>
      </dsp:nvSpPr>
      <dsp:spPr>
        <a:xfrm rot="4073646">
          <a:off x="991493" y="1123640"/>
          <a:ext cx="333081" cy="430459"/>
        </a:xfrm>
        <a:prstGeom prst="rightArrow">
          <a:avLst>
            <a:gd name="adj1" fmla="val 60000"/>
            <a:gd name="adj2" fmla="val 50000"/>
          </a:avLst>
        </a:prstGeom>
        <a:solidFill>
          <a:srgbClr val="FF0000"/>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fr-CH" sz="1000" kern="1200">
            <a:solidFill>
              <a:sysClr val="windowText" lastClr="000000">
                <a:hueOff val="0"/>
                <a:satOff val="0"/>
                <a:lumOff val="0"/>
                <a:alphaOff val="0"/>
              </a:sysClr>
            </a:solidFill>
            <a:latin typeface="Cambria"/>
            <a:ea typeface="+mn-ea"/>
            <a:cs typeface="+mn-cs"/>
          </a:endParaRPr>
        </a:p>
      </dsp:txBody>
      <dsp:txXfrm rot="-5400000">
        <a:off x="1010094" y="1176002"/>
        <a:ext cx="258275" cy="233157"/>
      </dsp:txXfrm>
    </dsp:sp>
    <dsp:sp modelId="{F9960B8F-EA0E-485A-91E3-C7DE974CB9C9}">
      <dsp:nvSpPr>
        <dsp:cNvPr id="0" name=""/>
        <dsp:cNvSpPr/>
      </dsp:nvSpPr>
      <dsp:spPr>
        <a:xfrm>
          <a:off x="304528" y="1544601"/>
          <a:ext cx="2052662" cy="439518"/>
        </a:xfrm>
        <a:prstGeom prst="flowChartConnector">
          <a:avLst/>
        </a:prstGeom>
        <a:solidFill>
          <a:schemeClr val="accent2">
            <a:lumMod val="40000"/>
            <a:lumOff val="60000"/>
          </a:schemeClr>
        </a:solidFill>
        <a:ln w="25400" cap="flat" cmpd="sng" algn="ctr">
          <a:solidFill>
            <a:sysClr val="windowText" lastClr="000000">
              <a:shade val="80000"/>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fr-CH" sz="1100" b="1" kern="1200">
              <a:solidFill>
                <a:schemeClr val="bg1"/>
              </a:solidFill>
              <a:latin typeface="Cambria"/>
              <a:ea typeface="+mn-ea"/>
              <a:cs typeface="+mn-cs"/>
            </a:rPr>
            <a:t>Data exploration: PCA</a:t>
          </a:r>
        </a:p>
      </dsp:txBody>
      <dsp:txXfrm>
        <a:off x="605133" y="1608967"/>
        <a:ext cx="1451452" cy="310786"/>
      </dsp:txXfrm>
    </dsp:sp>
  </dsp:spTree>
</dsp:drawing>
</file>

<file path=word/diagrams/drawing7.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EFCA73F-4A2A-4B76-A5A8-37CAA828DD98}">
      <dsp:nvSpPr>
        <dsp:cNvPr id="0" name=""/>
        <dsp:cNvSpPr/>
      </dsp:nvSpPr>
      <dsp:spPr>
        <a:xfrm>
          <a:off x="2788631" y="9053"/>
          <a:ext cx="944617" cy="609212"/>
        </a:xfrm>
        <a:prstGeom prst="flowChartConnector">
          <a:avLst/>
        </a:prstGeom>
        <a:solidFill>
          <a:srgbClr val="FFC000"/>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fr-CH" sz="1100" b="1" kern="1200">
              <a:solidFill>
                <a:schemeClr val="bg1"/>
              </a:solidFill>
              <a:latin typeface="Cambria"/>
              <a:ea typeface="+mn-ea"/>
              <a:cs typeface="+mn-cs"/>
            </a:rPr>
            <a:t>Merging data</a:t>
          </a:r>
        </a:p>
      </dsp:txBody>
      <dsp:txXfrm>
        <a:off x="2926967" y="98270"/>
        <a:ext cx="667945" cy="430778"/>
      </dsp:txXfrm>
    </dsp:sp>
    <dsp:sp modelId="{5EE4671F-39ED-4C38-B79C-8046D974431D}">
      <dsp:nvSpPr>
        <dsp:cNvPr id="0" name=""/>
        <dsp:cNvSpPr/>
      </dsp:nvSpPr>
      <dsp:spPr>
        <a:xfrm rot="5933850">
          <a:off x="2836483" y="735835"/>
          <a:ext cx="447608" cy="385734"/>
        </a:xfrm>
        <a:prstGeom prst="rightArrow">
          <a:avLst>
            <a:gd name="adj1" fmla="val 60000"/>
            <a:gd name="adj2" fmla="val 50000"/>
          </a:avLst>
        </a:prstGeom>
        <a:solidFill>
          <a:srgbClr val="FFC000"/>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fr-CH" sz="1000" kern="1200">
            <a:solidFill>
              <a:sysClr val="window" lastClr="FFFFFF"/>
            </a:solidFill>
            <a:latin typeface="Cambria"/>
            <a:ea typeface="+mn-ea"/>
            <a:cs typeface="+mn-cs"/>
          </a:endParaRPr>
        </a:p>
      </dsp:txBody>
      <dsp:txXfrm rot="-5400000">
        <a:off x="2953516" y="705594"/>
        <a:ext cx="231440" cy="331888"/>
      </dsp:txXfrm>
    </dsp:sp>
    <dsp:sp modelId="{67A3B806-AC78-4D0E-AABA-27418B49EB47}">
      <dsp:nvSpPr>
        <dsp:cNvPr id="0" name=""/>
        <dsp:cNvSpPr/>
      </dsp:nvSpPr>
      <dsp:spPr>
        <a:xfrm>
          <a:off x="2532480" y="1207895"/>
          <a:ext cx="1083528" cy="596637"/>
        </a:xfrm>
        <a:prstGeom prst="flowChartConnector">
          <a:avLst/>
        </a:prstGeom>
        <a:solidFill>
          <a:srgbClr val="FFC000"/>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fr-CH" sz="1100" b="1" kern="1200">
              <a:solidFill>
                <a:schemeClr val="bg1"/>
              </a:solidFill>
              <a:latin typeface="Cambria"/>
              <a:ea typeface="+mn-ea"/>
              <a:cs typeface="+mn-cs"/>
            </a:rPr>
            <a:t>Random forest</a:t>
          </a:r>
        </a:p>
      </dsp:txBody>
      <dsp:txXfrm>
        <a:off x="2691159" y="1295270"/>
        <a:ext cx="766170" cy="421887"/>
      </dsp:txXfrm>
    </dsp:sp>
    <dsp:sp modelId="{01FAAC3F-988C-4286-8EA4-D82D1E906D37}">
      <dsp:nvSpPr>
        <dsp:cNvPr id="0" name=""/>
        <dsp:cNvSpPr/>
      </dsp:nvSpPr>
      <dsp:spPr>
        <a:xfrm rot="8961612">
          <a:off x="2092588" y="1750966"/>
          <a:ext cx="506178" cy="385734"/>
        </a:xfrm>
        <a:prstGeom prst="rightArrow">
          <a:avLst>
            <a:gd name="adj1" fmla="val 60000"/>
            <a:gd name="adj2" fmla="val 50000"/>
          </a:avLst>
        </a:prstGeom>
        <a:solidFill>
          <a:srgbClr val="FFC000"/>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fr-CH" sz="1000" kern="1200">
            <a:solidFill>
              <a:sysClr val="window" lastClr="FFFFFF"/>
            </a:solidFill>
            <a:latin typeface="Cambria"/>
            <a:ea typeface="+mn-ea"/>
            <a:cs typeface="+mn-cs"/>
          </a:endParaRPr>
        </a:p>
      </dsp:txBody>
      <dsp:txXfrm rot="10800000">
        <a:off x="2200230" y="1798625"/>
        <a:ext cx="390458" cy="231440"/>
      </dsp:txXfrm>
    </dsp:sp>
    <dsp:sp modelId="{F9960B8F-EA0E-485A-91E3-C7DE974CB9C9}">
      <dsp:nvSpPr>
        <dsp:cNvPr id="0" name=""/>
        <dsp:cNvSpPr/>
      </dsp:nvSpPr>
      <dsp:spPr>
        <a:xfrm>
          <a:off x="986417" y="1947451"/>
          <a:ext cx="1238701" cy="857187"/>
        </a:xfrm>
        <a:prstGeom prst="flowChartConnector">
          <a:avLst/>
        </a:prstGeom>
        <a:solidFill>
          <a:srgbClr val="FFC000"/>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fr-CH" sz="1100" b="1" kern="1200">
              <a:solidFill>
                <a:schemeClr val="bg1"/>
              </a:solidFill>
              <a:latin typeface="Cambria"/>
              <a:ea typeface="+mn-ea"/>
              <a:cs typeface="+mn-cs"/>
            </a:rPr>
            <a:t>Selection of  features of interest</a:t>
          </a:r>
        </a:p>
      </dsp:txBody>
      <dsp:txXfrm>
        <a:off x="1167821" y="2072983"/>
        <a:ext cx="875893" cy="606123"/>
      </dsp:txXfrm>
    </dsp:sp>
  </dsp:spTree>
</dsp:drawing>
</file>

<file path=word/diagrams/drawing8.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EFCA73F-4A2A-4B76-A5A8-37CAA828DD98}">
      <dsp:nvSpPr>
        <dsp:cNvPr id="0" name=""/>
        <dsp:cNvSpPr/>
      </dsp:nvSpPr>
      <dsp:spPr>
        <a:xfrm>
          <a:off x="0" y="179579"/>
          <a:ext cx="1668779" cy="485439"/>
        </a:xfrm>
        <a:prstGeom prst="flowChartConnector">
          <a:avLst/>
        </a:prstGeom>
        <a:solidFill>
          <a:srgbClr val="FFC000"/>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fr-CH" sz="1100" b="1" kern="1200">
              <a:solidFill>
                <a:schemeClr val="bg1"/>
              </a:solidFill>
              <a:latin typeface="Cambria"/>
              <a:ea typeface="+mn-ea"/>
              <a:cs typeface="+mn-cs"/>
            </a:rPr>
            <a:t>Ridge regression</a:t>
          </a:r>
        </a:p>
      </dsp:txBody>
      <dsp:txXfrm>
        <a:off x="244387" y="250670"/>
        <a:ext cx="1180005" cy="343257"/>
      </dsp:txXfrm>
    </dsp:sp>
  </dsp:spTree>
</dsp:drawing>
</file>

<file path=word/diagrams/layout1.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radial4">
  <dgm:title val=""/>
  <dgm:desc val=""/>
  <dgm:catLst>
    <dgm:cat type="relationship" pri="19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t modelId="11"/>
        <dgm:pt modelId="12"/>
      </dgm:ptLst>
      <dgm:cxnLst>
        <dgm:cxn modelId="2" srcId="0" destId="1" srcOrd="0" destOrd="0"/>
        <dgm:cxn modelId="15" srcId="1" destId="11" srcOrd="0" destOrd="0"/>
        <dgm:cxn modelId="16" srcId="1" destId="12" srcOrd="1"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0"/>
              <dgm:param type="spanAng" val="360"/>
              <dgm:param type="ctrShpMap" val="fNode"/>
            </dgm:alg>
          </dgm:if>
          <dgm:else name="Name4">
            <dgm:choose name="Name5">
              <dgm:if name="Name6" axis="ch ch" ptType="node node" st="1 1" cnt="1 0" func="cnt" op="lte" val="3">
                <dgm:alg type="cycle">
                  <dgm:param type="stAng" val="-55"/>
                  <dgm:param type="spanAng" val="110"/>
                  <dgm:param type="ctrShpMap" val="fNode"/>
                </dgm:alg>
              </dgm:if>
              <dgm:else name="Name7">
                <dgm:choose name="Name8">
                  <dgm:if name="Name9" axis="ch ch" ptType="node node" st="1 1" cnt="1 0" func="cnt" op="equ" val="4">
                    <dgm:alg type="cycle">
                      <dgm:param type="stAng" val="-75"/>
                      <dgm:param type="spanAng" val="150"/>
                      <dgm:param type="ctrShpMap" val="fNode"/>
                    </dgm:alg>
                  </dgm:if>
                  <dgm:else name="Name10">
                    <dgm:alg type="cycle">
                      <dgm:param type="stAng" val="-90"/>
                      <dgm:param type="spanAng" val="180"/>
                      <dgm:param type="ctrShpMap" val="fNode"/>
                    </dgm:alg>
                  </dgm:else>
                </dgm:choose>
              </dgm:else>
            </dgm:choose>
          </dgm:else>
        </dgm:choose>
      </dgm:if>
      <dgm:else name="Name11">
        <dgm:choose name="Name12">
          <dgm:if name="Name13" axis="ch ch" ptType="node node" st="1 1" cnt="1 0" func="cnt" op="lte" val="1">
            <dgm:alg type="cycle">
              <dgm:param type="stAng" val="0"/>
              <dgm:param type="spanAng" val="-360"/>
              <dgm:param type="ctrShpMap" val="fNode"/>
            </dgm:alg>
          </dgm:if>
          <dgm:else name="Name14">
            <dgm:choose name="Name15">
              <dgm:if name="Name16" axis="ch ch" ptType="node node" st="1 1" cnt="1 0" func="cnt" op="lte" val="3">
                <dgm:alg type="cycle">
                  <dgm:param type="stAng" val="55"/>
                  <dgm:param type="spanAng" val="-110"/>
                  <dgm:param type="ctrShpMap" val="fNode"/>
                </dgm:alg>
              </dgm:if>
              <dgm:else name="Name17">
                <dgm:choose name="Name18">
                  <dgm:if name="Name19" axis="ch ch" ptType="node node" st="1 1" cnt="1 0" func="cnt" op="equ" val="4">
                    <dgm:alg type="cycle">
                      <dgm:param type="stAng" val="75"/>
                      <dgm:param type="spanAng" val="-150"/>
                      <dgm:param type="ctrShpMap" val="fNode"/>
                    </dgm:alg>
                  </dgm:if>
                  <dgm:else name="Name20">
                    <dgm:alg type="cycle">
                      <dgm:param type="stAng" val="90"/>
                      <dgm:param type="spanAng" val="-180"/>
                      <dgm:param type="ctrShpMap" val="fNode"/>
                    </dgm:alg>
                  </dgm:else>
                </dgm:choose>
              </dgm:else>
            </dgm:choose>
          </dgm:else>
        </dgm:choose>
      </dgm:else>
    </dgm:choose>
    <dgm:shape xmlns:r="http://schemas.openxmlformats.org/officeDocument/2006/relationships" r:blip="">
      <dgm:adjLst/>
    </dgm:shape>
    <dgm:presOf/>
    <dgm:constrLst>
      <dgm:constr type="w" for="ch" forName="centerShape" refType="w"/>
      <dgm:constr type="w" for="ch" forName="node" refType="w" refFor="ch" refForName="centerShape" fact="0.95"/>
      <dgm:constr type="h" for="ch" forName="parTrans" refType="w" refFor="ch" refForName="centerShape" fact="0.285"/>
      <dgm:constr type="sp" refType="w" refFor="ch" refForName="centerShape" op="equ" fact="0.23"/>
      <dgm:constr type="sibSp" refType="w" refFor="ch" refForName="node" fact="0.1"/>
      <dgm:constr type="primFontSz" for="ch" forName="node" op="equ"/>
    </dgm:constrLst>
    <dgm:choose name="Name21">
      <dgm:if name="Name22" axis="ch ch" ptType="node node" st="1 1" cnt="1 0" func="cnt" op="lte" val="5">
        <dgm:ruleLst>
          <dgm:rule type="w" for="ch" forName="centerShape" val="NaN" fact="0.27" max="NaN"/>
        </dgm:ruleLst>
      </dgm:if>
      <dgm:else name="Name23">
        <dgm:ruleLst>
          <dgm:rule type="w" for="ch" forName="centerShape" val="NaN" fact="0.27" max="NaN"/>
          <dgm:rule type="w" for="ch" forName="node" val="NaN" fact="0.7" max="NaN"/>
        </dgm:ruleLst>
      </dgm:else>
    </dgm:choose>
    <dgm:forEach name="Name24" axis="ch" ptType="node" cnt="1">
      <dgm:layoutNode name="centerShape" styleLbl="node0">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 type="primFontSz" val="65"/>
          <dgm:constr type="h" refType="w"/>
        </dgm:constrLst>
        <dgm:ruleLst>
          <dgm:rule type="primFontSz" val="5" fact="NaN" max="NaN"/>
        </dgm:ruleLst>
      </dgm:layoutNode>
      <dgm:forEach name="Name25" axis="ch">
        <dgm:forEach name="Name26" axis="self" ptType="parTrans">
          <dgm:layoutNode name="parTrans" styleLbl="bgSibTrans2D1">
            <dgm:alg type="conn">
              <dgm:param type="begPts" val="auto"/>
              <dgm:param type="endPts" val="ctr"/>
              <dgm:param type="endSty" val="noArr"/>
              <dgm:param type="begSty" val="arr"/>
            </dgm:alg>
            <dgm:shape xmlns:r="http://schemas.openxmlformats.org/officeDocument/2006/relationships" type="conn" r:blip="">
              <dgm:adjLst/>
            </dgm:shape>
            <dgm:presOf axis="self"/>
            <dgm:constrLst>
              <dgm:constr type="begPad" refType="connDist" fact="0.055"/>
              <dgm:constr type="endPad"/>
            </dgm:constrLst>
            <dgm:ruleLst/>
          </dgm:layoutNode>
        </dgm:forEach>
        <dgm:forEach name="Name27" axis="self" ptType="node">
          <dgm:layoutNode name="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h" refType="w" fact="0.8"/>
              <dgm:constr type="tMarg" refType="primFontSz" fact="0.15"/>
              <dgm:constr type="bMarg" refType="primFontSz" fact="0.15"/>
              <dgm:constr type="lMarg" refType="primFontSz" fact="0.15"/>
              <dgm:constr type="rMarg" refType="primFontSz" fact="0.15"/>
            </dgm:constrLst>
            <dgm:ruleLst>
              <dgm:rule type="primFontSz" val="5" fact="NaN" max="NaN"/>
            </dgm:ruleLst>
          </dgm:layoutNode>
        </dgm:forEach>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5.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layout6.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7.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8.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7.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8.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C468B9-74CB-45B4-8F7B-70A242EAF1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4246</Words>
  <Characters>23353</Characters>
  <Application>Microsoft Office Word</Application>
  <DocSecurity>0</DocSecurity>
  <Lines>194</Lines>
  <Paragraphs>5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75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colas Vuille-dit-Bille</dc:creator>
  <cp:lastModifiedBy>Vuille-dit-Bille Nicolas</cp:lastModifiedBy>
  <cp:revision>18</cp:revision>
  <cp:lastPrinted>2024-10-10T09:04:00Z</cp:lastPrinted>
  <dcterms:created xsi:type="dcterms:W3CDTF">2024-10-02T09:29:00Z</dcterms:created>
  <dcterms:modified xsi:type="dcterms:W3CDTF">2024-10-10T0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8qVkb1vz"/&gt;&lt;style id="http://www.zotero.org/styles/apa" locale="fr-F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